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ink/ink1.xml" ContentType="application/inkml+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DBA601" w14:textId="77777777" w:rsidR="008A35BD" w:rsidRDefault="001C472F">
      <w:pPr>
        <w:jc w:val="center"/>
        <w:rPr>
          <w:rFonts w:ascii="Calibri" w:hAnsi="Calibri" w:cs="Calibri"/>
          <w:i/>
          <w:iCs/>
          <w:sz w:val="44"/>
          <w:szCs w:val="44"/>
          <w:lang w:val="en-GB"/>
        </w:rPr>
      </w:pPr>
      <w:bookmarkStart w:id="0" w:name="_Hlk522105683"/>
      <w:bookmarkEnd w:id="0"/>
      <w:r>
        <w:rPr>
          <w:rFonts w:ascii="Calibri" w:hAnsi="Calibri" w:cs="Calibri"/>
          <w:b/>
          <w:bCs/>
          <w:sz w:val="56"/>
          <w:szCs w:val="56"/>
          <w:lang w:val="en-GB"/>
        </w:rPr>
        <w:t>Customer Requirements Specification</w:t>
      </w:r>
      <w:r>
        <w:rPr>
          <w:rFonts w:ascii="Calibri" w:hAnsi="Calibri" w:cs="Calibri"/>
          <w:b/>
          <w:bCs/>
          <w:sz w:val="56"/>
          <w:szCs w:val="56"/>
          <w:lang w:val="en-GB"/>
        </w:rPr>
        <w:br/>
      </w:r>
    </w:p>
    <w:p w14:paraId="747C388C" w14:textId="77777777" w:rsidR="008A35BD" w:rsidRDefault="001C472F">
      <w:pPr>
        <w:jc w:val="center"/>
        <w:rPr>
          <w:rFonts w:ascii="Calibri" w:hAnsi="Calibri" w:cs="Calibri"/>
          <w:b/>
          <w:bCs/>
          <w:sz w:val="56"/>
          <w:szCs w:val="56"/>
          <w:lang w:val="en-GB"/>
        </w:rPr>
      </w:pPr>
      <w:r>
        <w:rPr>
          <w:rFonts w:ascii="Calibri" w:hAnsi="Calibri" w:cs="Calibri"/>
          <w:b/>
          <w:bCs/>
          <w:sz w:val="44"/>
          <w:szCs w:val="44"/>
          <w:lang w:val="en-GB"/>
        </w:rPr>
        <w:t>(</w:t>
      </w:r>
      <w:proofErr w:type="spellStart"/>
      <w:r>
        <w:rPr>
          <w:rFonts w:ascii="Calibri" w:hAnsi="Calibri" w:cs="Calibri"/>
          <w:b/>
          <w:bCs/>
          <w:sz w:val="44"/>
          <w:szCs w:val="44"/>
          <w:lang w:val="en-GB"/>
        </w:rPr>
        <w:t>Lastenheft</w:t>
      </w:r>
      <w:proofErr w:type="spellEnd"/>
      <w:r>
        <w:rPr>
          <w:rFonts w:ascii="Calibri" w:hAnsi="Calibri" w:cs="Calibri"/>
          <w:b/>
          <w:bCs/>
          <w:sz w:val="44"/>
          <w:szCs w:val="44"/>
          <w:lang w:val="en-GB"/>
        </w:rPr>
        <w:t>)</w:t>
      </w:r>
    </w:p>
    <w:p w14:paraId="5C9237F0" w14:textId="0FA4D752" w:rsidR="008A35BD" w:rsidRPr="00F40837" w:rsidRDefault="00E36BD3">
      <w:pPr>
        <w:spacing w:before="240" w:line="360" w:lineRule="auto"/>
        <w:jc w:val="center"/>
        <w:rPr>
          <w:rFonts w:ascii="Calibri" w:hAnsi="Calibri" w:cs="Calibri"/>
          <w:sz w:val="28"/>
          <w:szCs w:val="28"/>
          <w:lang w:val="en-GB"/>
        </w:rPr>
      </w:pPr>
      <w:r w:rsidRPr="00F40837">
        <w:rPr>
          <w:rFonts w:ascii="Calibri" w:hAnsi="Calibri" w:cs="Calibri"/>
          <w:sz w:val="28"/>
          <w:szCs w:val="28"/>
          <w:lang w:val="en-GB"/>
        </w:rPr>
        <w:t xml:space="preserve">Author: </w:t>
      </w:r>
      <w:r w:rsidR="00874160" w:rsidRPr="00F40837">
        <w:rPr>
          <w:rFonts w:ascii="Calibri" w:hAnsi="Calibri" w:cs="Calibri"/>
          <w:sz w:val="28"/>
          <w:szCs w:val="28"/>
          <w:lang w:val="en-GB"/>
        </w:rPr>
        <w:t>Lucas K</w:t>
      </w:r>
      <w:r w:rsidR="00F40837" w:rsidRPr="00F40837">
        <w:rPr>
          <w:rFonts w:ascii="Calibri" w:hAnsi="Calibri" w:cs="Calibri"/>
          <w:sz w:val="28"/>
          <w:szCs w:val="28"/>
          <w:lang w:val="en-GB"/>
        </w:rPr>
        <w:t>aczynski</w:t>
      </w:r>
    </w:p>
    <w:p w14:paraId="7078CD5F" w14:textId="77777777" w:rsidR="008A35BD" w:rsidRDefault="001C472F">
      <w:pPr>
        <w:spacing w:before="240" w:line="360" w:lineRule="auto"/>
        <w:jc w:val="center"/>
        <w:rPr>
          <w:rFonts w:ascii="Calibri" w:hAnsi="Calibri" w:cs="Calibri"/>
          <w:i/>
          <w:iCs/>
          <w:sz w:val="28"/>
          <w:szCs w:val="28"/>
          <w:lang w:val="en-US"/>
        </w:rPr>
      </w:pPr>
      <w:r>
        <w:rPr>
          <w:rFonts w:ascii="Calibri" w:hAnsi="Calibri" w:cs="Calibri"/>
          <w:sz w:val="28"/>
          <w:szCs w:val="28"/>
          <w:lang w:val="en-US"/>
        </w:rPr>
        <w:t xml:space="preserve">(TINF20C, SWE I </w:t>
      </w:r>
      <w:proofErr w:type="spellStart"/>
      <w:r>
        <w:rPr>
          <w:rFonts w:ascii="Calibri" w:hAnsi="Calibri" w:cs="Calibri"/>
          <w:sz w:val="28"/>
          <w:szCs w:val="28"/>
          <w:lang w:val="en-US"/>
        </w:rPr>
        <w:t>Praxisprojekt</w:t>
      </w:r>
      <w:proofErr w:type="spellEnd"/>
      <w:r>
        <w:rPr>
          <w:rFonts w:ascii="Calibri" w:hAnsi="Calibri" w:cs="Calibri"/>
          <w:sz w:val="28"/>
          <w:szCs w:val="28"/>
          <w:lang w:val="en-US"/>
        </w:rPr>
        <w:t xml:space="preserve"> 2021/2021)</w:t>
      </w:r>
    </w:p>
    <w:p w14:paraId="656BB7E3" w14:textId="77777777" w:rsidR="008A35BD" w:rsidRDefault="008A35BD">
      <w:pPr>
        <w:rPr>
          <w:rFonts w:ascii="Calibri" w:hAnsi="Calibri" w:cs="Calibri"/>
          <w:lang w:val="en-US"/>
        </w:rPr>
      </w:pPr>
    </w:p>
    <w:p w14:paraId="707A5B66" w14:textId="0A85EF9C" w:rsidR="008A35BD" w:rsidRPr="00FB02BB" w:rsidRDefault="001C472F">
      <w:pPr>
        <w:rPr>
          <w:rFonts w:ascii="Calibri" w:hAnsi="Calibri" w:cs="Calibri"/>
          <w:sz w:val="36"/>
          <w:szCs w:val="36"/>
          <w:lang w:val="en-GB"/>
        </w:rPr>
      </w:pPr>
      <w:r w:rsidRPr="00FB02BB">
        <w:rPr>
          <w:rFonts w:ascii="Calibri" w:hAnsi="Calibri" w:cs="Calibri"/>
          <w:lang w:val="en-GB"/>
        </w:rPr>
        <w:t xml:space="preserve">Project: </w:t>
      </w:r>
      <w:r w:rsidRPr="00FB02BB">
        <w:rPr>
          <w:rFonts w:ascii="Calibri" w:hAnsi="Calibri" w:cs="Calibri"/>
          <w:lang w:val="en-GB"/>
        </w:rPr>
        <w:tab/>
      </w:r>
      <w:r w:rsidRPr="00FB02BB">
        <w:rPr>
          <w:rFonts w:ascii="Calibri" w:hAnsi="Calibri" w:cs="Calibri"/>
          <w:lang w:val="en-GB"/>
        </w:rPr>
        <w:tab/>
      </w:r>
      <w:proofErr w:type="spellStart"/>
      <w:r w:rsidR="00FB02BB" w:rsidRPr="002D7A6B">
        <w:rPr>
          <w:rFonts w:ascii="Calibri" w:hAnsi="Calibri" w:cs="Calibri"/>
          <w:color w:val="000000" w:themeColor="text1"/>
          <w:sz w:val="32"/>
          <w:szCs w:val="32"/>
          <w:lang w:val="en-GB"/>
        </w:rPr>
        <w:t>Websockets</w:t>
      </w:r>
      <w:proofErr w:type="spellEnd"/>
      <w:r w:rsidR="00FB02BB" w:rsidRPr="002D7A6B">
        <w:rPr>
          <w:rFonts w:ascii="Calibri" w:hAnsi="Calibri" w:cs="Calibri"/>
          <w:color w:val="000000" w:themeColor="text1"/>
          <w:sz w:val="32"/>
          <w:szCs w:val="32"/>
          <w:lang w:val="en-GB"/>
        </w:rPr>
        <w:t xml:space="preserve"> </w:t>
      </w:r>
      <w:proofErr w:type="spellStart"/>
      <w:r w:rsidR="00FB02BB" w:rsidRPr="002D7A6B">
        <w:rPr>
          <w:rFonts w:ascii="Calibri" w:hAnsi="Calibri" w:cs="Calibri"/>
          <w:color w:val="000000" w:themeColor="text1"/>
          <w:sz w:val="32"/>
          <w:szCs w:val="32"/>
          <w:lang w:val="en-GB"/>
        </w:rPr>
        <w:t>im</w:t>
      </w:r>
      <w:proofErr w:type="spellEnd"/>
      <w:r w:rsidR="00FB02BB" w:rsidRPr="002D7A6B">
        <w:rPr>
          <w:rFonts w:ascii="Calibri" w:hAnsi="Calibri" w:cs="Calibri"/>
          <w:color w:val="000000" w:themeColor="text1"/>
          <w:sz w:val="32"/>
          <w:szCs w:val="32"/>
          <w:lang w:val="en-GB"/>
        </w:rPr>
        <w:t xml:space="preserve"> </w:t>
      </w:r>
      <w:proofErr w:type="spellStart"/>
      <w:r w:rsidR="00FB02BB" w:rsidRPr="002D7A6B">
        <w:rPr>
          <w:rFonts w:ascii="Calibri" w:hAnsi="Calibri" w:cs="Calibri"/>
          <w:color w:val="000000" w:themeColor="text1"/>
          <w:sz w:val="32"/>
          <w:szCs w:val="32"/>
          <w:lang w:val="en-GB"/>
        </w:rPr>
        <w:t>LwIP</w:t>
      </w:r>
      <w:proofErr w:type="spellEnd"/>
      <w:r w:rsidR="00FB02BB" w:rsidRPr="002D7A6B">
        <w:rPr>
          <w:rFonts w:ascii="Calibri" w:hAnsi="Calibri" w:cs="Calibri"/>
          <w:color w:val="000000" w:themeColor="text1"/>
          <w:sz w:val="32"/>
          <w:szCs w:val="32"/>
          <w:lang w:val="en-GB"/>
        </w:rPr>
        <w:t xml:space="preserve"> HTTP Server</w:t>
      </w:r>
      <w:r>
        <w:rPr>
          <w:rFonts w:ascii="Calibri" w:hAnsi="Calibri" w:cs="Calibri"/>
        </w:rPr>
        <w:fldChar w:fldCharType="begin"/>
      </w:r>
      <w:r w:rsidRPr="00FB02BB">
        <w:rPr>
          <w:rFonts w:ascii="Calibri" w:hAnsi="Calibri" w:cs="Calibri"/>
          <w:lang w:val="en-GB"/>
        </w:rPr>
        <w:instrText xml:space="preserve"> ASK "Hier den Namen des Projektes eingeben." MERGEFORMAT \d </w:instrText>
      </w:r>
      <w:r>
        <w:rPr>
          <w:rFonts w:ascii="Calibri" w:hAnsi="Calibri" w:cs="Calibri"/>
        </w:rPr>
        <w:fldChar w:fldCharType="end"/>
      </w:r>
      <w:bookmarkStart w:id="1" w:name="WWSetBkmk1"/>
      <w:bookmarkEnd w:id="1"/>
      <w:r>
        <w:rPr>
          <w:rFonts w:ascii="Calibri" w:hAnsi="Calibri" w:cs="Calibri"/>
        </w:rPr>
        <w:fldChar w:fldCharType="begin"/>
      </w:r>
      <w:r w:rsidRPr="00FB02BB">
        <w:rPr>
          <w:rFonts w:ascii="Calibri" w:hAnsi="Calibri" w:cs="Calibri"/>
          <w:lang w:val="en-GB"/>
        </w:rPr>
        <w:instrText xml:space="preserve"> FILLIN "Hier den Namen des Projektes eingeben!"</w:instrText>
      </w:r>
      <w:r>
        <w:rPr>
          <w:rFonts w:ascii="Calibri" w:hAnsi="Calibri" w:cs="Calibri"/>
        </w:rPr>
        <w:fldChar w:fldCharType="end"/>
      </w:r>
      <w:r>
        <w:rPr>
          <w:rFonts w:ascii="Calibri" w:hAnsi="Calibri" w:cs="Calibri"/>
        </w:rPr>
        <w:fldChar w:fldCharType="begin"/>
      </w:r>
      <w:r w:rsidRPr="00FB02BB">
        <w:rPr>
          <w:rFonts w:ascii="Calibri" w:hAnsi="Calibri" w:cs="Calibri"/>
          <w:lang w:val="en-GB"/>
        </w:rPr>
        <w:instrText xml:space="preserve"> ASK "Hier den Namen des Projektes eingeben!" Hier den Namen des Projektes eingeben. \d </w:instrText>
      </w:r>
      <w:r>
        <w:rPr>
          <w:rFonts w:ascii="Calibri" w:hAnsi="Calibri" w:cs="Calibri"/>
        </w:rPr>
        <w:fldChar w:fldCharType="end"/>
      </w:r>
      <w:bookmarkStart w:id="2" w:name="WWSetBkmk2"/>
      <w:bookmarkEnd w:id="2"/>
    </w:p>
    <w:p w14:paraId="21115364" w14:textId="77777777" w:rsidR="008A35BD" w:rsidRPr="00FB02BB" w:rsidRDefault="008A35BD">
      <w:pPr>
        <w:rPr>
          <w:rFonts w:ascii="Calibri" w:hAnsi="Calibri" w:cs="Calibri"/>
          <w:sz w:val="36"/>
          <w:szCs w:val="36"/>
          <w:lang w:val="en-GB"/>
        </w:rPr>
      </w:pPr>
    </w:p>
    <w:p w14:paraId="30B8D635" w14:textId="77777777" w:rsidR="008A35BD" w:rsidRPr="00FB02BB" w:rsidRDefault="008A35BD">
      <w:pPr>
        <w:rPr>
          <w:rFonts w:ascii="Calibri" w:hAnsi="Calibri" w:cs="Calibri"/>
          <w:sz w:val="36"/>
          <w:szCs w:val="36"/>
          <w:lang w:val="en-GB"/>
        </w:rPr>
      </w:pPr>
    </w:p>
    <w:p w14:paraId="3DFE6F8B" w14:textId="77777777" w:rsidR="008A35BD" w:rsidRDefault="001C472F">
      <w:pPr>
        <w:spacing w:line="276" w:lineRule="auto"/>
        <w:rPr>
          <w:rFonts w:ascii="Calibri" w:hAnsi="Calibri" w:cs="Calibri"/>
          <w:color w:val="000000" w:themeColor="text1"/>
          <w:szCs w:val="24"/>
        </w:rPr>
      </w:pPr>
      <w:r>
        <w:rPr>
          <w:rFonts w:ascii="Calibri" w:hAnsi="Calibri" w:cs="Calibri"/>
          <w:sz w:val="36"/>
          <w:szCs w:val="36"/>
        </w:rPr>
        <w:t>Customer:</w:t>
      </w:r>
      <w:r>
        <w:rPr>
          <w:rFonts w:ascii="Calibri" w:hAnsi="Calibri" w:cs="Calibri"/>
        </w:rPr>
        <w:t xml:space="preserve"> </w:t>
      </w:r>
      <w:r>
        <w:rPr>
          <w:rFonts w:ascii="Calibri" w:hAnsi="Calibri" w:cs="Calibri"/>
        </w:rPr>
        <w:tab/>
      </w:r>
      <w:r>
        <w:rPr>
          <w:rFonts w:ascii="Calibri" w:hAnsi="Calibri" w:cs="Calibri"/>
          <w:color w:val="000000" w:themeColor="text1"/>
        </w:rPr>
        <w:t xml:space="preserve">Rentschler &amp; Holder </w:t>
      </w:r>
    </w:p>
    <w:p w14:paraId="6509FB7D" w14:textId="77777777" w:rsidR="008A35BD" w:rsidRDefault="001C472F">
      <w:pPr>
        <w:spacing w:line="276" w:lineRule="auto"/>
        <w:rPr>
          <w:rFonts w:ascii="Calibri" w:hAnsi="Calibri" w:cs="Calibri"/>
          <w:color w:val="000000" w:themeColor="text1"/>
          <w:szCs w:val="18"/>
        </w:rPr>
      </w:pPr>
      <w:r>
        <w:rPr>
          <w:rFonts w:ascii="Calibri" w:hAnsi="Calibri" w:cs="Calibri"/>
          <w:color w:val="000000" w:themeColor="text1"/>
          <w:szCs w:val="18"/>
        </w:rPr>
        <w:tab/>
      </w:r>
      <w:r>
        <w:rPr>
          <w:rFonts w:ascii="Calibri" w:hAnsi="Calibri" w:cs="Calibri"/>
          <w:color w:val="000000" w:themeColor="text1"/>
          <w:szCs w:val="18"/>
        </w:rPr>
        <w:tab/>
      </w:r>
      <w:r>
        <w:rPr>
          <w:rFonts w:ascii="Calibri" w:hAnsi="Calibri" w:cs="Calibri"/>
          <w:color w:val="000000" w:themeColor="text1"/>
          <w:szCs w:val="18"/>
        </w:rPr>
        <w:tab/>
        <w:t>Rotebühlplatz 41</w:t>
      </w:r>
    </w:p>
    <w:p w14:paraId="4B01DC00" w14:textId="77777777" w:rsidR="008A35BD" w:rsidRDefault="001C472F">
      <w:pPr>
        <w:spacing w:line="276" w:lineRule="auto"/>
        <w:rPr>
          <w:rFonts w:ascii="Calibri" w:hAnsi="Calibri" w:cs="Calibri"/>
          <w:color w:val="000000" w:themeColor="text1"/>
          <w:szCs w:val="18"/>
        </w:rPr>
      </w:pPr>
      <w:r>
        <w:rPr>
          <w:rFonts w:ascii="Calibri" w:hAnsi="Calibri" w:cs="Calibri"/>
          <w:color w:val="000000" w:themeColor="text1"/>
          <w:szCs w:val="18"/>
        </w:rPr>
        <w:tab/>
      </w:r>
      <w:r>
        <w:rPr>
          <w:rFonts w:ascii="Calibri" w:hAnsi="Calibri" w:cs="Calibri"/>
          <w:color w:val="000000" w:themeColor="text1"/>
          <w:szCs w:val="18"/>
        </w:rPr>
        <w:tab/>
      </w:r>
      <w:r>
        <w:rPr>
          <w:rFonts w:ascii="Calibri" w:hAnsi="Calibri" w:cs="Calibri"/>
          <w:color w:val="000000" w:themeColor="text1"/>
          <w:szCs w:val="18"/>
        </w:rPr>
        <w:tab/>
        <w:t>70178 Stuttgart</w:t>
      </w:r>
    </w:p>
    <w:p w14:paraId="2161D3ED" w14:textId="77777777" w:rsidR="008A35BD" w:rsidRDefault="001C472F">
      <w:pPr>
        <w:spacing w:line="276" w:lineRule="auto"/>
        <w:rPr>
          <w:sz w:val="24"/>
          <w:szCs w:val="24"/>
        </w:rPr>
      </w:pPr>
      <w:r>
        <w:rPr>
          <w:rFonts w:ascii="Calibri" w:hAnsi="Calibri" w:cs="Calibri"/>
        </w:rPr>
        <w:tab/>
      </w:r>
      <w:r>
        <w:rPr>
          <w:rFonts w:ascii="Calibri" w:hAnsi="Calibri" w:cs="Calibri"/>
        </w:rPr>
        <w:tab/>
      </w:r>
    </w:p>
    <w:p w14:paraId="410C0277" w14:textId="77777777" w:rsidR="008A35BD" w:rsidRDefault="008A35BD">
      <w:pPr>
        <w:spacing w:line="276" w:lineRule="auto"/>
        <w:rPr>
          <w:rFonts w:ascii="Calibri" w:hAnsi="Calibri" w:cs="Calibri"/>
        </w:rPr>
      </w:pPr>
    </w:p>
    <w:p w14:paraId="2DAC699E" w14:textId="77777777" w:rsidR="00FB02BB" w:rsidRPr="002D7A6B" w:rsidRDefault="001C472F" w:rsidP="00FB02BB">
      <w:pPr>
        <w:spacing w:line="276" w:lineRule="auto"/>
        <w:ind w:left="1418" w:hanging="1420"/>
        <w:rPr>
          <w:rFonts w:ascii="Calibri" w:hAnsi="Calibri" w:cs="Calibri"/>
          <w:i/>
          <w:iCs/>
          <w:color w:val="000000" w:themeColor="text1"/>
        </w:rPr>
      </w:pPr>
      <w:r w:rsidRPr="00FB02BB">
        <w:rPr>
          <w:rFonts w:ascii="Calibri" w:hAnsi="Calibri" w:cs="Calibri"/>
        </w:rPr>
        <w:t xml:space="preserve">Supplier: </w:t>
      </w:r>
      <w:r w:rsidRPr="00FB02BB">
        <w:rPr>
          <w:rFonts w:ascii="Calibri" w:hAnsi="Calibri" w:cs="Calibri"/>
        </w:rPr>
        <w:tab/>
        <w:t xml:space="preserve">Team </w:t>
      </w:r>
      <w:r w:rsidR="00FB02BB" w:rsidRPr="00FB02BB">
        <w:rPr>
          <w:rFonts w:ascii="Calibri" w:hAnsi="Calibri" w:cs="Calibri"/>
          <w:color w:val="1F4E79" w:themeColor="accent1" w:themeShade="80"/>
        </w:rPr>
        <w:t>4</w:t>
      </w:r>
      <w:r w:rsidRPr="00FB02BB">
        <w:rPr>
          <w:rFonts w:ascii="Calibri" w:hAnsi="Calibri" w:cs="Calibri"/>
          <w:color w:val="1F4E79" w:themeColor="accent1" w:themeShade="80"/>
        </w:rPr>
        <w:t xml:space="preserve"> </w:t>
      </w:r>
      <w:r w:rsidRPr="002D7A6B">
        <w:rPr>
          <w:rFonts w:ascii="Calibri" w:hAnsi="Calibri" w:cs="Calibri"/>
          <w:color w:val="000000" w:themeColor="text1"/>
        </w:rPr>
        <w:t>(</w:t>
      </w:r>
      <w:r w:rsidR="00FB02BB" w:rsidRPr="002D7A6B">
        <w:rPr>
          <w:rFonts w:ascii="Calibri" w:hAnsi="Calibri" w:cs="Calibri"/>
          <w:color w:val="000000" w:themeColor="text1"/>
        </w:rPr>
        <w:t xml:space="preserve">Laura </w:t>
      </w:r>
      <w:proofErr w:type="spellStart"/>
      <w:r w:rsidR="00FB02BB" w:rsidRPr="002D7A6B">
        <w:rPr>
          <w:rFonts w:ascii="Calibri" w:hAnsi="Calibri" w:cs="Calibri"/>
          <w:color w:val="000000" w:themeColor="text1"/>
        </w:rPr>
        <w:t>Reeken</w:t>
      </w:r>
      <w:proofErr w:type="spellEnd"/>
      <w:r w:rsidR="00FB02BB" w:rsidRPr="002D7A6B">
        <w:rPr>
          <w:rFonts w:ascii="Calibri" w:hAnsi="Calibri" w:cs="Calibri"/>
          <w:color w:val="000000" w:themeColor="text1"/>
        </w:rPr>
        <w:t xml:space="preserve">, Benjamin </w:t>
      </w:r>
      <w:proofErr w:type="spellStart"/>
      <w:r w:rsidR="00FB02BB" w:rsidRPr="002D7A6B">
        <w:rPr>
          <w:rFonts w:ascii="Calibri" w:hAnsi="Calibri" w:cs="Calibri"/>
          <w:color w:val="000000" w:themeColor="text1"/>
        </w:rPr>
        <w:t>Esenwein</w:t>
      </w:r>
      <w:proofErr w:type="spellEnd"/>
      <w:r w:rsidR="00FB02BB" w:rsidRPr="002D7A6B">
        <w:rPr>
          <w:rFonts w:ascii="Calibri" w:hAnsi="Calibri" w:cs="Calibri"/>
          <w:color w:val="000000" w:themeColor="text1"/>
        </w:rPr>
        <w:t xml:space="preserve">, Yannis </w:t>
      </w:r>
      <w:proofErr w:type="spellStart"/>
      <w:r w:rsidR="00FB02BB" w:rsidRPr="002D7A6B">
        <w:rPr>
          <w:rFonts w:ascii="Calibri" w:hAnsi="Calibri" w:cs="Calibri"/>
          <w:color w:val="000000" w:themeColor="text1"/>
        </w:rPr>
        <w:t>Plaschko</w:t>
      </w:r>
      <w:proofErr w:type="spellEnd"/>
      <w:r w:rsidR="00FB02BB" w:rsidRPr="002D7A6B">
        <w:rPr>
          <w:rFonts w:ascii="Calibri" w:hAnsi="Calibri" w:cs="Calibri"/>
          <w:color w:val="000000" w:themeColor="text1"/>
        </w:rPr>
        <w:t xml:space="preserve">, Maximilian Meier, </w:t>
      </w:r>
    </w:p>
    <w:p w14:paraId="04C76122" w14:textId="269E1471" w:rsidR="008A35BD" w:rsidRPr="002D7A6B" w:rsidRDefault="00FB02BB" w:rsidP="00FB02BB">
      <w:pPr>
        <w:spacing w:line="276" w:lineRule="auto"/>
        <w:ind w:left="1418" w:firstLine="706"/>
        <w:rPr>
          <w:rFonts w:ascii="Calibri" w:hAnsi="Calibri" w:cs="Calibri"/>
          <w:i/>
          <w:iCs/>
          <w:color w:val="000000" w:themeColor="text1"/>
        </w:rPr>
      </w:pPr>
      <w:r w:rsidRPr="002D7A6B">
        <w:rPr>
          <w:rFonts w:ascii="Calibri" w:hAnsi="Calibri" w:cs="Calibri"/>
          <w:color w:val="000000" w:themeColor="text1"/>
        </w:rPr>
        <w:t>Lucas Kaczynski, Isabel Schwalm</w:t>
      </w:r>
      <w:r w:rsidR="001C472F" w:rsidRPr="002D7A6B">
        <w:rPr>
          <w:rFonts w:ascii="Calibri" w:hAnsi="Calibri" w:cs="Calibri"/>
          <w:color w:val="000000" w:themeColor="text1"/>
        </w:rPr>
        <w:t>)</w:t>
      </w:r>
    </w:p>
    <w:p w14:paraId="1982F7C3" w14:textId="4A995891" w:rsidR="002D7A6B" w:rsidRPr="002D7A6B" w:rsidRDefault="002D7A6B" w:rsidP="002D7A6B">
      <w:pPr>
        <w:spacing w:line="276" w:lineRule="auto"/>
        <w:rPr>
          <w:rFonts w:ascii="Calibri" w:hAnsi="Calibri" w:cs="Calibri"/>
          <w:i/>
          <w:iCs/>
          <w:color w:val="000000" w:themeColor="text1"/>
        </w:rPr>
      </w:pPr>
      <w:r w:rsidRPr="002D7A6B">
        <w:rPr>
          <w:rFonts w:ascii="Calibri" w:hAnsi="Calibri" w:cs="Calibri"/>
          <w:color w:val="000000" w:themeColor="text1"/>
        </w:rPr>
        <w:tab/>
      </w:r>
      <w:r w:rsidRPr="002D7A6B">
        <w:rPr>
          <w:rFonts w:ascii="Calibri" w:hAnsi="Calibri" w:cs="Calibri"/>
          <w:color w:val="000000" w:themeColor="text1"/>
        </w:rPr>
        <w:tab/>
        <w:t>Rotebühlplatz 41</w:t>
      </w:r>
    </w:p>
    <w:p w14:paraId="77E77F06" w14:textId="7D8F4DE4" w:rsidR="002D7A6B" w:rsidRPr="002D7A6B" w:rsidRDefault="002D7A6B" w:rsidP="002D7A6B">
      <w:pPr>
        <w:spacing w:line="276" w:lineRule="auto"/>
        <w:rPr>
          <w:rFonts w:ascii="Calibri" w:hAnsi="Calibri" w:cs="Calibri"/>
          <w:i/>
          <w:color w:val="000000" w:themeColor="text1"/>
          <w:szCs w:val="18"/>
        </w:rPr>
      </w:pPr>
      <w:r w:rsidRPr="002D7A6B">
        <w:rPr>
          <w:rFonts w:ascii="Calibri" w:hAnsi="Calibri" w:cs="Calibri"/>
          <w:color w:val="000000" w:themeColor="text1"/>
        </w:rPr>
        <w:tab/>
      </w:r>
      <w:r w:rsidRPr="002D7A6B">
        <w:rPr>
          <w:rFonts w:ascii="Calibri" w:hAnsi="Calibri" w:cs="Calibri"/>
          <w:color w:val="000000" w:themeColor="text1"/>
        </w:rPr>
        <w:tab/>
        <w:t>70178 Stuttgart</w:t>
      </w:r>
    </w:p>
    <w:p w14:paraId="6FE5F6EB" w14:textId="77777777" w:rsidR="008A35BD" w:rsidRPr="00FB02BB" w:rsidRDefault="001C472F">
      <w:pPr>
        <w:spacing w:line="276" w:lineRule="auto"/>
        <w:rPr>
          <w:rFonts w:ascii="Calibri" w:hAnsi="Calibri" w:cs="Calibri"/>
          <w:szCs w:val="18"/>
        </w:rPr>
      </w:pPr>
      <w:r w:rsidRPr="00FB02BB">
        <w:rPr>
          <w:rFonts w:ascii="Calibri" w:hAnsi="Calibri" w:cs="Calibri"/>
          <w:szCs w:val="18"/>
        </w:rPr>
        <w:tab/>
      </w:r>
      <w:r w:rsidRPr="00FB02BB">
        <w:rPr>
          <w:rFonts w:ascii="Calibri" w:hAnsi="Calibri" w:cs="Calibri"/>
          <w:szCs w:val="18"/>
        </w:rPr>
        <w:tab/>
      </w:r>
    </w:p>
    <w:p w14:paraId="643E7D98" w14:textId="77777777" w:rsidR="008A35BD" w:rsidRPr="00FB02BB" w:rsidRDefault="008A35BD">
      <w:pPr>
        <w:rPr>
          <w:rFonts w:ascii="Calibri" w:hAnsi="Calibri" w:cs="Calibri"/>
          <w:sz w:val="24"/>
          <w:szCs w:val="24"/>
        </w:rPr>
      </w:pPr>
    </w:p>
    <w:p w14:paraId="4C652388" w14:textId="77777777" w:rsidR="008A35BD" w:rsidRPr="00FB02BB" w:rsidRDefault="008A35BD">
      <w:pPr>
        <w:rPr>
          <w:rFonts w:ascii="Calibri" w:hAnsi="Calibri" w:cs="Calibri"/>
        </w:rPr>
      </w:pPr>
    </w:p>
    <w:tbl>
      <w:tblPr>
        <w:tblW w:w="0" w:type="auto"/>
        <w:tblInd w:w="463" w:type="dxa"/>
        <w:tblLayout w:type="fixed"/>
        <w:tblLook w:val="04A0" w:firstRow="1" w:lastRow="0" w:firstColumn="1" w:lastColumn="0" w:noHBand="0" w:noVBand="1"/>
      </w:tblPr>
      <w:tblGrid>
        <w:gridCol w:w="1260"/>
        <w:gridCol w:w="1620"/>
        <w:gridCol w:w="1620"/>
        <w:gridCol w:w="3970"/>
      </w:tblGrid>
      <w:tr w:rsidR="008A35BD" w14:paraId="174C2516" w14:textId="77777777" w:rsidTr="7E6A7C63">
        <w:trPr>
          <w:trHeight w:val="34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shd w:val="clear" w:color="auto" w:fill="D9D9D9" w:themeFill="background1" w:themeFillShade="D9"/>
          </w:tcPr>
          <w:p w14:paraId="5F110726" w14:textId="77777777" w:rsidR="008A35BD" w:rsidRDefault="001C472F">
            <w:pPr>
              <w:rPr>
                <w:rFonts w:ascii="Calibri" w:hAnsi="Calibri" w:cs="Calibri"/>
                <w:b/>
                <w:bCs/>
              </w:rPr>
            </w:pPr>
            <w:r>
              <w:rPr>
                <w:rFonts w:ascii="Calibri" w:hAnsi="Calibri" w:cs="Calibri"/>
                <w:b/>
                <w:bCs/>
              </w:rPr>
              <w:t>Version</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shd w:val="clear" w:color="auto" w:fill="D9D9D9" w:themeFill="background1" w:themeFillShade="D9"/>
          </w:tcPr>
          <w:p w14:paraId="2B4C287A" w14:textId="77777777" w:rsidR="008A35BD" w:rsidRDefault="001C472F">
            <w:pPr>
              <w:rPr>
                <w:rFonts w:ascii="Calibri" w:hAnsi="Calibri" w:cs="Calibri"/>
                <w:b/>
                <w:bCs/>
              </w:rPr>
            </w:pPr>
            <w:r>
              <w:rPr>
                <w:rFonts w:ascii="Calibri" w:hAnsi="Calibri" w:cs="Calibri"/>
                <w:b/>
                <w:bCs/>
              </w:rPr>
              <w:t>Date</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shd w:val="clear" w:color="auto" w:fill="D9D9D9" w:themeFill="background1" w:themeFillShade="D9"/>
          </w:tcPr>
          <w:p w14:paraId="23B9AAD6" w14:textId="77777777" w:rsidR="008A35BD" w:rsidRDefault="001C472F">
            <w:pPr>
              <w:rPr>
                <w:rFonts w:ascii="Calibri" w:hAnsi="Calibri" w:cs="Calibri"/>
                <w:b/>
                <w:bCs/>
              </w:rPr>
            </w:pPr>
            <w:proofErr w:type="spellStart"/>
            <w:r>
              <w:rPr>
                <w:rFonts w:ascii="Calibri" w:hAnsi="Calibri" w:cs="Calibri"/>
                <w:b/>
                <w:bCs/>
              </w:rPr>
              <w:t>Author</w:t>
            </w:r>
            <w:proofErr w:type="spellEnd"/>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Pr>
          <w:p w14:paraId="24DB9768" w14:textId="77777777" w:rsidR="008A35BD" w:rsidRDefault="001C472F">
            <w:pPr>
              <w:rPr>
                <w:rFonts w:ascii="Calibri" w:hAnsi="Calibri" w:cs="Calibri"/>
                <w:b/>
                <w:bCs/>
              </w:rPr>
            </w:pPr>
            <w:r>
              <w:rPr>
                <w:rFonts w:ascii="Calibri" w:hAnsi="Calibri" w:cs="Calibri"/>
                <w:b/>
                <w:bCs/>
              </w:rPr>
              <w:t>Comment</w:t>
            </w:r>
          </w:p>
        </w:tc>
      </w:tr>
      <w:tr w:rsidR="008A35BD" w14:paraId="5CBDBDF2" w14:textId="77777777" w:rsidTr="7E6A7C63">
        <w:trPr>
          <w:trHeight w:val="34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5F376839" w14:textId="77777777" w:rsidR="008A35BD" w:rsidRDefault="001C472F">
            <w:pPr>
              <w:rPr>
                <w:rFonts w:ascii="Calibri" w:hAnsi="Calibri" w:cs="Calibri"/>
              </w:rPr>
            </w:pPr>
            <w:r>
              <w:rPr>
                <w:rFonts w:ascii="Calibri" w:hAnsi="Calibri" w:cs="Calibri"/>
              </w:rPr>
              <w:t>0.1</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6BA64B7D" w14:textId="7492B99F" w:rsidR="008A35BD" w:rsidRDefault="00FB02BB">
            <w:pPr>
              <w:rPr>
                <w:rFonts w:ascii="Calibri" w:hAnsi="Calibri" w:cs="Calibri"/>
              </w:rPr>
            </w:pPr>
            <w:r>
              <w:rPr>
                <w:rFonts w:ascii="Calibri" w:hAnsi="Calibri" w:cs="Calibri"/>
              </w:rPr>
              <w:t>20</w:t>
            </w:r>
            <w:r w:rsidR="001C472F">
              <w:rPr>
                <w:rFonts w:ascii="Calibri" w:hAnsi="Calibri" w:cs="Calibri"/>
              </w:rPr>
              <w:t>.09.2021</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65AAF31E" w14:textId="44D12BAD" w:rsidR="008A35BD" w:rsidRDefault="00FB02BB">
            <w:pPr>
              <w:rPr>
                <w:rFonts w:ascii="Calibri" w:hAnsi="Calibri" w:cs="Calibri"/>
              </w:rPr>
            </w:pPr>
            <w:r>
              <w:rPr>
                <w:rFonts w:ascii="Calibri" w:hAnsi="Calibri" w:cs="Calibri"/>
              </w:rPr>
              <w:t xml:space="preserve">Benjamin </w:t>
            </w:r>
            <w:proofErr w:type="spellStart"/>
            <w:r>
              <w:rPr>
                <w:rFonts w:ascii="Calibri" w:hAnsi="Calibri" w:cs="Calibri"/>
              </w:rPr>
              <w:t>Esenwein</w:t>
            </w:r>
            <w:proofErr w:type="spellEnd"/>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A3DB7B6" w14:textId="236B96B2" w:rsidR="008A35BD" w:rsidRDefault="1A49F309">
            <w:pPr>
              <w:rPr>
                <w:rFonts w:ascii="Calibri" w:hAnsi="Calibri" w:cs="Calibri"/>
              </w:rPr>
            </w:pPr>
            <w:proofErr w:type="spellStart"/>
            <w:r w:rsidRPr="3740D99B">
              <w:rPr>
                <w:rFonts w:ascii="Calibri" w:hAnsi="Calibri" w:cs="Calibri"/>
              </w:rPr>
              <w:t>C</w:t>
            </w:r>
            <w:r w:rsidR="001C472F" w:rsidRPr="3740D99B">
              <w:rPr>
                <w:rFonts w:ascii="Calibri" w:hAnsi="Calibri" w:cs="Calibri"/>
              </w:rPr>
              <w:t>reated</w:t>
            </w:r>
            <w:proofErr w:type="spellEnd"/>
          </w:p>
        </w:tc>
      </w:tr>
      <w:tr w:rsidR="008A35BD" w:rsidRPr="00031BEE" w14:paraId="10C26348" w14:textId="77777777" w:rsidTr="7E6A7C63">
        <w:trPr>
          <w:trHeight w:val="34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762CDE47" w14:textId="4F8A36B3" w:rsidR="008A35BD" w:rsidRDefault="00264C19">
            <w:pPr>
              <w:rPr>
                <w:rFonts w:ascii="Calibri" w:hAnsi="Calibri" w:cs="Calibri"/>
              </w:rPr>
            </w:pPr>
            <w:r>
              <w:rPr>
                <w:rFonts w:ascii="Calibri" w:hAnsi="Calibri" w:cs="Calibri"/>
              </w:rPr>
              <w:t>0.2</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3258432E" w14:textId="183DD3EE" w:rsidR="008A35BD" w:rsidRDefault="00264C19">
            <w:pPr>
              <w:rPr>
                <w:rFonts w:ascii="Calibri" w:hAnsi="Calibri" w:cs="Calibri"/>
              </w:rPr>
            </w:pPr>
            <w:r>
              <w:rPr>
                <w:rFonts w:ascii="Calibri" w:hAnsi="Calibri" w:cs="Calibri"/>
              </w:rPr>
              <w:t>27.09.2021</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7F15F913" w14:textId="440DA3E8" w:rsidR="008A35BD" w:rsidRDefault="00252C6C">
            <w:pPr>
              <w:rPr>
                <w:rFonts w:ascii="Calibri" w:hAnsi="Calibri" w:cs="Calibri"/>
              </w:rPr>
            </w:pPr>
            <w:r>
              <w:rPr>
                <w:rFonts w:ascii="Calibri" w:hAnsi="Calibri" w:cs="Calibri"/>
              </w:rPr>
              <w:t>Team 4</w:t>
            </w:r>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901450B" w14:textId="283C37B8" w:rsidR="008A35BD" w:rsidRPr="00D52339" w:rsidRDefault="00D52339">
            <w:pPr>
              <w:rPr>
                <w:rFonts w:ascii="Calibri" w:hAnsi="Calibri" w:cs="Calibri"/>
                <w:lang w:val="en-GB"/>
              </w:rPr>
            </w:pPr>
            <w:r w:rsidRPr="1F5D44CD">
              <w:rPr>
                <w:rFonts w:ascii="Calibri" w:hAnsi="Calibri" w:cs="Calibri"/>
                <w:lang w:val="en-GB"/>
              </w:rPr>
              <w:t>Formulate</w:t>
            </w:r>
            <w:r w:rsidR="5F1EBD0B" w:rsidRPr="1F5D44CD">
              <w:rPr>
                <w:rFonts w:ascii="Calibri" w:hAnsi="Calibri" w:cs="Calibri"/>
                <w:lang w:val="en-GB"/>
              </w:rPr>
              <w:t>d</w:t>
            </w:r>
            <w:r w:rsidRPr="00D52339">
              <w:rPr>
                <w:rFonts w:ascii="Calibri" w:hAnsi="Calibri" w:cs="Calibri"/>
                <w:lang w:val="en-GB"/>
              </w:rPr>
              <w:t xml:space="preserve"> the general components of the project using the CRS template</w:t>
            </w:r>
          </w:p>
        </w:tc>
      </w:tr>
      <w:tr w:rsidR="008A35BD" w:rsidRPr="00031BEE" w14:paraId="186E4C02" w14:textId="77777777" w:rsidTr="7E6A7C63">
        <w:trPr>
          <w:trHeight w:val="34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0C67820C" w14:textId="7BE18936" w:rsidR="008A35BD" w:rsidRPr="00D52339" w:rsidRDefault="59683C98">
            <w:pPr>
              <w:rPr>
                <w:rFonts w:ascii="Calibri" w:hAnsi="Calibri" w:cs="Calibri"/>
                <w:lang w:val="en-GB"/>
              </w:rPr>
            </w:pPr>
            <w:r w:rsidRPr="7E6A7C63">
              <w:rPr>
                <w:rFonts w:ascii="Calibri" w:hAnsi="Calibri" w:cs="Calibri"/>
                <w:lang w:val="en-GB"/>
              </w:rPr>
              <w:t>0.3</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79F4C55F" w14:textId="177836D1" w:rsidR="008A35BD" w:rsidRPr="00D52339" w:rsidRDefault="59683C98">
            <w:pPr>
              <w:rPr>
                <w:rFonts w:ascii="Calibri" w:hAnsi="Calibri" w:cs="Calibri"/>
                <w:lang w:val="en-GB"/>
              </w:rPr>
            </w:pPr>
            <w:r w:rsidRPr="7E6A7C63">
              <w:rPr>
                <w:rFonts w:ascii="Calibri" w:hAnsi="Calibri" w:cs="Calibri"/>
                <w:lang w:val="en-GB"/>
              </w:rPr>
              <w:t>05.10.2021</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3E44C480" w14:textId="6CC6A566" w:rsidR="008A35BD" w:rsidRPr="00D52339" w:rsidRDefault="59683C98">
            <w:pPr>
              <w:rPr>
                <w:rFonts w:ascii="Calibri" w:hAnsi="Calibri" w:cs="Calibri"/>
                <w:lang w:val="en-GB"/>
              </w:rPr>
            </w:pPr>
            <w:r w:rsidRPr="7E6A7C63">
              <w:rPr>
                <w:rFonts w:ascii="Calibri" w:hAnsi="Calibri" w:cs="Calibri"/>
                <w:lang w:val="en-GB"/>
              </w:rPr>
              <w:t>Lucas Kaczynski</w:t>
            </w:r>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F33270F" w14:textId="7ECE2912" w:rsidR="008A35BD" w:rsidRPr="00D52339" w:rsidRDefault="00ED7AD7">
            <w:pPr>
              <w:rPr>
                <w:rFonts w:ascii="Calibri" w:hAnsi="Calibri" w:cs="Calibri"/>
                <w:lang w:val="en-GB"/>
              </w:rPr>
            </w:pPr>
            <w:r>
              <w:rPr>
                <w:rFonts w:ascii="Calibri" w:hAnsi="Calibri" w:cs="Calibri"/>
                <w:lang w:val="en-GB"/>
              </w:rPr>
              <w:t>Cleaned up the goal description. Added a Product Environment description.</w:t>
            </w:r>
          </w:p>
        </w:tc>
      </w:tr>
      <w:tr w:rsidR="008A35BD" w:rsidRPr="00E57FE6" w14:paraId="584A1F9D" w14:textId="77777777" w:rsidTr="7E6A7C63">
        <w:trPr>
          <w:trHeight w:val="34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5A66AF62" w14:textId="0152BC97" w:rsidR="008A35BD" w:rsidRPr="00D52339" w:rsidRDefault="00A224A4">
            <w:pPr>
              <w:rPr>
                <w:rFonts w:ascii="Calibri" w:hAnsi="Calibri" w:cs="Calibri"/>
                <w:lang w:val="en-GB"/>
              </w:rPr>
            </w:pPr>
            <w:r>
              <w:rPr>
                <w:rFonts w:ascii="Calibri" w:hAnsi="Calibri" w:cs="Calibri"/>
                <w:lang w:val="en-GB"/>
              </w:rPr>
              <w:t>0.4</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30632775" w14:textId="757E01F1" w:rsidR="008A35BD" w:rsidRPr="00D52339" w:rsidRDefault="00A224A4">
            <w:pPr>
              <w:rPr>
                <w:rFonts w:ascii="Calibri" w:hAnsi="Calibri" w:cs="Calibri"/>
                <w:lang w:val="en-GB"/>
              </w:rPr>
            </w:pPr>
            <w:r>
              <w:rPr>
                <w:rFonts w:ascii="Calibri" w:hAnsi="Calibri" w:cs="Calibri"/>
                <w:lang w:val="en-GB"/>
              </w:rPr>
              <w:t>15.10.2021</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66ED79B6" w14:textId="6A38170F" w:rsidR="008A35BD" w:rsidRPr="00D52339" w:rsidRDefault="00A224A4">
            <w:pPr>
              <w:rPr>
                <w:rFonts w:ascii="Calibri" w:hAnsi="Calibri" w:cs="Calibri"/>
                <w:lang w:val="en-GB"/>
              </w:rPr>
            </w:pPr>
            <w:r>
              <w:rPr>
                <w:rFonts w:ascii="Calibri" w:hAnsi="Calibri" w:cs="Calibri"/>
                <w:lang w:val="en-GB"/>
              </w:rPr>
              <w:t>Team 4</w:t>
            </w:r>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F631C86" w14:textId="69683258" w:rsidR="008A35BD" w:rsidRPr="00D52339" w:rsidRDefault="00A224A4">
            <w:pPr>
              <w:rPr>
                <w:rFonts w:ascii="Calibri" w:hAnsi="Calibri" w:cs="Calibri"/>
                <w:lang w:val="en-GB"/>
              </w:rPr>
            </w:pPr>
            <w:r>
              <w:rPr>
                <w:rFonts w:ascii="Calibri" w:hAnsi="Calibri" w:cs="Calibri"/>
                <w:lang w:val="en-GB"/>
              </w:rPr>
              <w:t xml:space="preserve">Content review. Improved spelling and grammar. Added English translation. </w:t>
            </w:r>
          </w:p>
        </w:tc>
      </w:tr>
      <w:tr w:rsidR="008A35BD" w:rsidRPr="00E57FE6" w14:paraId="0BFFF3DA" w14:textId="77777777" w:rsidTr="7E6A7C63">
        <w:trPr>
          <w:trHeight w:val="34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2EABA932" w14:textId="1458FFE8" w:rsidR="008A35BD" w:rsidRPr="00D52339" w:rsidRDefault="00A96618">
            <w:pPr>
              <w:rPr>
                <w:rFonts w:ascii="Calibri" w:hAnsi="Calibri" w:cs="Calibri"/>
                <w:lang w:val="en-GB"/>
              </w:rPr>
            </w:pPr>
            <w:r>
              <w:rPr>
                <w:rFonts w:ascii="Calibri" w:hAnsi="Calibri" w:cs="Calibri"/>
                <w:lang w:val="en-GB"/>
              </w:rPr>
              <w:t>0.5</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0A86B0DE" w14:textId="1795A831" w:rsidR="008A35BD" w:rsidRPr="00D52339" w:rsidRDefault="00A96618">
            <w:pPr>
              <w:rPr>
                <w:rFonts w:ascii="Calibri" w:hAnsi="Calibri" w:cs="Calibri"/>
                <w:lang w:val="en-GB"/>
              </w:rPr>
            </w:pPr>
            <w:r>
              <w:rPr>
                <w:rFonts w:ascii="Calibri" w:hAnsi="Calibri" w:cs="Calibri"/>
                <w:lang w:val="en-GB"/>
              </w:rPr>
              <w:t>22.10.2021</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6C3BF5FC" w14:textId="6487A5B7" w:rsidR="008A35BD" w:rsidRPr="00D52339" w:rsidRDefault="00A96618">
            <w:pPr>
              <w:rPr>
                <w:rFonts w:ascii="Calibri" w:hAnsi="Calibri" w:cs="Calibri"/>
                <w:lang w:val="en-GB"/>
              </w:rPr>
            </w:pPr>
            <w:r>
              <w:rPr>
                <w:rFonts w:ascii="Calibri" w:hAnsi="Calibri" w:cs="Calibri"/>
                <w:lang w:val="en-GB"/>
              </w:rPr>
              <w:t>Team 4</w:t>
            </w:r>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358AD5F" w14:textId="6C8A7923" w:rsidR="008A35BD" w:rsidRPr="00D52339" w:rsidRDefault="00A96618">
            <w:pPr>
              <w:rPr>
                <w:rFonts w:ascii="Calibri" w:hAnsi="Calibri" w:cs="Calibri"/>
                <w:lang w:val="en-GB"/>
              </w:rPr>
            </w:pPr>
            <w:r>
              <w:rPr>
                <w:rFonts w:ascii="Calibri" w:hAnsi="Calibri" w:cs="Calibri"/>
                <w:lang w:val="en-GB"/>
              </w:rPr>
              <w:t xml:space="preserve">Document clean-up </w:t>
            </w:r>
          </w:p>
        </w:tc>
      </w:tr>
      <w:tr w:rsidR="008A35BD" w:rsidRPr="00C36283" w14:paraId="5C7CBB9A" w14:textId="77777777" w:rsidTr="7E6A7C63">
        <w:trPr>
          <w:trHeight w:val="34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753A999B" w14:textId="25B4E9D5" w:rsidR="008A35BD" w:rsidRPr="00EF7C6D" w:rsidRDefault="00EF7C6D">
            <w:pPr>
              <w:rPr>
                <w:rFonts w:ascii="Calibri" w:hAnsi="Calibri" w:cs="Calibri"/>
                <w:bCs/>
                <w:lang w:val="en-GB"/>
              </w:rPr>
            </w:pPr>
            <w:r w:rsidRPr="00EF7C6D">
              <w:rPr>
                <w:rFonts w:ascii="Calibri" w:hAnsi="Calibri" w:cs="Calibri"/>
                <w:bCs/>
                <w:lang w:val="en-GB"/>
              </w:rPr>
              <w:t>0.6</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6423BDFA" w14:textId="77777777" w:rsidR="008A35BD" w:rsidRPr="00D52339" w:rsidRDefault="008A35BD">
            <w:pPr>
              <w:rPr>
                <w:rFonts w:ascii="Calibri" w:hAnsi="Calibri" w:cs="Calibri"/>
                <w:lang w:val="en-GB"/>
              </w:rPr>
            </w:pP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4A3C0499" w14:textId="6B9C8350" w:rsidR="008A35BD" w:rsidRPr="00D52339" w:rsidRDefault="007E3DFD">
            <w:pPr>
              <w:rPr>
                <w:rFonts w:ascii="Calibri" w:hAnsi="Calibri" w:cs="Calibri"/>
                <w:lang w:val="en-GB"/>
              </w:rPr>
            </w:pPr>
            <w:r>
              <w:rPr>
                <w:rFonts w:ascii="Calibri" w:hAnsi="Calibri" w:cs="Calibri"/>
                <w:lang w:val="en-GB"/>
              </w:rPr>
              <w:t>Lucas Kaczynski</w:t>
            </w:r>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B89472E" w14:textId="289F8583" w:rsidR="008A35BD" w:rsidRPr="00D52339" w:rsidRDefault="00286849">
            <w:pPr>
              <w:rPr>
                <w:rFonts w:ascii="Calibri" w:hAnsi="Calibri" w:cs="Calibri"/>
                <w:lang w:val="en-GB"/>
              </w:rPr>
            </w:pPr>
            <w:r>
              <w:rPr>
                <w:rFonts w:ascii="Calibri" w:hAnsi="Calibri" w:cs="Calibri"/>
                <w:lang w:val="en-GB"/>
              </w:rPr>
              <w:t xml:space="preserve">Updated </w:t>
            </w:r>
            <w:r w:rsidR="00C36283">
              <w:rPr>
                <w:rFonts w:ascii="Calibri" w:hAnsi="Calibri" w:cs="Calibri"/>
                <w:lang w:val="en-GB"/>
              </w:rPr>
              <w:t xml:space="preserve">content of </w:t>
            </w:r>
            <w:r w:rsidR="00C97D5E">
              <w:rPr>
                <w:rFonts w:ascii="Calibri" w:hAnsi="Calibri" w:cs="Calibri"/>
                <w:lang w:val="en-GB"/>
              </w:rPr>
              <w:t xml:space="preserve">Product Environment </w:t>
            </w:r>
            <w:r w:rsidR="00C36283">
              <w:rPr>
                <w:rFonts w:ascii="Calibri" w:hAnsi="Calibri" w:cs="Calibri"/>
                <w:lang w:val="en-GB"/>
              </w:rPr>
              <w:t>based on feedback.</w:t>
            </w:r>
            <w:r w:rsidR="002C12F3">
              <w:rPr>
                <w:rFonts w:ascii="Calibri" w:hAnsi="Calibri" w:cs="Calibri"/>
                <w:lang w:val="en-GB"/>
              </w:rPr>
              <w:t xml:space="preserve"> Added two use cases.</w:t>
            </w:r>
          </w:p>
        </w:tc>
      </w:tr>
      <w:tr w:rsidR="008A35BD" w:rsidRPr="00C36283" w14:paraId="2DF8456A" w14:textId="77777777" w:rsidTr="7E6A7C63">
        <w:trPr>
          <w:trHeight w:val="34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3835E195" w14:textId="77777777" w:rsidR="008A35BD" w:rsidRPr="00D52339" w:rsidRDefault="008A35BD">
            <w:pPr>
              <w:rPr>
                <w:rFonts w:ascii="Calibri" w:hAnsi="Calibri" w:cs="Calibri"/>
                <w:lang w:val="en-GB"/>
              </w:rPr>
            </w:pP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061BD46B" w14:textId="77777777" w:rsidR="008A35BD" w:rsidRPr="00D52339" w:rsidRDefault="008A35BD">
            <w:pPr>
              <w:rPr>
                <w:rFonts w:ascii="Calibri" w:hAnsi="Calibri" w:cs="Calibri"/>
                <w:lang w:val="en-GB"/>
              </w:rPr>
            </w:pP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74B0C4B1" w14:textId="77777777" w:rsidR="008A35BD" w:rsidRPr="00D52339" w:rsidRDefault="008A35BD">
            <w:pPr>
              <w:rPr>
                <w:rFonts w:ascii="Calibri" w:hAnsi="Calibri" w:cs="Calibri"/>
                <w:lang w:val="en-GB"/>
              </w:rPr>
            </w:pPr>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C76A081" w14:textId="77777777" w:rsidR="008A35BD" w:rsidRPr="00D52339" w:rsidRDefault="008A35BD">
            <w:pPr>
              <w:rPr>
                <w:rFonts w:ascii="Calibri" w:hAnsi="Calibri" w:cs="Calibri"/>
                <w:lang w:val="en-GB"/>
              </w:rPr>
            </w:pPr>
          </w:p>
        </w:tc>
      </w:tr>
      <w:tr w:rsidR="008A35BD" w:rsidRPr="00C36283" w14:paraId="66D89952" w14:textId="77777777" w:rsidTr="7E6A7C63">
        <w:trPr>
          <w:trHeight w:val="7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288BB11A" w14:textId="77777777" w:rsidR="008A35BD" w:rsidRPr="00D52339" w:rsidRDefault="008A35BD">
            <w:pPr>
              <w:rPr>
                <w:rFonts w:ascii="Calibri" w:hAnsi="Calibri" w:cs="Calibri"/>
                <w:lang w:val="en-GB"/>
              </w:rPr>
            </w:pP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1215F1C3" w14:textId="77777777" w:rsidR="008A35BD" w:rsidRPr="00D52339" w:rsidRDefault="008A35BD">
            <w:pPr>
              <w:rPr>
                <w:rFonts w:ascii="Calibri" w:hAnsi="Calibri" w:cs="Calibri"/>
                <w:lang w:val="en-GB"/>
              </w:rPr>
            </w:pP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6EE88BF8" w14:textId="77777777" w:rsidR="008A35BD" w:rsidRPr="00D52339" w:rsidRDefault="008A35BD">
            <w:pPr>
              <w:rPr>
                <w:rFonts w:ascii="Calibri" w:hAnsi="Calibri" w:cs="Calibri"/>
                <w:lang w:val="en-GB"/>
              </w:rPr>
            </w:pPr>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A4EA9E5" w14:textId="77777777" w:rsidR="008A35BD" w:rsidRPr="00D52339" w:rsidRDefault="008A35BD">
            <w:pPr>
              <w:rPr>
                <w:rFonts w:ascii="Calibri" w:hAnsi="Calibri" w:cs="Calibri"/>
                <w:lang w:val="en-GB"/>
              </w:rPr>
            </w:pPr>
          </w:p>
        </w:tc>
      </w:tr>
    </w:tbl>
    <w:p w14:paraId="1E7EC48B" w14:textId="77777777" w:rsidR="008A35BD" w:rsidRPr="00D52339" w:rsidRDefault="008A35BD">
      <w:pPr>
        <w:rPr>
          <w:rFonts w:ascii="Calibri" w:hAnsi="Calibri" w:cs="Calibri"/>
          <w:lang w:val="en-GB"/>
        </w:rPr>
      </w:pPr>
    </w:p>
    <w:p w14:paraId="0046D59A" w14:textId="77777777" w:rsidR="008A35BD" w:rsidRPr="00D52339" w:rsidRDefault="008A35BD">
      <w:pPr>
        <w:rPr>
          <w:rFonts w:ascii="Calibri" w:hAnsi="Calibri" w:cs="Calibri"/>
          <w:lang w:val="en-GB"/>
        </w:rPr>
      </w:pPr>
    </w:p>
    <w:p w14:paraId="387D24E6" w14:textId="77777777" w:rsidR="008A35BD" w:rsidRPr="00D52339" w:rsidRDefault="001C472F">
      <w:pPr>
        <w:jc w:val="left"/>
        <w:rPr>
          <w:rFonts w:ascii="Calibri" w:hAnsi="Calibri" w:cs="Calibri"/>
          <w:lang w:val="en-GB"/>
        </w:rPr>
      </w:pPr>
      <w:r w:rsidRPr="00D52339">
        <w:rPr>
          <w:rFonts w:ascii="Calibri" w:hAnsi="Calibri" w:cs="Calibri"/>
          <w:lang w:val="en-GB"/>
        </w:rPr>
        <w:br w:type="page"/>
      </w:r>
    </w:p>
    <w:p w14:paraId="24AA07F5" w14:textId="77777777" w:rsidR="008A35BD" w:rsidRDefault="001C472F">
      <w:pPr>
        <w:pStyle w:val="Heading4"/>
        <w:jc w:val="both"/>
        <w:rPr>
          <w:rFonts w:ascii="Calibri" w:hAnsi="Calibri" w:cs="Calibri"/>
          <w:b w:val="0"/>
        </w:rPr>
      </w:pPr>
      <w:bookmarkStart w:id="3" w:name="_Toc522094873"/>
      <w:r>
        <w:rPr>
          <w:rFonts w:ascii="Calibri" w:hAnsi="Calibri" w:cs="Calibri"/>
        </w:rPr>
        <w:t>Offene Punkte</w:t>
      </w:r>
      <w:bookmarkEnd w:id="3"/>
    </w:p>
    <w:p w14:paraId="2A001267" w14:textId="77777777" w:rsidR="008A35BD" w:rsidRDefault="001C472F">
      <w:pPr>
        <w:tabs>
          <w:tab w:val="left" w:pos="2700"/>
        </w:tabs>
        <w:rPr>
          <w:rFonts w:ascii="Calibri" w:hAnsi="Calibri" w:cs="Calibri"/>
        </w:rPr>
      </w:pPr>
      <w:r>
        <w:rPr>
          <w:rFonts w:ascii="Calibri" w:hAnsi="Calibri" w:cs="Calibri"/>
        </w:rPr>
        <w:t>In diesem Abschnitt sollen alle Probleme und offenen Fragen gesammelt werden. Bei einem fertigen Lastenheft sollte er leer sein, aber bei Zwischenversionen kommt diesem Abschnitt besondere Bedeutung zu!</w:t>
      </w:r>
    </w:p>
    <w:p w14:paraId="5FCECF6F" w14:textId="77777777" w:rsidR="008A35BD" w:rsidRDefault="008A35BD">
      <w:pPr>
        <w:tabs>
          <w:tab w:val="left" w:pos="2700"/>
        </w:tabs>
        <w:rPr>
          <w:rFonts w:ascii="Calibri" w:hAnsi="Calibri" w:cs="Calibri"/>
        </w:rPr>
      </w:pPr>
    </w:p>
    <w:p w14:paraId="1BF8C33F" w14:textId="77777777" w:rsidR="008A35BD" w:rsidRDefault="008A35BD">
      <w:pPr>
        <w:tabs>
          <w:tab w:val="left" w:pos="2700"/>
        </w:tabs>
        <w:rPr>
          <w:rFonts w:ascii="Calibri" w:hAnsi="Calibri" w:cs="Calibri"/>
        </w:rPr>
      </w:pPr>
    </w:p>
    <w:p w14:paraId="31670D46" w14:textId="77777777" w:rsidR="008A35BD" w:rsidRDefault="008A35BD">
      <w:pPr>
        <w:rPr>
          <w:rFonts w:ascii="Calibri" w:hAnsi="Calibri" w:cs="Calibri"/>
        </w:rPr>
      </w:pPr>
    </w:p>
    <w:p w14:paraId="5974F18C" w14:textId="77777777" w:rsidR="008A35BD" w:rsidRPr="00521230" w:rsidRDefault="001C472F">
      <w:pPr>
        <w:rPr>
          <w:rFonts w:ascii="Calibri" w:hAnsi="Calibri" w:cs="Calibri"/>
          <w:sz w:val="28"/>
          <w:szCs w:val="21"/>
          <w:lang w:val="en-US"/>
        </w:rPr>
      </w:pPr>
      <w:r w:rsidRPr="00521230">
        <w:rPr>
          <w:rFonts w:ascii="Calibri" w:hAnsi="Calibri" w:cs="Calibri"/>
          <w:sz w:val="28"/>
          <w:szCs w:val="21"/>
          <w:lang w:val="en-US"/>
        </w:rPr>
        <w:t>CONTENTS</w:t>
      </w:r>
    </w:p>
    <w:p w14:paraId="76636DC2" w14:textId="77777777" w:rsidR="008A35BD" w:rsidRPr="00521230" w:rsidRDefault="008A35BD">
      <w:pPr>
        <w:rPr>
          <w:rFonts w:ascii="Calibri" w:hAnsi="Calibri" w:cs="Calibri"/>
          <w:sz w:val="28"/>
          <w:szCs w:val="21"/>
          <w:lang w:val="en-US"/>
        </w:rPr>
      </w:pPr>
    </w:p>
    <w:p w14:paraId="5FF0BDE5" w14:textId="23A11C0D" w:rsidR="008D364D" w:rsidRDefault="001C472F">
      <w:pPr>
        <w:pStyle w:val="TOC1"/>
        <w:tabs>
          <w:tab w:val="left" w:pos="480"/>
          <w:tab w:val="right" w:leader="dot" w:pos="9060"/>
        </w:tabs>
        <w:rPr>
          <w:rFonts w:asciiTheme="minorHAnsi" w:eastAsiaTheme="minorEastAsia" w:hAnsiTheme="minorHAnsi" w:cstheme="minorBidi"/>
          <w:b w:val="0"/>
          <w:noProof/>
          <w:lang w:val="en-US" w:eastAsia="en-US"/>
        </w:rPr>
      </w:pPr>
      <w:r>
        <w:rPr>
          <w:rFonts w:ascii="Calibri" w:hAnsi="Calibri" w:cs="Calibri"/>
          <w:b w:val="0"/>
          <w:sz w:val="24"/>
          <w:szCs w:val="24"/>
        </w:rPr>
        <w:fldChar w:fldCharType="begin"/>
      </w:r>
      <w:r>
        <w:rPr>
          <w:rFonts w:ascii="Calibri" w:hAnsi="Calibri" w:cs="Calibri"/>
          <w:sz w:val="24"/>
          <w:szCs w:val="24"/>
          <w:lang w:val="en-US"/>
        </w:rPr>
        <w:instrText xml:space="preserve"> TOC \o "1-3" </w:instrText>
      </w:r>
      <w:r>
        <w:rPr>
          <w:rFonts w:ascii="Calibri" w:hAnsi="Calibri" w:cs="Calibri"/>
          <w:b w:val="0"/>
          <w:sz w:val="24"/>
          <w:szCs w:val="24"/>
        </w:rPr>
        <w:fldChar w:fldCharType="separate"/>
      </w:r>
      <w:r w:rsidR="008D364D" w:rsidRPr="00031BEE">
        <w:rPr>
          <w:rFonts w:ascii="Calibri" w:hAnsi="Calibri" w:cs="Calibri"/>
          <w:i/>
          <w:noProof/>
          <w:lang w:val="en-US"/>
        </w:rPr>
        <w:t>1.</w:t>
      </w:r>
      <w:r w:rsidR="008D364D">
        <w:rPr>
          <w:rFonts w:asciiTheme="minorHAnsi" w:eastAsiaTheme="minorEastAsia" w:hAnsiTheme="minorHAnsi" w:cstheme="minorBidi"/>
          <w:b w:val="0"/>
          <w:noProof/>
          <w:lang w:val="en-US" w:eastAsia="en-US"/>
        </w:rPr>
        <w:tab/>
      </w:r>
      <w:r w:rsidR="008D364D" w:rsidRPr="00031BEE">
        <w:rPr>
          <w:rFonts w:ascii="Calibri" w:hAnsi="Calibri" w:cs="Calibri"/>
          <w:noProof/>
          <w:lang w:val="en-US"/>
        </w:rPr>
        <w:t>Goal</w:t>
      </w:r>
      <w:r w:rsidR="008D364D" w:rsidRPr="00031BEE">
        <w:rPr>
          <w:noProof/>
          <w:lang w:val="en-US"/>
        </w:rPr>
        <w:tab/>
      </w:r>
      <w:r w:rsidR="008D364D">
        <w:rPr>
          <w:noProof/>
        </w:rPr>
        <w:fldChar w:fldCharType="begin"/>
      </w:r>
      <w:r w:rsidR="008D364D" w:rsidRPr="00031BEE">
        <w:rPr>
          <w:noProof/>
          <w:lang w:val="en-US"/>
        </w:rPr>
        <w:instrText xml:space="preserve"> PAGEREF _Toc86397070 \h </w:instrText>
      </w:r>
      <w:r w:rsidR="008D364D">
        <w:rPr>
          <w:noProof/>
        </w:rPr>
      </w:r>
      <w:r w:rsidR="008D364D">
        <w:rPr>
          <w:noProof/>
        </w:rPr>
        <w:fldChar w:fldCharType="separate"/>
      </w:r>
      <w:r w:rsidR="008D364D" w:rsidRPr="00031BEE">
        <w:rPr>
          <w:noProof/>
          <w:lang w:val="en-US"/>
        </w:rPr>
        <w:t>3</w:t>
      </w:r>
      <w:r w:rsidR="008D364D">
        <w:rPr>
          <w:noProof/>
        </w:rPr>
        <w:fldChar w:fldCharType="end"/>
      </w:r>
    </w:p>
    <w:p w14:paraId="31B1DF92" w14:textId="13465C17" w:rsidR="008D364D" w:rsidRDefault="008D364D">
      <w:pPr>
        <w:pStyle w:val="TOC1"/>
        <w:tabs>
          <w:tab w:val="left" w:pos="480"/>
          <w:tab w:val="right" w:leader="dot" w:pos="9060"/>
        </w:tabs>
        <w:rPr>
          <w:rFonts w:asciiTheme="minorHAnsi" w:eastAsiaTheme="minorEastAsia" w:hAnsiTheme="minorHAnsi" w:cstheme="minorBidi"/>
          <w:b w:val="0"/>
          <w:noProof/>
          <w:lang w:val="en-US" w:eastAsia="en-US"/>
        </w:rPr>
      </w:pPr>
      <w:r w:rsidRPr="00031BEE">
        <w:rPr>
          <w:rFonts w:ascii="Calibri" w:hAnsi="Calibri" w:cs="Calibri"/>
          <w:noProof/>
          <w:lang w:val="en-US"/>
        </w:rPr>
        <w:t>2.</w:t>
      </w:r>
      <w:r>
        <w:rPr>
          <w:rFonts w:asciiTheme="minorHAnsi" w:eastAsiaTheme="minorEastAsia" w:hAnsiTheme="minorHAnsi" w:cstheme="minorBidi"/>
          <w:b w:val="0"/>
          <w:noProof/>
          <w:lang w:val="en-US" w:eastAsia="en-US"/>
        </w:rPr>
        <w:tab/>
      </w:r>
      <w:r w:rsidRPr="00031BEE">
        <w:rPr>
          <w:rFonts w:ascii="Calibri" w:hAnsi="Calibri" w:cs="Calibri"/>
          <w:noProof/>
          <w:lang w:val="en-US"/>
        </w:rPr>
        <w:t>Product Environment</w:t>
      </w:r>
      <w:r w:rsidRPr="00031BEE">
        <w:rPr>
          <w:noProof/>
          <w:lang w:val="en-US"/>
        </w:rPr>
        <w:tab/>
      </w:r>
      <w:r>
        <w:rPr>
          <w:noProof/>
        </w:rPr>
        <w:fldChar w:fldCharType="begin"/>
      </w:r>
      <w:r w:rsidRPr="00031BEE">
        <w:rPr>
          <w:noProof/>
          <w:lang w:val="en-US"/>
        </w:rPr>
        <w:instrText xml:space="preserve"> PAGEREF _Toc86397071 \h </w:instrText>
      </w:r>
      <w:r>
        <w:rPr>
          <w:noProof/>
        </w:rPr>
      </w:r>
      <w:r>
        <w:rPr>
          <w:noProof/>
        </w:rPr>
        <w:fldChar w:fldCharType="separate"/>
      </w:r>
      <w:r w:rsidRPr="00031BEE">
        <w:rPr>
          <w:noProof/>
          <w:lang w:val="en-US"/>
        </w:rPr>
        <w:t>4</w:t>
      </w:r>
      <w:r>
        <w:rPr>
          <w:noProof/>
        </w:rPr>
        <w:fldChar w:fldCharType="end"/>
      </w:r>
    </w:p>
    <w:p w14:paraId="0FDAB4AA" w14:textId="4B9BD9BD" w:rsidR="008D364D" w:rsidRDefault="008D364D">
      <w:pPr>
        <w:pStyle w:val="TOC1"/>
        <w:tabs>
          <w:tab w:val="left" w:pos="480"/>
          <w:tab w:val="right" w:leader="dot" w:pos="9060"/>
        </w:tabs>
        <w:rPr>
          <w:rFonts w:asciiTheme="minorHAnsi" w:eastAsiaTheme="minorEastAsia" w:hAnsiTheme="minorHAnsi" w:cstheme="minorBidi"/>
          <w:b w:val="0"/>
          <w:noProof/>
          <w:lang w:val="en-US" w:eastAsia="en-US"/>
        </w:rPr>
      </w:pPr>
      <w:r w:rsidRPr="00031BEE">
        <w:rPr>
          <w:rFonts w:ascii="Calibri" w:hAnsi="Calibri" w:cs="Calibri"/>
          <w:noProof/>
          <w:color w:val="000000"/>
          <w:lang w:val="en-US"/>
        </w:rPr>
        <w:t>3.</w:t>
      </w:r>
      <w:r>
        <w:rPr>
          <w:rFonts w:asciiTheme="minorHAnsi" w:eastAsiaTheme="minorEastAsia" w:hAnsiTheme="minorHAnsi" w:cstheme="minorBidi"/>
          <w:b w:val="0"/>
          <w:noProof/>
          <w:lang w:val="en-US" w:eastAsia="en-US"/>
        </w:rPr>
        <w:tab/>
      </w:r>
      <w:r w:rsidRPr="00031BEE">
        <w:rPr>
          <w:rFonts w:ascii="Calibri" w:hAnsi="Calibri" w:cs="Calibri"/>
          <w:noProof/>
          <w:lang w:val="en-US"/>
        </w:rPr>
        <w:t>Product Usage</w:t>
      </w:r>
      <w:r w:rsidRPr="00031BEE">
        <w:rPr>
          <w:noProof/>
          <w:lang w:val="en-US"/>
        </w:rPr>
        <w:tab/>
      </w:r>
      <w:r>
        <w:rPr>
          <w:noProof/>
        </w:rPr>
        <w:fldChar w:fldCharType="begin"/>
      </w:r>
      <w:r w:rsidRPr="00031BEE">
        <w:rPr>
          <w:noProof/>
          <w:lang w:val="en-US"/>
        </w:rPr>
        <w:instrText xml:space="preserve"> PAGEREF _Toc86397072 \h </w:instrText>
      </w:r>
      <w:r>
        <w:rPr>
          <w:noProof/>
        </w:rPr>
      </w:r>
      <w:r>
        <w:rPr>
          <w:noProof/>
        </w:rPr>
        <w:fldChar w:fldCharType="separate"/>
      </w:r>
      <w:r w:rsidRPr="00031BEE">
        <w:rPr>
          <w:noProof/>
          <w:lang w:val="en-US"/>
        </w:rPr>
        <w:t>7</w:t>
      </w:r>
      <w:r>
        <w:rPr>
          <w:noProof/>
        </w:rPr>
        <w:fldChar w:fldCharType="end"/>
      </w:r>
    </w:p>
    <w:p w14:paraId="5451A251" w14:textId="3B76D774" w:rsidR="008D364D" w:rsidRDefault="008D364D">
      <w:pPr>
        <w:pStyle w:val="TOC2"/>
        <w:tabs>
          <w:tab w:val="left" w:pos="849"/>
          <w:tab w:val="right" w:leader="dot" w:pos="9060"/>
        </w:tabs>
        <w:rPr>
          <w:rFonts w:asciiTheme="minorHAnsi" w:eastAsiaTheme="minorEastAsia" w:hAnsiTheme="minorHAnsi" w:cstheme="minorBidi"/>
          <w:noProof/>
          <w:lang w:val="en-US" w:eastAsia="en-US"/>
        </w:rPr>
      </w:pPr>
      <w:r w:rsidRPr="00031BEE">
        <w:rPr>
          <w:rFonts w:ascii="Calibri" w:hAnsi="Calibri" w:cs="Symbol"/>
          <w:i/>
          <w:noProof/>
          <w:color w:val="000000"/>
          <w:lang w:val="en-US"/>
        </w:rPr>
        <w:t>3.1.</w:t>
      </w:r>
      <w:r>
        <w:rPr>
          <w:rFonts w:asciiTheme="minorHAnsi" w:eastAsiaTheme="minorEastAsia" w:hAnsiTheme="minorHAnsi" w:cstheme="minorBidi"/>
          <w:noProof/>
          <w:lang w:val="en-US" w:eastAsia="en-US"/>
        </w:rPr>
        <w:tab/>
      </w:r>
      <w:r w:rsidRPr="00031BEE">
        <w:rPr>
          <w:rFonts w:ascii="Calibri" w:hAnsi="Calibri" w:cs="Calibri"/>
          <w:noProof/>
          <w:color w:val="000000" w:themeColor="text1"/>
          <w:lang w:val="en-US"/>
        </w:rPr>
        <w:t>Business Processes</w:t>
      </w:r>
      <w:r w:rsidRPr="00031BEE">
        <w:rPr>
          <w:noProof/>
          <w:lang w:val="en-US"/>
        </w:rPr>
        <w:tab/>
      </w:r>
      <w:r>
        <w:rPr>
          <w:noProof/>
        </w:rPr>
        <w:fldChar w:fldCharType="begin"/>
      </w:r>
      <w:r w:rsidRPr="00031BEE">
        <w:rPr>
          <w:noProof/>
          <w:lang w:val="en-US"/>
        </w:rPr>
        <w:instrText xml:space="preserve"> PAGEREF _Toc86397073 \h </w:instrText>
      </w:r>
      <w:r>
        <w:rPr>
          <w:noProof/>
        </w:rPr>
      </w:r>
      <w:r>
        <w:rPr>
          <w:noProof/>
        </w:rPr>
        <w:fldChar w:fldCharType="separate"/>
      </w:r>
      <w:r w:rsidRPr="00031BEE">
        <w:rPr>
          <w:noProof/>
          <w:lang w:val="en-US"/>
        </w:rPr>
        <w:t>7</w:t>
      </w:r>
      <w:r>
        <w:rPr>
          <w:noProof/>
        </w:rPr>
        <w:fldChar w:fldCharType="end"/>
      </w:r>
    </w:p>
    <w:p w14:paraId="5ACCDEFB" w14:textId="77AA1B4B" w:rsidR="008D364D" w:rsidRDefault="008D364D">
      <w:pPr>
        <w:pStyle w:val="TOC1"/>
        <w:tabs>
          <w:tab w:val="left" w:pos="480"/>
          <w:tab w:val="right" w:leader="dot" w:pos="9060"/>
        </w:tabs>
        <w:rPr>
          <w:rFonts w:asciiTheme="minorHAnsi" w:eastAsiaTheme="minorEastAsia" w:hAnsiTheme="minorHAnsi" w:cstheme="minorBidi"/>
          <w:b w:val="0"/>
          <w:noProof/>
          <w:lang w:val="en-US" w:eastAsia="en-US"/>
        </w:rPr>
      </w:pPr>
      <w:r w:rsidRPr="00031BEE">
        <w:rPr>
          <w:rFonts w:ascii="Calibri" w:hAnsi="Calibri" w:cs="Calibri"/>
          <w:i/>
          <w:noProof/>
          <w:lang w:val="en-US"/>
        </w:rPr>
        <w:t>4.</w:t>
      </w:r>
      <w:r>
        <w:rPr>
          <w:rFonts w:asciiTheme="minorHAnsi" w:eastAsiaTheme="minorEastAsia" w:hAnsiTheme="minorHAnsi" w:cstheme="minorBidi"/>
          <w:b w:val="0"/>
          <w:noProof/>
          <w:lang w:val="en-US" w:eastAsia="en-US"/>
        </w:rPr>
        <w:tab/>
      </w:r>
      <w:r w:rsidRPr="00031BEE">
        <w:rPr>
          <w:rFonts w:ascii="Calibri" w:hAnsi="Calibri" w:cs="Calibri"/>
          <w:noProof/>
          <w:lang w:val="en-US"/>
        </w:rPr>
        <w:t>Other Product Characteristics</w:t>
      </w:r>
      <w:r w:rsidRPr="00031BEE">
        <w:rPr>
          <w:noProof/>
          <w:lang w:val="en-US"/>
        </w:rPr>
        <w:tab/>
      </w:r>
      <w:r>
        <w:rPr>
          <w:noProof/>
        </w:rPr>
        <w:fldChar w:fldCharType="begin"/>
      </w:r>
      <w:r w:rsidRPr="00031BEE">
        <w:rPr>
          <w:noProof/>
          <w:lang w:val="en-US"/>
        </w:rPr>
        <w:instrText xml:space="preserve"> PAGEREF _Toc86397074 \h </w:instrText>
      </w:r>
      <w:r>
        <w:rPr>
          <w:noProof/>
        </w:rPr>
      </w:r>
      <w:r>
        <w:rPr>
          <w:noProof/>
        </w:rPr>
        <w:fldChar w:fldCharType="separate"/>
      </w:r>
      <w:r w:rsidRPr="00031BEE">
        <w:rPr>
          <w:noProof/>
          <w:lang w:val="en-US"/>
        </w:rPr>
        <w:t>8</w:t>
      </w:r>
      <w:r>
        <w:rPr>
          <w:noProof/>
        </w:rPr>
        <w:fldChar w:fldCharType="end"/>
      </w:r>
    </w:p>
    <w:p w14:paraId="0093300F" w14:textId="0846DA92" w:rsidR="008D364D" w:rsidRDefault="008D364D">
      <w:pPr>
        <w:pStyle w:val="TOC2"/>
        <w:tabs>
          <w:tab w:val="left" w:pos="849"/>
          <w:tab w:val="right" w:leader="dot" w:pos="9060"/>
        </w:tabs>
        <w:rPr>
          <w:rFonts w:asciiTheme="minorHAnsi" w:eastAsiaTheme="minorEastAsia" w:hAnsiTheme="minorHAnsi" w:cstheme="minorBidi"/>
          <w:noProof/>
          <w:lang w:val="en-US" w:eastAsia="en-US"/>
        </w:rPr>
      </w:pPr>
      <w:r w:rsidRPr="002B39B9">
        <w:rPr>
          <w:rFonts w:ascii="Calibri" w:hAnsi="Calibri" w:cs="Symbol"/>
          <w:noProof/>
          <w:color w:val="000000"/>
        </w:rPr>
        <w:t>4.1.</w:t>
      </w:r>
      <w:r>
        <w:rPr>
          <w:rFonts w:asciiTheme="minorHAnsi" w:eastAsiaTheme="minorEastAsia" w:hAnsiTheme="minorHAnsi" w:cstheme="minorBidi"/>
          <w:noProof/>
          <w:lang w:val="en-US" w:eastAsia="en-US"/>
        </w:rPr>
        <w:tab/>
      </w:r>
      <w:r w:rsidRPr="002B39B9">
        <w:rPr>
          <w:rFonts w:ascii="Calibri" w:hAnsi="Calibri" w:cs="Calibri"/>
          <w:noProof/>
          <w:color w:val="000000" w:themeColor="text1"/>
        </w:rPr>
        <w:t>System Environment</w:t>
      </w:r>
      <w:r>
        <w:rPr>
          <w:noProof/>
        </w:rPr>
        <w:tab/>
      </w:r>
      <w:r>
        <w:rPr>
          <w:noProof/>
        </w:rPr>
        <w:fldChar w:fldCharType="begin"/>
      </w:r>
      <w:r>
        <w:rPr>
          <w:noProof/>
        </w:rPr>
        <w:instrText xml:space="preserve"> PAGEREF _Toc86397075 \h </w:instrText>
      </w:r>
      <w:r>
        <w:rPr>
          <w:noProof/>
        </w:rPr>
      </w:r>
      <w:r>
        <w:rPr>
          <w:noProof/>
        </w:rPr>
        <w:fldChar w:fldCharType="separate"/>
      </w:r>
      <w:r>
        <w:rPr>
          <w:noProof/>
        </w:rPr>
        <w:t>8</w:t>
      </w:r>
      <w:r>
        <w:rPr>
          <w:noProof/>
        </w:rPr>
        <w:fldChar w:fldCharType="end"/>
      </w:r>
    </w:p>
    <w:p w14:paraId="29A76001" w14:textId="0A44C4DF" w:rsidR="008D364D" w:rsidRDefault="008D364D">
      <w:pPr>
        <w:pStyle w:val="TOC1"/>
        <w:tabs>
          <w:tab w:val="left" w:pos="480"/>
          <w:tab w:val="right" w:leader="dot" w:pos="9060"/>
        </w:tabs>
        <w:rPr>
          <w:rFonts w:asciiTheme="minorHAnsi" w:eastAsiaTheme="minorEastAsia" w:hAnsiTheme="minorHAnsi" w:cstheme="minorBidi"/>
          <w:b w:val="0"/>
          <w:noProof/>
          <w:lang w:val="en-US" w:eastAsia="en-US"/>
        </w:rPr>
      </w:pPr>
      <w:r w:rsidRPr="002B39B9">
        <w:rPr>
          <w:rFonts w:ascii="Calibri" w:hAnsi="Calibri" w:cs="Calibri"/>
          <w:noProof/>
        </w:rPr>
        <w:t>5.</w:t>
      </w:r>
      <w:r>
        <w:rPr>
          <w:rFonts w:asciiTheme="minorHAnsi" w:eastAsiaTheme="minorEastAsia" w:hAnsiTheme="minorHAnsi" w:cstheme="minorBidi"/>
          <w:b w:val="0"/>
          <w:noProof/>
          <w:lang w:val="en-US" w:eastAsia="en-US"/>
        </w:rPr>
        <w:tab/>
      </w:r>
      <w:r w:rsidRPr="002B39B9">
        <w:rPr>
          <w:rFonts w:ascii="Calibri" w:hAnsi="Calibri" w:cs="Calibri"/>
          <w:noProof/>
        </w:rPr>
        <w:t>References</w:t>
      </w:r>
      <w:r>
        <w:rPr>
          <w:noProof/>
        </w:rPr>
        <w:tab/>
      </w:r>
      <w:r>
        <w:rPr>
          <w:noProof/>
        </w:rPr>
        <w:fldChar w:fldCharType="begin"/>
      </w:r>
      <w:r>
        <w:rPr>
          <w:noProof/>
        </w:rPr>
        <w:instrText xml:space="preserve"> PAGEREF _Toc86397076 \h </w:instrText>
      </w:r>
      <w:r>
        <w:rPr>
          <w:noProof/>
        </w:rPr>
      </w:r>
      <w:r>
        <w:rPr>
          <w:noProof/>
        </w:rPr>
        <w:fldChar w:fldCharType="separate"/>
      </w:r>
      <w:r>
        <w:rPr>
          <w:noProof/>
        </w:rPr>
        <w:t>9</w:t>
      </w:r>
      <w:r>
        <w:rPr>
          <w:noProof/>
        </w:rPr>
        <w:fldChar w:fldCharType="end"/>
      </w:r>
    </w:p>
    <w:p w14:paraId="52004CA7" w14:textId="68B7F353" w:rsidR="008A35BD" w:rsidRDefault="001C472F">
      <w:pPr>
        <w:rPr>
          <w:rFonts w:ascii="Calibri" w:hAnsi="Calibri" w:cs="Calibri"/>
        </w:rPr>
        <w:sectPr w:rsidR="008A35BD">
          <w:headerReference w:type="default" r:id="rId9"/>
          <w:footerReference w:type="default" r:id="rId10"/>
          <w:type w:val="continuous"/>
          <w:pgSz w:w="11906" w:h="16838"/>
          <w:pgMar w:top="1418" w:right="1418" w:bottom="907" w:left="1418" w:header="709" w:footer="709" w:gutter="0"/>
          <w:cols w:space="720"/>
          <w:docGrid w:linePitch="360"/>
        </w:sectPr>
      </w:pPr>
      <w:r>
        <w:rPr>
          <w:rFonts w:ascii="Calibri" w:hAnsi="Calibri" w:cs="Calibri"/>
          <w:b/>
        </w:rPr>
        <w:fldChar w:fldCharType="end"/>
      </w:r>
    </w:p>
    <w:p w14:paraId="70899322" w14:textId="77777777" w:rsidR="008A35BD" w:rsidRDefault="001C472F">
      <w:pPr>
        <w:pStyle w:val="Heading1"/>
        <w:rPr>
          <w:rFonts w:ascii="Calibri" w:hAnsi="Calibri" w:cs="Calibri"/>
          <w:i/>
          <w:szCs w:val="28"/>
        </w:rPr>
      </w:pPr>
      <w:bookmarkStart w:id="4" w:name="_Toc522094874"/>
      <w:bookmarkStart w:id="5" w:name="_Toc522094926"/>
      <w:bookmarkStart w:id="6" w:name="_Toc522168322"/>
      <w:bookmarkStart w:id="7" w:name="_Toc522174211"/>
      <w:bookmarkStart w:id="8" w:name="_Toc86397070"/>
      <w:r>
        <w:rPr>
          <w:rFonts w:ascii="Calibri" w:hAnsi="Calibri" w:cs="Calibri"/>
          <w:szCs w:val="28"/>
        </w:rPr>
        <w:t>Goal</w:t>
      </w:r>
      <w:bookmarkEnd w:id="4"/>
      <w:bookmarkEnd w:id="5"/>
      <w:bookmarkEnd w:id="6"/>
      <w:bookmarkEnd w:id="7"/>
      <w:bookmarkEnd w:id="8"/>
    </w:p>
    <w:p w14:paraId="7A35593F" w14:textId="77777777" w:rsidR="00231354" w:rsidRPr="00231354" w:rsidRDefault="00231354" w:rsidP="00231354">
      <w:pPr>
        <w:rPr>
          <w:rFonts w:ascii="Calibri" w:hAnsi="Calibri" w:cs="Calibri"/>
          <w:color w:val="000000" w:themeColor="text1"/>
          <w:lang w:val="en-US"/>
        </w:rPr>
      </w:pPr>
      <w:proofErr w:type="spellStart"/>
      <w:r w:rsidRPr="00231354">
        <w:rPr>
          <w:rFonts w:ascii="Calibri" w:hAnsi="Calibri" w:cs="Calibri"/>
          <w:color w:val="000000" w:themeColor="text1"/>
          <w:lang w:val="en-US"/>
        </w:rPr>
        <w:t>LwIP</w:t>
      </w:r>
      <w:proofErr w:type="spellEnd"/>
      <w:r w:rsidRPr="00231354">
        <w:rPr>
          <w:rFonts w:ascii="Calibri" w:hAnsi="Calibri" w:cs="Calibri"/>
          <w:color w:val="000000" w:themeColor="text1"/>
          <w:lang w:val="en-US"/>
        </w:rPr>
        <w:t xml:space="preserve"> is focused on consuming as few resources as possible while providing a fully functional TCP/IP stack. Because of its high efficiency, </w:t>
      </w:r>
      <w:proofErr w:type="spellStart"/>
      <w:r w:rsidRPr="00231354">
        <w:rPr>
          <w:rFonts w:ascii="Calibri" w:hAnsi="Calibri" w:cs="Calibri"/>
          <w:color w:val="000000" w:themeColor="text1"/>
          <w:lang w:val="en-US"/>
        </w:rPr>
        <w:t>LwIP</w:t>
      </w:r>
      <w:proofErr w:type="spellEnd"/>
      <w:r w:rsidRPr="00231354">
        <w:rPr>
          <w:rFonts w:ascii="Calibri" w:hAnsi="Calibri" w:cs="Calibri"/>
          <w:color w:val="000000" w:themeColor="text1"/>
          <w:lang w:val="en-US"/>
        </w:rPr>
        <w:t xml:space="preserve"> is used for example by Intel, Xilinx and Analog Devices in embedded systems [1]. For example, </w:t>
      </w:r>
      <w:proofErr w:type="spellStart"/>
      <w:r w:rsidRPr="00231354">
        <w:rPr>
          <w:rFonts w:ascii="Calibri" w:hAnsi="Calibri" w:cs="Calibri"/>
          <w:color w:val="000000" w:themeColor="text1"/>
          <w:lang w:val="en-US"/>
        </w:rPr>
        <w:t>LwIP</w:t>
      </w:r>
      <w:proofErr w:type="spellEnd"/>
      <w:r w:rsidRPr="00231354">
        <w:rPr>
          <w:rFonts w:ascii="Calibri" w:hAnsi="Calibri" w:cs="Calibri"/>
          <w:color w:val="000000" w:themeColor="text1"/>
          <w:lang w:val="en-US"/>
        </w:rPr>
        <w:t xml:space="preserve"> can be used on an ESP8266 [2]. </w:t>
      </w:r>
    </w:p>
    <w:p w14:paraId="6BADC51D" w14:textId="4E246846" w:rsidR="00231354" w:rsidRPr="00231354" w:rsidRDefault="00231354" w:rsidP="00231354">
      <w:pPr>
        <w:rPr>
          <w:rFonts w:ascii="Calibri" w:hAnsi="Calibri" w:cs="Calibri"/>
          <w:color w:val="000000" w:themeColor="text1"/>
          <w:lang w:val="en-US"/>
        </w:rPr>
      </w:pPr>
      <w:r w:rsidRPr="00231354">
        <w:rPr>
          <w:rFonts w:ascii="Calibri" w:hAnsi="Calibri" w:cs="Calibri"/>
          <w:color w:val="000000" w:themeColor="text1"/>
          <w:lang w:val="en-US"/>
        </w:rPr>
        <w:t xml:space="preserve">The goal of this project is to address the architectural deficiencies of patch "#9525 (httpd: add </w:t>
      </w:r>
      <w:proofErr w:type="spellStart"/>
      <w:r w:rsidRPr="00231354">
        <w:rPr>
          <w:rFonts w:ascii="Calibri" w:hAnsi="Calibri" w:cs="Calibri"/>
          <w:color w:val="000000" w:themeColor="text1"/>
          <w:lang w:val="en-US"/>
        </w:rPr>
        <w:t>websocket</w:t>
      </w:r>
      <w:proofErr w:type="spellEnd"/>
      <w:r w:rsidRPr="00231354">
        <w:rPr>
          <w:rFonts w:ascii="Calibri" w:hAnsi="Calibri" w:cs="Calibri"/>
          <w:color w:val="000000" w:themeColor="text1"/>
          <w:lang w:val="en-US"/>
        </w:rPr>
        <w:t xml:space="preserve"> support)" [3] in coordination with the project community. This experimental base is to be improved and brought through the approval process in the open</w:t>
      </w:r>
      <w:r w:rsidR="001508CF" w:rsidRPr="00231354">
        <w:rPr>
          <w:rFonts w:ascii="Calibri" w:hAnsi="Calibri" w:cs="Calibri"/>
          <w:color w:val="000000" w:themeColor="text1"/>
          <w:lang w:val="en-US"/>
        </w:rPr>
        <w:t>-</w:t>
      </w:r>
      <w:r w:rsidRPr="00231354">
        <w:rPr>
          <w:rFonts w:ascii="Calibri" w:hAnsi="Calibri" w:cs="Calibri"/>
          <w:color w:val="000000" w:themeColor="text1"/>
          <w:lang w:val="en-US"/>
        </w:rPr>
        <w:t>source project.</w:t>
      </w:r>
    </w:p>
    <w:commentRangeStart w:id="9"/>
    <w:p w14:paraId="046FD3DD" w14:textId="12C94F5A" w:rsidR="00231354" w:rsidRPr="00231354" w:rsidRDefault="00AC1484" w:rsidP="00231354">
      <w:pPr>
        <w:rPr>
          <w:rFonts w:ascii="Calibri" w:hAnsi="Calibri" w:cs="Calibri"/>
          <w:color w:val="000000" w:themeColor="text1"/>
          <w:lang w:val="en-US"/>
        </w:rPr>
      </w:pPr>
      <w:r>
        <w:rPr>
          <w:rFonts w:ascii="Calibri" w:hAnsi="Calibri" w:cs="Calibri"/>
          <w:noProof/>
          <w:color w:val="000000" w:themeColor="text1"/>
          <w:lang w:val="en-US"/>
        </w:rPr>
        <mc:AlternateContent>
          <mc:Choice Requires="wpi">
            <w:drawing>
              <wp:anchor distT="0" distB="0" distL="114300" distR="114300" simplePos="0" relativeHeight="251658240" behindDoc="0" locked="0" layoutInCell="1" allowOverlap="1" wp14:anchorId="6FB868E6" wp14:editId="7D99A2C8">
                <wp:simplePos x="0" y="0"/>
                <wp:positionH relativeFrom="column">
                  <wp:posOffset>10098405</wp:posOffset>
                </wp:positionH>
                <wp:positionV relativeFrom="paragraph">
                  <wp:posOffset>-748030</wp:posOffset>
                </wp:positionV>
                <wp:extent cx="723265" cy="2026535"/>
                <wp:effectExtent l="19050" t="38100" r="57785" b="50165"/>
                <wp:wrapNone/>
                <wp:docPr id="18" name="Freihand 18"/>
                <wp:cNvGraphicFramePr/>
                <a:graphic xmlns:a="http://schemas.openxmlformats.org/drawingml/2006/main">
                  <a:graphicData uri="http://schemas.microsoft.com/office/word/2010/wordprocessingInk">
                    <w14:contentPart bwMode="auto" r:id="rId11">
                      <w14:nvContentPartPr>
                        <w14:cNvContentPartPr/>
                      </w14:nvContentPartPr>
                      <w14:xfrm>
                        <a:off x="0" y="0"/>
                        <a:ext cx="723265" cy="2026535"/>
                      </w14:xfrm>
                    </w14:contentPart>
                  </a:graphicData>
                </a:graphic>
              </wp:anchor>
            </w:drawing>
          </mc:Choice>
          <mc:Fallback xmlns:a="http://schemas.openxmlformats.org/drawingml/2006/main" xmlns:pic="http://schemas.openxmlformats.org/drawingml/2006/picture" xmlns:a14="http://schemas.microsoft.com/office/drawing/2010/main" xmlns:arto="http://schemas.microsoft.com/office/word/2006/arto">
            <w:pict w14:anchorId="3AD04E9E">
              <v:shapetype id="_x0000_t75" coordsize="21600,21600" filled="f" stroked="f" o:spt="75" o:preferrelative="t" path="m@4@5l@4@11@9@11@9@5xe" w14:anchorId="1D58A80A">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Freihand 18" style="position:absolute;margin-left:794.45pt;margin-top:-59.6pt;width:58.35pt;height:160.95pt;z-index:251666433;visibility:visible;mso-wrap-style:square;mso-wrap-distance-left:9pt;mso-wrap-distance-top:0;mso-wrap-distance-right:9pt;mso-wrap-distance-bottom:0;mso-position-horizontal:absolute;mso-position-horizontal-relative:text;mso-position-vertical:absolute;mso-position-vertical-relative:text" o:spid="_x0000_s1026" type="#_x0000_t75"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">
                <v:imagedata o:title="" r:id="rId12"/>
              </v:shape>
            </w:pict>
          </mc:Fallback>
        </mc:AlternateContent>
      </w:r>
      <w:r w:rsidR="00231354" w:rsidRPr="00231354">
        <w:rPr>
          <w:rFonts w:ascii="Calibri" w:hAnsi="Calibri" w:cs="Calibri"/>
          <w:color w:val="000000" w:themeColor="text1"/>
          <w:lang w:val="en-US"/>
        </w:rPr>
        <w:t>Furthermore, a demo server is to be designed and implemented in a virtual environment under Windows.</w:t>
      </w:r>
    </w:p>
    <w:p w14:paraId="511F6F2B" w14:textId="2FB10FEE" w:rsidR="00231354" w:rsidRPr="00231354" w:rsidRDefault="00231354" w:rsidP="00231354">
      <w:pPr>
        <w:rPr>
          <w:rFonts w:ascii="Calibri" w:hAnsi="Calibri" w:cs="Calibri"/>
          <w:color w:val="000000" w:themeColor="text1"/>
          <w:lang w:val="en-US"/>
        </w:rPr>
      </w:pPr>
      <w:r w:rsidRPr="00231354">
        <w:rPr>
          <w:rFonts w:ascii="Calibri" w:hAnsi="Calibri" w:cs="Calibri"/>
          <w:color w:val="000000" w:themeColor="text1"/>
          <w:lang w:val="en-US"/>
        </w:rPr>
        <w:t>For demonstration and testing purposes of the features, a GUI-based test client shall be designed and implemented.</w:t>
      </w:r>
      <w:commentRangeEnd w:id="9"/>
      <w:r w:rsidR="00031BEE">
        <w:rPr>
          <w:rStyle w:val="CommentReference"/>
        </w:rPr>
        <w:commentReference w:id="9"/>
      </w:r>
    </w:p>
    <w:p w14:paraId="586E7F96" w14:textId="77777777" w:rsidR="008A35BD" w:rsidRDefault="001C472F">
      <w:pPr>
        <w:pStyle w:val="Heading1"/>
        <w:rPr>
          <w:rFonts w:ascii="Calibri" w:hAnsi="Calibri" w:cs="Calibri"/>
          <w:szCs w:val="28"/>
        </w:rPr>
      </w:pPr>
      <w:bookmarkStart w:id="10" w:name="_Toc522094875"/>
      <w:bookmarkStart w:id="11" w:name="_Toc522094927"/>
      <w:bookmarkStart w:id="12" w:name="_Toc522168323"/>
      <w:bookmarkStart w:id="13" w:name="_Toc522174212"/>
      <w:bookmarkStart w:id="14" w:name="_Toc86397071"/>
      <w:proofErr w:type="spellStart"/>
      <w:r>
        <w:rPr>
          <w:rFonts w:ascii="Calibri" w:hAnsi="Calibri" w:cs="Calibri"/>
          <w:szCs w:val="28"/>
        </w:rPr>
        <w:t>Product</w:t>
      </w:r>
      <w:proofErr w:type="spellEnd"/>
      <w:r>
        <w:rPr>
          <w:rFonts w:ascii="Calibri" w:hAnsi="Calibri" w:cs="Calibri"/>
          <w:szCs w:val="28"/>
        </w:rPr>
        <w:t xml:space="preserve"> Environment</w:t>
      </w:r>
      <w:bookmarkEnd w:id="10"/>
      <w:bookmarkEnd w:id="11"/>
      <w:bookmarkEnd w:id="12"/>
      <w:bookmarkEnd w:id="13"/>
      <w:bookmarkEnd w:id="14"/>
    </w:p>
    <w:p w14:paraId="5FB4860E" w14:textId="77777777" w:rsidR="00B35175" w:rsidRDefault="00EE681C" w:rsidP="00EE681C">
      <w:pPr>
        <w:rPr>
          <w:rFonts w:ascii="Calibri" w:hAnsi="Calibri" w:cs="Calibri"/>
          <w:color w:val="000000" w:themeColor="text1"/>
          <w:lang w:val="en-US"/>
        </w:rPr>
      </w:pPr>
      <w:bookmarkStart w:id="15" w:name="_Hlk522167040"/>
      <w:r w:rsidRPr="00EE681C">
        <w:rPr>
          <w:rFonts w:ascii="Calibri" w:hAnsi="Calibri" w:cs="Calibri"/>
          <w:color w:val="000000" w:themeColor="text1"/>
          <w:lang w:val="en-US"/>
        </w:rPr>
        <w:t xml:space="preserve">TCP/IP is a collection of protocols that enables communication between different Internet-enabled devices. TCP/IP defines how information is packetized, addressed, transmitted, routed and received. </w:t>
      </w:r>
    </w:p>
    <w:p w14:paraId="24113F10" w14:textId="1169FEA6" w:rsidR="00EE681C" w:rsidRPr="00EE681C" w:rsidRDefault="00EE681C" w:rsidP="00EE681C">
      <w:pPr>
        <w:rPr>
          <w:rFonts w:ascii="Calibri" w:hAnsi="Calibri" w:cs="Calibri"/>
          <w:color w:val="000000" w:themeColor="text1"/>
          <w:lang w:val="en-US"/>
        </w:rPr>
      </w:pPr>
      <w:r w:rsidRPr="00EE681C">
        <w:rPr>
          <w:rFonts w:ascii="Calibri" w:hAnsi="Calibri" w:cs="Calibri"/>
          <w:color w:val="000000" w:themeColor="text1"/>
          <w:lang w:val="en-US"/>
        </w:rPr>
        <w:t xml:space="preserve">TCP/IP is divided into four layers. The lowest layer is the link layer. It contains all hosts that a device can access within its network without going through a router. Data </w:t>
      </w:r>
      <w:r w:rsidR="0035046F">
        <w:rPr>
          <w:rFonts w:ascii="Calibri" w:hAnsi="Calibri" w:cs="Calibri"/>
          <w:color w:val="000000" w:themeColor="text1"/>
          <w:lang w:val="en-US"/>
        </w:rPr>
        <w:t>packages</w:t>
      </w:r>
      <w:r w:rsidRPr="00EE681C">
        <w:rPr>
          <w:rFonts w:ascii="Calibri" w:hAnsi="Calibri" w:cs="Calibri"/>
          <w:color w:val="000000" w:themeColor="text1"/>
          <w:lang w:val="en-US"/>
        </w:rPr>
        <w:t xml:space="preserve"> can be exchanged via the link layer within this local or virtual network. One layer above is the internet layer. With this it is possible to transfer data </w:t>
      </w:r>
      <w:r w:rsidR="0035046F">
        <w:rPr>
          <w:rFonts w:ascii="Calibri" w:hAnsi="Calibri" w:cs="Calibri"/>
          <w:color w:val="000000" w:themeColor="text1"/>
          <w:lang w:val="en-US"/>
        </w:rPr>
        <w:t>pac</w:t>
      </w:r>
      <w:r w:rsidR="00B85D3A">
        <w:rPr>
          <w:rFonts w:ascii="Calibri" w:hAnsi="Calibri" w:cs="Calibri"/>
          <w:color w:val="000000" w:themeColor="text1"/>
          <w:lang w:val="en-US"/>
        </w:rPr>
        <w:t>kages</w:t>
      </w:r>
      <w:r w:rsidRPr="00EE681C">
        <w:rPr>
          <w:rFonts w:ascii="Calibri" w:hAnsi="Calibri" w:cs="Calibri"/>
          <w:color w:val="000000" w:themeColor="text1"/>
          <w:lang w:val="en-US"/>
        </w:rPr>
        <w:t xml:space="preserve"> from one network to another network. This process is called routing. </w:t>
      </w:r>
      <w:r w:rsidR="00904CB1">
        <w:rPr>
          <w:rFonts w:ascii="Calibri" w:hAnsi="Calibri" w:cs="Calibri"/>
          <w:color w:val="000000" w:themeColor="text1"/>
          <w:lang w:val="en-US"/>
        </w:rPr>
        <w:t xml:space="preserve">Located above the </w:t>
      </w:r>
      <w:r w:rsidR="003053E6">
        <w:rPr>
          <w:rFonts w:ascii="Calibri" w:hAnsi="Calibri" w:cs="Calibri"/>
          <w:color w:val="000000" w:themeColor="text1"/>
          <w:lang w:val="en-US"/>
        </w:rPr>
        <w:t xml:space="preserve">internet layer </w:t>
      </w:r>
      <w:r w:rsidR="005E277B">
        <w:rPr>
          <w:rFonts w:ascii="Calibri" w:hAnsi="Calibri" w:cs="Calibri"/>
          <w:color w:val="000000" w:themeColor="text1"/>
          <w:lang w:val="en-US"/>
        </w:rPr>
        <w:t>is the tran</w:t>
      </w:r>
      <w:r w:rsidR="00C74C02">
        <w:rPr>
          <w:rFonts w:ascii="Calibri" w:hAnsi="Calibri" w:cs="Calibri"/>
          <w:color w:val="000000" w:themeColor="text1"/>
          <w:lang w:val="en-US"/>
        </w:rPr>
        <w:t>sport layer.</w:t>
      </w:r>
      <w:r w:rsidRPr="00EE681C">
        <w:rPr>
          <w:rFonts w:ascii="Calibri" w:hAnsi="Calibri" w:cs="Calibri"/>
          <w:color w:val="000000" w:themeColor="text1"/>
          <w:lang w:val="en-US"/>
        </w:rPr>
        <w:t xml:space="preserve"> This is where the host-to-host connections take place. These end-to-end message transfer services are independent of their underlying network. The top </w:t>
      </w:r>
      <w:r w:rsidR="00114646">
        <w:rPr>
          <w:rFonts w:ascii="Calibri" w:hAnsi="Calibri" w:cs="Calibri"/>
          <w:color w:val="000000" w:themeColor="text1"/>
          <w:lang w:val="en-US"/>
        </w:rPr>
        <w:t xml:space="preserve">most </w:t>
      </w:r>
      <w:r w:rsidRPr="00EE681C">
        <w:rPr>
          <w:rFonts w:ascii="Calibri" w:hAnsi="Calibri" w:cs="Calibri"/>
          <w:color w:val="000000" w:themeColor="text1"/>
          <w:lang w:val="en-US"/>
        </w:rPr>
        <w:t xml:space="preserve">layer is the application layer. This is where process-to-process data exchange for applications takes place. </w:t>
      </w:r>
      <w:r w:rsidR="00B30F6F">
        <w:rPr>
          <w:rFonts w:ascii="Calibri" w:hAnsi="Calibri" w:cs="Calibri"/>
          <w:color w:val="000000" w:themeColor="text1"/>
          <w:lang w:val="en-US"/>
        </w:rPr>
        <w:t>A</w:t>
      </w:r>
      <w:r w:rsidR="00B30F6F" w:rsidRPr="00EE681C">
        <w:rPr>
          <w:rFonts w:ascii="Calibri" w:hAnsi="Calibri" w:cs="Calibri"/>
          <w:color w:val="000000" w:themeColor="text1"/>
          <w:lang w:val="en-US"/>
        </w:rPr>
        <w:t xml:space="preserve">pplications can exchange information </w:t>
      </w:r>
      <w:r w:rsidR="00B30F6F">
        <w:rPr>
          <w:rFonts w:ascii="Calibri" w:hAnsi="Calibri" w:cs="Calibri"/>
          <w:color w:val="000000" w:themeColor="text1"/>
          <w:lang w:val="en-US"/>
        </w:rPr>
        <w:t>t</w:t>
      </w:r>
      <w:r w:rsidR="00F84E3D">
        <w:rPr>
          <w:rFonts w:ascii="Calibri" w:hAnsi="Calibri" w:cs="Calibri"/>
          <w:color w:val="000000" w:themeColor="text1"/>
          <w:lang w:val="en-US"/>
        </w:rPr>
        <w:t>hrough already</w:t>
      </w:r>
      <w:r w:rsidRPr="00EE681C">
        <w:rPr>
          <w:rFonts w:ascii="Calibri" w:hAnsi="Calibri" w:cs="Calibri"/>
          <w:color w:val="000000" w:themeColor="text1"/>
          <w:lang w:val="en-US"/>
        </w:rPr>
        <w:t xml:space="preserve"> established connections in</w:t>
      </w:r>
      <w:r w:rsidR="00821F94">
        <w:rPr>
          <w:rFonts w:ascii="Calibri" w:hAnsi="Calibri" w:cs="Calibri"/>
          <w:color w:val="000000" w:themeColor="text1"/>
          <w:lang w:val="en-US"/>
        </w:rPr>
        <w:t xml:space="preserve"> the</w:t>
      </w:r>
      <w:r w:rsidRPr="00EE681C">
        <w:rPr>
          <w:rFonts w:ascii="Calibri" w:hAnsi="Calibri" w:cs="Calibri"/>
          <w:color w:val="000000" w:themeColor="text1"/>
          <w:lang w:val="en-US"/>
        </w:rPr>
        <w:t xml:space="preserve"> lower layers</w:t>
      </w:r>
      <w:r w:rsidR="00B30F6F">
        <w:rPr>
          <w:rFonts w:ascii="Calibri" w:hAnsi="Calibri" w:cs="Calibri"/>
          <w:color w:val="000000" w:themeColor="text1"/>
          <w:lang w:val="en-US"/>
        </w:rPr>
        <w:t xml:space="preserve">. </w:t>
      </w:r>
      <w:r w:rsidRPr="00EE681C">
        <w:rPr>
          <w:rFonts w:ascii="Calibri" w:hAnsi="Calibri" w:cs="Calibri"/>
          <w:color w:val="000000" w:themeColor="text1"/>
          <w:lang w:val="en-US"/>
        </w:rPr>
        <w:t>The Hypertext Transfer Protocol (HTTP) and the File Transfer Protocol (FTP), for example, run via the application layer</w:t>
      </w:r>
      <w:r>
        <w:rPr>
          <w:rFonts w:ascii="Calibri" w:hAnsi="Calibri" w:cs="Calibri"/>
          <w:color w:val="000000" w:themeColor="text1"/>
          <w:lang w:val="en-US"/>
        </w:rPr>
        <w:t xml:space="preserve"> </w:t>
      </w:r>
      <w:r w:rsidR="00E83EF4">
        <w:rPr>
          <w:rFonts w:ascii="Calibri" w:hAnsi="Calibri" w:cs="Calibri"/>
          <w:color w:val="000000" w:themeColor="text1"/>
          <w:lang w:val="en-US"/>
        </w:rPr>
        <w:t>[4]</w:t>
      </w:r>
      <w:r w:rsidRPr="00EE681C">
        <w:rPr>
          <w:rFonts w:ascii="Calibri" w:hAnsi="Calibri" w:cs="Calibri"/>
          <w:color w:val="000000" w:themeColor="text1"/>
          <w:lang w:val="en-US"/>
        </w:rPr>
        <w:t>.</w:t>
      </w:r>
    </w:p>
    <w:p w14:paraId="48ED34D0" w14:textId="77777777" w:rsidR="00EA73D3" w:rsidRDefault="00DB2E89" w:rsidP="00EA73D3">
      <w:pPr>
        <w:keepNext/>
      </w:pPr>
      <w:r>
        <w:rPr>
          <w:noProof/>
        </w:rPr>
        <w:drawing>
          <wp:inline distT="0" distB="0" distL="0" distR="0" wp14:anchorId="140A1BF9" wp14:editId="619697A9">
            <wp:extent cx="4949734" cy="3093720"/>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51515" cy="3094833"/>
                    </a:xfrm>
                    <a:prstGeom prst="rect">
                      <a:avLst/>
                    </a:prstGeom>
                    <a:noFill/>
                    <a:ln>
                      <a:noFill/>
                    </a:ln>
                  </pic:spPr>
                </pic:pic>
              </a:graphicData>
            </a:graphic>
          </wp:inline>
        </w:drawing>
      </w:r>
    </w:p>
    <w:p w14:paraId="571094AF" w14:textId="412B68DA" w:rsidR="00DB2E89" w:rsidRPr="00EA73D3" w:rsidRDefault="00EA73D3" w:rsidP="00EA73D3">
      <w:pPr>
        <w:pStyle w:val="Caption"/>
        <w:rPr>
          <w:rFonts w:ascii="Calibri" w:hAnsi="Calibri" w:cs="Calibri"/>
          <w:color w:val="000000" w:themeColor="text1"/>
          <w:lang w:val="en-US"/>
        </w:rPr>
      </w:pPr>
      <w:r w:rsidRPr="00EA73D3">
        <w:rPr>
          <w:lang w:val="en-US"/>
        </w:rPr>
        <w:t xml:space="preserve">Picture </w:t>
      </w:r>
      <w:r>
        <w:fldChar w:fldCharType="begin"/>
      </w:r>
      <w:r w:rsidRPr="00EA73D3">
        <w:rPr>
          <w:lang w:val="en-US"/>
        </w:rPr>
        <w:instrText xml:space="preserve"> SEQ Picture \* ARABIC </w:instrText>
      </w:r>
      <w:r>
        <w:fldChar w:fldCharType="separate"/>
      </w:r>
      <w:r w:rsidRPr="00EA73D3">
        <w:rPr>
          <w:noProof/>
          <w:lang w:val="en-US"/>
        </w:rPr>
        <w:t>1</w:t>
      </w:r>
      <w:r>
        <w:fldChar w:fldCharType="end"/>
      </w:r>
      <w:r w:rsidRPr="00EA73D3">
        <w:rPr>
          <w:lang w:val="en-US"/>
        </w:rPr>
        <w:t>. https://en.wikipedia.org/wiki/File:UDP_encapsulation.svg</w:t>
      </w:r>
    </w:p>
    <w:p w14:paraId="568BD3D5" w14:textId="2B265A7A" w:rsidR="00264058" w:rsidRPr="001F764C" w:rsidRDefault="00264058" w:rsidP="00056218">
      <w:pPr>
        <w:rPr>
          <w:rFonts w:ascii="Calibri" w:hAnsi="Calibri" w:cs="Calibri"/>
          <w:color w:val="000000" w:themeColor="text1"/>
          <w:lang w:val="en-US"/>
        </w:rPr>
      </w:pPr>
      <w:r w:rsidRPr="001F764C">
        <w:rPr>
          <w:rFonts w:ascii="Calibri" w:hAnsi="Calibri" w:cs="Calibri"/>
          <w:color w:val="000000" w:themeColor="text1"/>
          <w:lang w:val="en-US"/>
        </w:rPr>
        <w:t>TCP/IP establishes a connection between two communication endpoints. These communication endpoints are also called sockets. Data can be sent and received by both parties. However, this procedure causes delays because the client must first send a request to the server before the web page can be sent to the client.</w:t>
      </w:r>
    </w:p>
    <w:p w14:paraId="26A92672" w14:textId="0C02DD96" w:rsidR="00CA1E69" w:rsidRDefault="00CA1E69" w:rsidP="00056218">
      <w:pPr>
        <w:rPr>
          <w:rFonts w:ascii="Calibri" w:hAnsi="Calibri" w:cs="Calibri"/>
          <w:color w:val="000000" w:themeColor="text1"/>
        </w:rPr>
      </w:pPr>
      <w:r>
        <w:rPr>
          <w:noProof/>
        </w:rPr>
        <w:drawing>
          <wp:inline distT="0" distB="0" distL="0" distR="0" wp14:anchorId="09D8743A" wp14:editId="66F5D6E4">
            <wp:extent cx="5759450" cy="323977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9450" cy="3239770"/>
                    </a:xfrm>
                    <a:prstGeom prst="rect">
                      <a:avLst/>
                    </a:prstGeom>
                    <a:noFill/>
                    <a:ln>
                      <a:noFill/>
                    </a:ln>
                  </pic:spPr>
                </pic:pic>
              </a:graphicData>
            </a:graphic>
          </wp:inline>
        </w:drawing>
      </w:r>
    </w:p>
    <w:p w14:paraId="62D2AF49" w14:textId="77777777" w:rsidR="00CA1E69" w:rsidRDefault="00CA1E69" w:rsidP="00056218">
      <w:pPr>
        <w:rPr>
          <w:rFonts w:ascii="Calibri" w:hAnsi="Calibri" w:cs="Calibri"/>
          <w:color w:val="000000" w:themeColor="text1"/>
        </w:rPr>
      </w:pPr>
    </w:p>
    <w:p w14:paraId="432505FC" w14:textId="77777777" w:rsidR="00815D03" w:rsidRPr="00815D03" w:rsidRDefault="00815D03" w:rsidP="00815D03">
      <w:pPr>
        <w:rPr>
          <w:rFonts w:ascii="Calibri" w:hAnsi="Calibri" w:cs="Calibri"/>
          <w:color w:val="000000" w:themeColor="text1"/>
          <w:lang w:val="en-US"/>
        </w:rPr>
      </w:pPr>
      <w:r w:rsidRPr="00815D03">
        <w:rPr>
          <w:rFonts w:ascii="Calibri" w:hAnsi="Calibri" w:cs="Calibri"/>
          <w:color w:val="000000" w:themeColor="text1"/>
          <w:lang w:val="en-US"/>
        </w:rPr>
        <w:t xml:space="preserve">Building on this, </w:t>
      </w:r>
      <w:proofErr w:type="spellStart"/>
      <w:r w:rsidRPr="00815D03">
        <w:rPr>
          <w:rFonts w:ascii="Calibri" w:hAnsi="Calibri" w:cs="Calibri"/>
          <w:color w:val="000000" w:themeColor="text1"/>
          <w:lang w:val="en-US"/>
        </w:rPr>
        <w:t>websockets</w:t>
      </w:r>
      <w:proofErr w:type="spellEnd"/>
      <w:r w:rsidRPr="00815D03">
        <w:rPr>
          <w:rFonts w:ascii="Calibri" w:hAnsi="Calibri" w:cs="Calibri"/>
          <w:color w:val="000000" w:themeColor="text1"/>
          <w:lang w:val="en-US"/>
        </w:rPr>
        <w:t xml:space="preserve"> extend this connection and make it bidirectional. Data can be sent and received between the sockets simultaneously. A client gets the web page immediately when it opens a connection to the server. </w:t>
      </w:r>
    </w:p>
    <w:p w14:paraId="7E636D55" w14:textId="5A04D088" w:rsidR="00815D03" w:rsidRPr="00815D03" w:rsidRDefault="00815D03" w:rsidP="00815D03">
      <w:pPr>
        <w:rPr>
          <w:rFonts w:ascii="Calibri" w:hAnsi="Calibri" w:cs="Calibri"/>
          <w:color w:val="000000" w:themeColor="text1"/>
        </w:rPr>
      </w:pPr>
      <w:r w:rsidRPr="00815D03">
        <w:rPr>
          <w:rFonts w:ascii="Calibri" w:hAnsi="Calibri" w:cs="Calibri"/>
          <w:color w:val="000000" w:themeColor="text1"/>
          <w:lang w:val="en-US"/>
        </w:rPr>
        <w:t>The connection between the server and the client remains open. Thus, the server can send information to the client without</w:t>
      </w:r>
      <w:r w:rsidR="00C54DA6">
        <w:rPr>
          <w:rFonts w:ascii="Calibri" w:hAnsi="Calibri" w:cs="Calibri"/>
          <w:color w:val="000000" w:themeColor="text1"/>
          <w:lang w:val="en-US"/>
        </w:rPr>
        <w:t xml:space="preserve"> the client needing to</w:t>
      </w:r>
      <w:r w:rsidRPr="00815D03">
        <w:rPr>
          <w:rFonts w:ascii="Calibri" w:hAnsi="Calibri" w:cs="Calibri"/>
          <w:color w:val="000000" w:themeColor="text1"/>
          <w:lang w:val="en-US"/>
        </w:rPr>
        <w:t xml:space="preserve"> request </w:t>
      </w:r>
      <w:r w:rsidR="00C54DA6">
        <w:rPr>
          <w:rFonts w:ascii="Calibri" w:hAnsi="Calibri" w:cs="Calibri"/>
          <w:color w:val="000000" w:themeColor="text1"/>
          <w:lang w:val="en-US"/>
        </w:rPr>
        <w:t>it</w:t>
      </w:r>
      <w:r w:rsidRPr="00815D03">
        <w:rPr>
          <w:rFonts w:ascii="Calibri" w:hAnsi="Calibri" w:cs="Calibri"/>
          <w:color w:val="000000" w:themeColor="text1"/>
          <w:lang w:val="en-US"/>
        </w:rPr>
        <w:t xml:space="preserve">. </w:t>
      </w:r>
      <w:r w:rsidRPr="00815D03">
        <w:rPr>
          <w:rFonts w:ascii="Calibri" w:hAnsi="Calibri" w:cs="Calibri"/>
          <w:color w:val="000000" w:themeColor="text1"/>
        </w:rPr>
        <w:t xml:space="preserve">This </w:t>
      </w:r>
      <w:proofErr w:type="spellStart"/>
      <w:r w:rsidRPr="00815D03">
        <w:rPr>
          <w:rFonts w:ascii="Calibri" w:hAnsi="Calibri" w:cs="Calibri"/>
          <w:color w:val="000000" w:themeColor="text1"/>
        </w:rPr>
        <w:t>process</w:t>
      </w:r>
      <w:proofErr w:type="spellEnd"/>
      <w:r w:rsidRPr="00815D03">
        <w:rPr>
          <w:rFonts w:ascii="Calibri" w:hAnsi="Calibri" w:cs="Calibri"/>
          <w:color w:val="000000" w:themeColor="text1"/>
        </w:rPr>
        <w:t xml:space="preserve"> </w:t>
      </w:r>
      <w:proofErr w:type="spellStart"/>
      <w:r w:rsidRPr="00815D03">
        <w:rPr>
          <w:rFonts w:ascii="Calibri" w:hAnsi="Calibri" w:cs="Calibri"/>
          <w:color w:val="000000" w:themeColor="text1"/>
        </w:rPr>
        <w:t>can</w:t>
      </w:r>
      <w:proofErr w:type="spellEnd"/>
      <w:r w:rsidRPr="00815D03">
        <w:rPr>
          <w:rFonts w:ascii="Calibri" w:hAnsi="Calibri" w:cs="Calibri"/>
          <w:color w:val="000000" w:themeColor="text1"/>
        </w:rPr>
        <w:t xml:space="preserve"> </w:t>
      </w:r>
      <w:proofErr w:type="spellStart"/>
      <w:r w:rsidRPr="00815D03">
        <w:rPr>
          <w:rFonts w:ascii="Calibri" w:hAnsi="Calibri" w:cs="Calibri"/>
          <w:color w:val="000000" w:themeColor="text1"/>
        </w:rPr>
        <w:t>be</w:t>
      </w:r>
      <w:proofErr w:type="spellEnd"/>
      <w:r w:rsidRPr="00815D03">
        <w:rPr>
          <w:rFonts w:ascii="Calibri" w:hAnsi="Calibri" w:cs="Calibri"/>
          <w:color w:val="000000" w:themeColor="text1"/>
        </w:rPr>
        <w:t xml:space="preserve"> </w:t>
      </w:r>
      <w:proofErr w:type="spellStart"/>
      <w:r w:rsidRPr="00815D03">
        <w:rPr>
          <w:rFonts w:ascii="Calibri" w:hAnsi="Calibri" w:cs="Calibri"/>
          <w:color w:val="000000" w:themeColor="text1"/>
        </w:rPr>
        <w:t>seen</w:t>
      </w:r>
      <w:proofErr w:type="spellEnd"/>
      <w:r w:rsidRPr="00815D03">
        <w:rPr>
          <w:rFonts w:ascii="Calibri" w:hAnsi="Calibri" w:cs="Calibri"/>
          <w:color w:val="000000" w:themeColor="text1"/>
        </w:rPr>
        <w:t xml:space="preserve"> in </w:t>
      </w:r>
      <w:proofErr w:type="spellStart"/>
      <w:r w:rsidRPr="00815D03">
        <w:rPr>
          <w:rFonts w:ascii="Calibri" w:hAnsi="Calibri" w:cs="Calibri"/>
          <w:color w:val="000000" w:themeColor="text1"/>
        </w:rPr>
        <w:t>figure</w:t>
      </w:r>
      <w:proofErr w:type="spellEnd"/>
      <w:r w:rsidRPr="00815D03">
        <w:rPr>
          <w:rFonts w:ascii="Calibri" w:hAnsi="Calibri" w:cs="Calibri"/>
          <w:color w:val="000000" w:themeColor="text1"/>
        </w:rPr>
        <w:t xml:space="preserve"> 1</w:t>
      </w:r>
      <w:r>
        <w:rPr>
          <w:rFonts w:ascii="Calibri" w:hAnsi="Calibri" w:cs="Calibri"/>
          <w:color w:val="000000" w:themeColor="text1"/>
        </w:rPr>
        <w:t xml:space="preserve"> [5].</w:t>
      </w:r>
    </w:p>
    <w:p w14:paraId="595F17D6" w14:textId="6839774B" w:rsidR="00815D03" w:rsidRPr="00E32D3B" w:rsidRDefault="00815D03" w:rsidP="00815D03">
      <w:pPr>
        <w:rPr>
          <w:rFonts w:ascii="Calibri" w:hAnsi="Calibri" w:cs="Calibri"/>
          <w:color w:val="000000" w:themeColor="text1"/>
        </w:rPr>
      </w:pPr>
    </w:p>
    <w:p w14:paraId="28148782" w14:textId="77777777" w:rsidR="00B0075A" w:rsidRDefault="00B0075A" w:rsidP="00B0075A">
      <w:pPr>
        <w:keepNext/>
      </w:pPr>
      <w:commentRangeStart w:id="16"/>
      <w:r>
        <w:rPr>
          <w:noProof/>
        </w:rPr>
        <w:drawing>
          <wp:inline distT="0" distB="0" distL="0" distR="0" wp14:anchorId="18B15AD2" wp14:editId="66F5DFB6">
            <wp:extent cx="4572000" cy="2876550"/>
            <wp:effectExtent l="0" t="0" r="0" b="0"/>
            <wp:docPr id="585502630" name="Grafik 5855026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extLst>
                        <a:ext uri="{28A0092B-C50C-407E-A947-70E740481C1C}">
                          <a14:useLocalDpi xmlns:a14="http://schemas.microsoft.com/office/drawing/2010/main" val="0"/>
                        </a:ext>
                      </a:extLst>
                    </a:blip>
                    <a:stretch>
                      <a:fillRect/>
                    </a:stretch>
                  </pic:blipFill>
                  <pic:spPr>
                    <a:xfrm>
                      <a:off x="0" y="0"/>
                      <a:ext cx="4572000" cy="2876550"/>
                    </a:xfrm>
                    <a:prstGeom prst="rect">
                      <a:avLst/>
                    </a:prstGeom>
                  </pic:spPr>
                </pic:pic>
              </a:graphicData>
            </a:graphic>
          </wp:inline>
        </w:drawing>
      </w:r>
      <w:commentRangeEnd w:id="16"/>
      <w:r w:rsidR="00F709C6">
        <w:rPr>
          <w:rStyle w:val="CommentReference"/>
        </w:rPr>
        <w:commentReference w:id="16"/>
      </w:r>
    </w:p>
    <w:p w14:paraId="369F4F48" w14:textId="77777777" w:rsidR="00B0075A" w:rsidRPr="00A7311A" w:rsidRDefault="00B0075A" w:rsidP="00B0075A">
      <w:pPr>
        <w:pStyle w:val="Caption"/>
        <w:rPr>
          <w:lang w:val="en-GB"/>
        </w:rPr>
      </w:pPr>
      <w:r w:rsidRPr="00A7311A">
        <w:rPr>
          <w:lang w:val="en-GB"/>
        </w:rPr>
        <w:t xml:space="preserve">Figure </w:t>
      </w:r>
      <w:r w:rsidR="00A224A4">
        <w:fldChar w:fldCharType="begin"/>
      </w:r>
      <w:r w:rsidR="00A224A4" w:rsidRPr="00A7311A">
        <w:rPr>
          <w:lang w:val="en-GB"/>
        </w:rPr>
        <w:instrText xml:space="preserve"> SEQ Figure \* ARABIC </w:instrText>
      </w:r>
      <w:r w:rsidR="00A224A4">
        <w:fldChar w:fldCharType="separate"/>
      </w:r>
      <w:r w:rsidRPr="00A7311A">
        <w:rPr>
          <w:noProof/>
          <w:lang w:val="en-GB"/>
        </w:rPr>
        <w:t>1</w:t>
      </w:r>
      <w:r w:rsidR="00A224A4">
        <w:rPr>
          <w:noProof/>
        </w:rPr>
        <w:fldChar w:fldCharType="end"/>
      </w:r>
      <w:r w:rsidRPr="00A7311A">
        <w:rPr>
          <w:lang w:val="en-GB"/>
        </w:rPr>
        <w:t xml:space="preserve">. </w:t>
      </w:r>
      <w:proofErr w:type="spellStart"/>
      <w:r w:rsidRPr="00A7311A">
        <w:rPr>
          <w:lang w:val="en-GB"/>
        </w:rPr>
        <w:t>Websocket</w:t>
      </w:r>
      <w:proofErr w:type="spellEnd"/>
      <w:r w:rsidRPr="00A7311A">
        <w:rPr>
          <w:lang w:val="en-GB"/>
        </w:rPr>
        <w:t xml:space="preserve"> Protocol.</w:t>
      </w:r>
    </w:p>
    <w:p w14:paraId="63D8EF31" w14:textId="56507C95" w:rsidR="00ED2100" w:rsidRDefault="00ED2100" w:rsidP="00056218">
      <w:pPr>
        <w:rPr>
          <w:rFonts w:ascii="Calibri" w:hAnsi="Calibri" w:cs="Calibri"/>
          <w:color w:val="000000" w:themeColor="text1"/>
          <w:lang w:val="en-US"/>
        </w:rPr>
      </w:pPr>
      <w:r w:rsidRPr="00ED2100">
        <w:rPr>
          <w:rFonts w:ascii="Calibri" w:hAnsi="Calibri" w:cs="Calibri"/>
          <w:color w:val="000000" w:themeColor="text1"/>
          <w:lang w:val="en-US"/>
        </w:rPr>
        <w:t>TCP/IP used to run over http version 1.0. In the meantime, http version 2.0</w:t>
      </w:r>
      <w:r w:rsidR="00A224A4">
        <w:rPr>
          <w:rFonts w:ascii="Calibri" w:hAnsi="Calibri" w:cs="Calibri"/>
          <w:color w:val="000000" w:themeColor="text1"/>
          <w:lang w:val="en-US"/>
        </w:rPr>
        <w:t xml:space="preserve"> has been released</w:t>
      </w:r>
      <w:r w:rsidRPr="00ED2100">
        <w:rPr>
          <w:rFonts w:ascii="Calibri" w:hAnsi="Calibri" w:cs="Calibri"/>
          <w:color w:val="000000" w:themeColor="text1"/>
          <w:lang w:val="en-US"/>
        </w:rPr>
        <w:t>, which enables faster connections. A comparison of the two versions can be found in Table 1.</w:t>
      </w:r>
    </w:p>
    <w:p w14:paraId="20CD5690" w14:textId="77777777" w:rsidR="00A96618" w:rsidRDefault="00A96618" w:rsidP="00056218">
      <w:pPr>
        <w:rPr>
          <w:rFonts w:ascii="Calibri" w:hAnsi="Calibri" w:cs="Calibri"/>
          <w:color w:val="000000" w:themeColor="text1"/>
          <w:lang w:val="en-US"/>
        </w:rPr>
      </w:pPr>
    </w:p>
    <w:p w14:paraId="10A8CA84" w14:textId="77777777" w:rsidR="00A96618" w:rsidRDefault="00A96618" w:rsidP="00056218">
      <w:pPr>
        <w:rPr>
          <w:rFonts w:ascii="Calibri" w:hAnsi="Calibri" w:cs="Calibri"/>
          <w:color w:val="000000" w:themeColor="text1"/>
          <w:lang w:val="en-US"/>
        </w:rPr>
      </w:pPr>
    </w:p>
    <w:p w14:paraId="2FFFC032" w14:textId="77777777" w:rsidR="00A96618" w:rsidRPr="00ED2100" w:rsidRDefault="00A96618" w:rsidP="00056218">
      <w:pPr>
        <w:rPr>
          <w:rFonts w:ascii="Calibri" w:hAnsi="Calibri" w:cs="Calibri"/>
          <w:color w:val="000000" w:themeColor="text1"/>
          <w:lang w:val="en-US"/>
        </w:rPr>
      </w:pPr>
    </w:p>
    <w:p w14:paraId="1D9656CF" w14:textId="2B8D0A75" w:rsidR="00BD41E4" w:rsidRPr="00ED2100" w:rsidRDefault="00BD41E4" w:rsidP="00056218">
      <w:pPr>
        <w:rPr>
          <w:rFonts w:ascii="Calibri" w:hAnsi="Calibri" w:cs="Calibri"/>
          <w:color w:val="000000" w:themeColor="text1"/>
          <w:lang w:val="en-US"/>
        </w:rPr>
      </w:pPr>
    </w:p>
    <w:tbl>
      <w:tblPr>
        <w:tblStyle w:val="PlainTable3"/>
        <w:tblW w:w="0" w:type="auto"/>
        <w:tblLook w:val="04A0" w:firstRow="1" w:lastRow="0" w:firstColumn="1" w:lastColumn="0" w:noHBand="0" w:noVBand="1"/>
      </w:tblPr>
      <w:tblGrid>
        <w:gridCol w:w="3020"/>
        <w:gridCol w:w="3020"/>
        <w:gridCol w:w="3020"/>
      </w:tblGrid>
      <w:tr w:rsidR="00BD41E4" w14:paraId="1BF1AE23" w14:textId="0B1921DE" w:rsidTr="00E121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5011AB39" w14:textId="34616FE1" w:rsidR="00BD41E4" w:rsidRDefault="00BD41E4" w:rsidP="00B13DFD">
            <w:pPr>
              <w:jc w:val="left"/>
              <w:rPr>
                <w:rFonts w:ascii="Calibri" w:hAnsi="Calibri" w:cs="Calibri"/>
                <w:color w:val="000000" w:themeColor="text1"/>
              </w:rPr>
            </w:pPr>
            <w:r>
              <w:rPr>
                <w:rFonts w:ascii="Calibri" w:hAnsi="Calibri" w:cs="Calibri"/>
                <w:color w:val="000000" w:themeColor="text1"/>
              </w:rPr>
              <w:t>Feature</w:t>
            </w:r>
          </w:p>
        </w:tc>
        <w:tc>
          <w:tcPr>
            <w:tcW w:w="3020" w:type="dxa"/>
          </w:tcPr>
          <w:p w14:paraId="50E27D67" w14:textId="1CD6523B" w:rsidR="00BD41E4" w:rsidRDefault="00BD41E4" w:rsidP="00B13DFD">
            <w:pPr>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themeColor="text1"/>
              </w:rPr>
            </w:pPr>
            <w:r>
              <w:rPr>
                <w:rFonts w:ascii="Calibri" w:hAnsi="Calibri" w:cs="Calibri"/>
                <w:color w:val="000000" w:themeColor="text1"/>
              </w:rPr>
              <w:t>http 1.0</w:t>
            </w:r>
          </w:p>
        </w:tc>
        <w:tc>
          <w:tcPr>
            <w:tcW w:w="3020" w:type="dxa"/>
          </w:tcPr>
          <w:p w14:paraId="5E34EFBA" w14:textId="560C24C0" w:rsidR="00BD41E4" w:rsidRDefault="00BD41E4" w:rsidP="00B13DFD">
            <w:pPr>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themeColor="text1"/>
              </w:rPr>
            </w:pPr>
            <w:r>
              <w:rPr>
                <w:rFonts w:ascii="Calibri" w:hAnsi="Calibri" w:cs="Calibri"/>
                <w:color w:val="000000" w:themeColor="text1"/>
              </w:rPr>
              <w:t>http 2.0</w:t>
            </w:r>
          </w:p>
        </w:tc>
      </w:tr>
      <w:tr w:rsidR="00BD41E4" w:rsidRPr="00031BEE" w14:paraId="042A0BBE" w14:textId="28A076A1" w:rsidTr="00E121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21B246C3" w14:textId="5916333E" w:rsidR="00BD41E4" w:rsidRDefault="00522CC9" w:rsidP="00B13DFD">
            <w:pPr>
              <w:jc w:val="left"/>
              <w:rPr>
                <w:rFonts w:ascii="Calibri" w:hAnsi="Calibri" w:cs="Calibri"/>
                <w:color w:val="000000" w:themeColor="text1"/>
              </w:rPr>
            </w:pPr>
            <w:r>
              <w:rPr>
                <w:rFonts w:ascii="Calibri" w:hAnsi="Calibri" w:cs="Calibri"/>
                <w:color w:val="000000" w:themeColor="text1"/>
              </w:rPr>
              <w:t>Datastream</w:t>
            </w:r>
          </w:p>
        </w:tc>
        <w:tc>
          <w:tcPr>
            <w:tcW w:w="3020" w:type="dxa"/>
          </w:tcPr>
          <w:p w14:paraId="4F517CB5" w14:textId="08058D32" w:rsidR="00BD41E4" w:rsidRPr="005208ED" w:rsidRDefault="005208ED" w:rsidP="00B13DFD">
            <w:pPr>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lang w:val="en-US"/>
              </w:rPr>
            </w:pPr>
            <w:r w:rsidRPr="005208ED">
              <w:rPr>
                <w:rFonts w:ascii="Calibri" w:hAnsi="Calibri" w:cs="Calibri"/>
                <w:color w:val="000000" w:themeColor="text1"/>
                <w:lang w:val="en-US"/>
              </w:rPr>
              <w:t>Multiple TCP connections are opened for different page elements (JS, CSS, image files).</w:t>
            </w:r>
          </w:p>
        </w:tc>
        <w:tc>
          <w:tcPr>
            <w:tcW w:w="3020" w:type="dxa"/>
          </w:tcPr>
          <w:p w14:paraId="2EF3BB42" w14:textId="15AA9435" w:rsidR="00BD41E4" w:rsidRPr="00235590" w:rsidRDefault="00235590" w:rsidP="00B13DFD">
            <w:pPr>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lang w:val="en-US"/>
              </w:rPr>
            </w:pPr>
            <w:r w:rsidRPr="00235590">
              <w:rPr>
                <w:rFonts w:ascii="Calibri" w:hAnsi="Calibri" w:cs="Calibri"/>
                <w:color w:val="000000" w:themeColor="text1"/>
                <w:lang w:val="en-US"/>
              </w:rPr>
              <w:t>A TCP connection is opened over which several page elements can be transferred in parallel.</w:t>
            </w:r>
          </w:p>
        </w:tc>
      </w:tr>
      <w:tr w:rsidR="00CE1E46" w:rsidRPr="00031BEE" w14:paraId="0828E5C7" w14:textId="77777777" w:rsidTr="00E1211D">
        <w:tc>
          <w:tcPr>
            <w:cnfStyle w:val="001000000000" w:firstRow="0" w:lastRow="0" w:firstColumn="1" w:lastColumn="0" w:oddVBand="0" w:evenVBand="0" w:oddHBand="0" w:evenHBand="0" w:firstRowFirstColumn="0" w:firstRowLastColumn="0" w:lastRowFirstColumn="0" w:lastRowLastColumn="0"/>
            <w:tcW w:w="3020" w:type="dxa"/>
          </w:tcPr>
          <w:p w14:paraId="11AD4A89" w14:textId="77777777" w:rsidR="00CE1E46" w:rsidRPr="00A7311A" w:rsidRDefault="00CE1E46" w:rsidP="00B13DFD">
            <w:pPr>
              <w:jc w:val="left"/>
              <w:rPr>
                <w:rFonts w:ascii="Calibri" w:hAnsi="Calibri" w:cs="Calibri"/>
                <w:color w:val="000000" w:themeColor="text1"/>
                <w:lang w:val="en-GB"/>
              </w:rPr>
            </w:pPr>
          </w:p>
        </w:tc>
        <w:tc>
          <w:tcPr>
            <w:tcW w:w="3020" w:type="dxa"/>
          </w:tcPr>
          <w:p w14:paraId="40111827" w14:textId="77777777" w:rsidR="00CE1E46" w:rsidRPr="005208ED" w:rsidRDefault="00CE1E46" w:rsidP="00B13DFD">
            <w:pPr>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lang w:val="en-US"/>
              </w:rPr>
            </w:pPr>
          </w:p>
        </w:tc>
        <w:tc>
          <w:tcPr>
            <w:tcW w:w="3020" w:type="dxa"/>
          </w:tcPr>
          <w:p w14:paraId="6AD8545A" w14:textId="77777777" w:rsidR="00CE1E46" w:rsidRPr="00235590" w:rsidRDefault="00CE1E46" w:rsidP="00B13DFD">
            <w:pPr>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lang w:val="en-US"/>
              </w:rPr>
            </w:pPr>
          </w:p>
        </w:tc>
      </w:tr>
      <w:tr w:rsidR="00BD41E4" w:rsidRPr="00031BEE" w14:paraId="0A17C833" w14:textId="7F848690" w:rsidTr="00E121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5C111F49" w14:textId="67ED4C57" w:rsidR="00BD41E4" w:rsidRDefault="00642C39" w:rsidP="00B13DFD">
            <w:pPr>
              <w:jc w:val="left"/>
              <w:rPr>
                <w:rFonts w:ascii="Calibri" w:hAnsi="Calibri" w:cs="Calibri"/>
                <w:color w:val="000000" w:themeColor="text1"/>
              </w:rPr>
            </w:pPr>
            <w:r w:rsidRPr="00642C39">
              <w:rPr>
                <w:rFonts w:ascii="Calibri" w:hAnsi="Calibri" w:cs="Calibri"/>
                <w:color w:val="000000" w:themeColor="text1"/>
              </w:rPr>
              <w:t>compression</w:t>
            </w:r>
          </w:p>
        </w:tc>
        <w:tc>
          <w:tcPr>
            <w:tcW w:w="3020" w:type="dxa"/>
          </w:tcPr>
          <w:p w14:paraId="17EA1441" w14:textId="28003D7D" w:rsidR="00BD41E4" w:rsidRDefault="00125B94" w:rsidP="00B13DFD">
            <w:pPr>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rPr>
            </w:pPr>
            <w:r>
              <w:rPr>
                <w:rFonts w:ascii="Calibri" w:hAnsi="Calibri" w:cs="Calibri"/>
                <w:color w:val="000000" w:themeColor="text1"/>
              </w:rPr>
              <w:t>D</w:t>
            </w:r>
            <w:r w:rsidR="00721D95" w:rsidRPr="00721D95">
              <w:rPr>
                <w:rFonts w:ascii="Calibri" w:hAnsi="Calibri" w:cs="Calibri"/>
                <w:color w:val="000000" w:themeColor="text1"/>
              </w:rPr>
              <w:t xml:space="preserve">ata </w:t>
            </w:r>
            <w:proofErr w:type="spellStart"/>
            <w:r w:rsidR="00721D95" w:rsidRPr="00721D95">
              <w:rPr>
                <w:rFonts w:ascii="Calibri" w:hAnsi="Calibri" w:cs="Calibri"/>
                <w:color w:val="000000" w:themeColor="text1"/>
              </w:rPr>
              <w:t>is</w:t>
            </w:r>
            <w:proofErr w:type="spellEnd"/>
            <w:r w:rsidR="00721D95" w:rsidRPr="00721D95">
              <w:rPr>
                <w:rFonts w:ascii="Calibri" w:hAnsi="Calibri" w:cs="Calibri"/>
                <w:color w:val="000000" w:themeColor="text1"/>
              </w:rPr>
              <w:t xml:space="preserve"> </w:t>
            </w:r>
            <w:proofErr w:type="spellStart"/>
            <w:r w:rsidR="00721D95" w:rsidRPr="00721D95">
              <w:rPr>
                <w:rFonts w:ascii="Calibri" w:hAnsi="Calibri" w:cs="Calibri"/>
                <w:color w:val="000000" w:themeColor="text1"/>
              </w:rPr>
              <w:t>transmitted</w:t>
            </w:r>
            <w:proofErr w:type="spellEnd"/>
            <w:r w:rsidR="00721D95" w:rsidRPr="00721D95">
              <w:rPr>
                <w:rFonts w:ascii="Calibri" w:hAnsi="Calibri" w:cs="Calibri"/>
                <w:color w:val="000000" w:themeColor="text1"/>
              </w:rPr>
              <w:t xml:space="preserve"> </w:t>
            </w:r>
            <w:proofErr w:type="spellStart"/>
            <w:r w:rsidR="00721D95" w:rsidRPr="00721D95">
              <w:rPr>
                <w:rFonts w:ascii="Calibri" w:hAnsi="Calibri" w:cs="Calibri"/>
                <w:color w:val="000000" w:themeColor="text1"/>
              </w:rPr>
              <w:t>uncompressed</w:t>
            </w:r>
            <w:proofErr w:type="spellEnd"/>
            <w:r w:rsidR="00721D95" w:rsidRPr="00721D95">
              <w:rPr>
                <w:rFonts w:ascii="Calibri" w:hAnsi="Calibri" w:cs="Calibri"/>
                <w:color w:val="000000" w:themeColor="text1"/>
              </w:rPr>
              <w:t>.</w:t>
            </w:r>
          </w:p>
        </w:tc>
        <w:tc>
          <w:tcPr>
            <w:tcW w:w="3020" w:type="dxa"/>
          </w:tcPr>
          <w:p w14:paraId="1A2B4C1C" w14:textId="67AC6501" w:rsidR="007B2744" w:rsidRPr="006E5E95" w:rsidRDefault="006E5E95" w:rsidP="00B13DFD">
            <w:pPr>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lang w:val="en-US"/>
              </w:rPr>
            </w:pPr>
            <w:r w:rsidRPr="006E5E95">
              <w:rPr>
                <w:rFonts w:ascii="Calibri" w:hAnsi="Calibri" w:cs="Calibri"/>
                <w:color w:val="000000" w:themeColor="text1"/>
                <w:lang w:val="en-US"/>
              </w:rPr>
              <w:t>Data is compressed into binary code and then transmitted.</w:t>
            </w:r>
          </w:p>
        </w:tc>
      </w:tr>
      <w:tr w:rsidR="00BD41E4" w14:paraId="2D16A0C2" w14:textId="3C372C06" w:rsidTr="00E1211D">
        <w:tc>
          <w:tcPr>
            <w:cnfStyle w:val="001000000000" w:firstRow="0" w:lastRow="0" w:firstColumn="1" w:lastColumn="0" w:oddVBand="0" w:evenVBand="0" w:oddHBand="0" w:evenHBand="0" w:firstRowFirstColumn="0" w:firstRowLastColumn="0" w:lastRowFirstColumn="0" w:lastRowLastColumn="0"/>
            <w:tcW w:w="3020" w:type="dxa"/>
          </w:tcPr>
          <w:p w14:paraId="3DBB32E9" w14:textId="77777777" w:rsidR="00CE1E46" w:rsidRPr="00A7311A" w:rsidRDefault="00CE1E46" w:rsidP="00B13DFD">
            <w:pPr>
              <w:jc w:val="left"/>
              <w:rPr>
                <w:rFonts w:ascii="Calibri" w:hAnsi="Calibri" w:cs="Calibri"/>
                <w:b w:val="0"/>
                <w:caps w:val="0"/>
                <w:color w:val="000000" w:themeColor="text1"/>
                <w:lang w:val="en-GB"/>
              </w:rPr>
            </w:pPr>
          </w:p>
          <w:p w14:paraId="4D68040C" w14:textId="17E98F2D" w:rsidR="00BD41E4" w:rsidRDefault="009F76A4" w:rsidP="00B13DFD">
            <w:pPr>
              <w:jc w:val="left"/>
              <w:rPr>
                <w:rFonts w:ascii="Calibri" w:hAnsi="Calibri" w:cs="Calibri"/>
                <w:color w:val="000000" w:themeColor="text1"/>
              </w:rPr>
            </w:pPr>
            <w:r w:rsidRPr="009F76A4">
              <w:rPr>
                <w:rFonts w:ascii="Calibri" w:hAnsi="Calibri" w:cs="Calibri"/>
                <w:color w:val="000000" w:themeColor="text1"/>
              </w:rPr>
              <w:t>prioritization</w:t>
            </w:r>
          </w:p>
        </w:tc>
        <w:tc>
          <w:tcPr>
            <w:tcW w:w="3020" w:type="dxa"/>
          </w:tcPr>
          <w:p w14:paraId="0CC6591A" w14:textId="77777777" w:rsidR="00CE1E46" w:rsidRDefault="00CE1E46" w:rsidP="00B13DFD">
            <w:pPr>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lang w:val="en-US"/>
              </w:rPr>
            </w:pPr>
          </w:p>
          <w:p w14:paraId="2A70310E" w14:textId="519CF095" w:rsidR="00BD41E4" w:rsidRPr="002557AE" w:rsidRDefault="002557AE" w:rsidP="00B13DFD">
            <w:pPr>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lang w:val="en-US"/>
              </w:rPr>
            </w:pPr>
            <w:r w:rsidRPr="002557AE">
              <w:rPr>
                <w:rFonts w:ascii="Calibri" w:hAnsi="Calibri" w:cs="Calibri"/>
                <w:color w:val="000000" w:themeColor="text1"/>
                <w:lang w:val="en-US"/>
              </w:rPr>
              <w:t xml:space="preserve">Data </w:t>
            </w:r>
            <w:r w:rsidR="00B52FEB" w:rsidRPr="00B52FEB">
              <w:rPr>
                <w:rFonts w:ascii="Calibri" w:hAnsi="Calibri" w:cs="Calibri"/>
                <w:color w:val="000000" w:themeColor="text1"/>
                <w:lang w:val="en-US"/>
              </w:rPr>
              <w:t>packages</w:t>
            </w:r>
            <w:r w:rsidRPr="002557AE">
              <w:rPr>
                <w:rFonts w:ascii="Calibri" w:hAnsi="Calibri" w:cs="Calibri"/>
                <w:color w:val="000000" w:themeColor="text1"/>
                <w:lang w:val="en-US"/>
              </w:rPr>
              <w:t xml:space="preserve"> are not prioritized.</w:t>
            </w:r>
          </w:p>
        </w:tc>
        <w:tc>
          <w:tcPr>
            <w:tcW w:w="3020" w:type="dxa"/>
          </w:tcPr>
          <w:p w14:paraId="451B89B3" w14:textId="77777777" w:rsidR="00CE1E46" w:rsidRPr="00A7311A" w:rsidRDefault="00CE1E46" w:rsidP="00E1211D">
            <w:pPr>
              <w:keepNext/>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lang w:val="en-GB"/>
              </w:rPr>
            </w:pPr>
          </w:p>
          <w:p w14:paraId="2BA0B7E6" w14:textId="3054ED2C" w:rsidR="00BD41E4" w:rsidRDefault="00B52FEB" w:rsidP="00E1211D">
            <w:pPr>
              <w:keepNext/>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rPr>
            </w:pPr>
            <w:r w:rsidRPr="00B52FEB">
              <w:rPr>
                <w:rFonts w:ascii="Calibri" w:hAnsi="Calibri" w:cs="Calibri"/>
                <w:color w:val="000000" w:themeColor="text1"/>
              </w:rPr>
              <w:t xml:space="preserve">Data </w:t>
            </w:r>
            <w:proofErr w:type="spellStart"/>
            <w:r w:rsidRPr="00B52FEB">
              <w:rPr>
                <w:rFonts w:ascii="Calibri" w:hAnsi="Calibri" w:cs="Calibri"/>
                <w:color w:val="000000" w:themeColor="text1"/>
              </w:rPr>
              <w:t>packages</w:t>
            </w:r>
            <w:proofErr w:type="spellEnd"/>
            <w:r w:rsidRPr="00B52FEB">
              <w:rPr>
                <w:rFonts w:ascii="Calibri" w:hAnsi="Calibri" w:cs="Calibri"/>
                <w:color w:val="000000" w:themeColor="text1"/>
              </w:rPr>
              <w:t xml:space="preserve"> </w:t>
            </w:r>
            <w:proofErr w:type="spellStart"/>
            <w:r w:rsidRPr="00B52FEB">
              <w:rPr>
                <w:rFonts w:ascii="Calibri" w:hAnsi="Calibri" w:cs="Calibri"/>
                <w:color w:val="000000" w:themeColor="text1"/>
              </w:rPr>
              <w:t>are</w:t>
            </w:r>
            <w:proofErr w:type="spellEnd"/>
            <w:r w:rsidRPr="00B52FEB">
              <w:rPr>
                <w:rFonts w:ascii="Calibri" w:hAnsi="Calibri" w:cs="Calibri"/>
                <w:color w:val="000000" w:themeColor="text1"/>
              </w:rPr>
              <w:t xml:space="preserve"> </w:t>
            </w:r>
            <w:proofErr w:type="spellStart"/>
            <w:r w:rsidRPr="00B52FEB">
              <w:rPr>
                <w:rFonts w:ascii="Calibri" w:hAnsi="Calibri" w:cs="Calibri"/>
                <w:color w:val="000000" w:themeColor="text1"/>
              </w:rPr>
              <w:t>prioritized</w:t>
            </w:r>
            <w:proofErr w:type="spellEnd"/>
            <w:r w:rsidRPr="00B52FEB">
              <w:rPr>
                <w:rFonts w:ascii="Calibri" w:hAnsi="Calibri" w:cs="Calibri"/>
                <w:color w:val="000000" w:themeColor="text1"/>
              </w:rPr>
              <w:t>.</w:t>
            </w:r>
          </w:p>
        </w:tc>
      </w:tr>
    </w:tbl>
    <w:p w14:paraId="615BFC40" w14:textId="793E1BE0" w:rsidR="009F7114" w:rsidRPr="005F7032" w:rsidRDefault="00E1211D" w:rsidP="007153BD">
      <w:pPr>
        <w:pStyle w:val="Caption"/>
        <w:rPr>
          <w:lang w:val="en-US"/>
        </w:rPr>
      </w:pPr>
      <w:r w:rsidRPr="00E1211D">
        <w:rPr>
          <w:lang w:val="en-US"/>
        </w:rPr>
        <w:t xml:space="preserve">Table </w:t>
      </w:r>
      <w:r>
        <w:fldChar w:fldCharType="begin"/>
      </w:r>
      <w:r w:rsidRPr="00E1211D">
        <w:rPr>
          <w:lang w:val="en-US"/>
        </w:rPr>
        <w:instrText xml:space="preserve"> SEQ Table \* ARABIC </w:instrText>
      </w:r>
      <w:r>
        <w:fldChar w:fldCharType="separate"/>
      </w:r>
      <w:r w:rsidRPr="00E1211D">
        <w:rPr>
          <w:noProof/>
          <w:lang w:val="en-US"/>
        </w:rPr>
        <w:t>1</w:t>
      </w:r>
      <w:r>
        <w:fldChar w:fldCharType="end"/>
      </w:r>
      <w:r w:rsidRPr="00E1211D">
        <w:rPr>
          <w:lang w:val="en-US"/>
        </w:rPr>
        <w:t xml:space="preserve">. </w:t>
      </w:r>
      <w:proofErr w:type="spellStart"/>
      <w:r w:rsidRPr="00E1211D">
        <w:rPr>
          <w:lang w:val="en-US"/>
        </w:rPr>
        <w:t>Comparisson</w:t>
      </w:r>
      <w:proofErr w:type="spellEnd"/>
      <w:r w:rsidRPr="00E1211D">
        <w:rPr>
          <w:lang w:val="en-US"/>
        </w:rPr>
        <w:t xml:space="preserve"> between http version 1.0 and 2.0</w:t>
      </w:r>
      <w:r w:rsidR="00051811">
        <w:rPr>
          <w:lang w:val="en-US"/>
        </w:rPr>
        <w:t xml:space="preserve"> </w:t>
      </w:r>
      <w:r w:rsidR="00051811">
        <w:rPr>
          <w:lang w:val="en-US"/>
        </w:rPr>
        <w:fldChar w:fldCharType="begin"/>
      </w:r>
      <w:r w:rsidR="008B534D">
        <w:rPr>
          <w:lang w:val="en-US"/>
        </w:rPr>
        <w:instrText xml:space="preserve"> ADDIN ZOTERO_ITEM CSL_CITATION {"citationID":"XBapnqjs","properties":{"formattedCitation":"[6], [7]","plainCitation":"[6], [7]","noteIndex":0},"citationItems":[{"id":1602,"uris":["http://zotero.org/users/local/CN3PbOkW/items/UIUEYYMA"],"uri":["http://zotero.org/users/local/CN3PbOkW/items/UIUEYYMA"],"itemData":{"id":1602,"type":"post-weblog","abstract":"In diesem Beitrag erfahren Sie was HTTP/2 ist, welche Auswirkungen dies auf SEO hat und welche Browser das neue Protokoll bereits unterstützen.","container-title":"seonative","language":"de-DE","title":"HTTP/2 und SEO: Welche Vorteile hat das Protokoll gegenüber HTTP 1?","title-short":"HTTP/2 und SEO","URL":"https://www.seonative.de/http2-und-seo-welche-vorteile-hat-das-neue-protokoll/","accessed":{"date-parts":[["2021",10,15]]},"issued":{"date-parts":[["2019",12,11]]}}},{"id":1604,"uris":["http://zotero.org/users/local/CN3PbOkW/items/A739L2MN"],"uri":["http://zotero.org/users/local/CN3PbOkW/items/A739L2MN"],"itemData":{"id":1604,"type":"webpage","title":"HTTP/2 technology demo","URL":"http://www.http2demo.io/","author":[{"family":"CDN77","given":""}],"accessed":{"date-parts":[["2021",10,15]]}}}],"schema":"https://github.com/citation-style-language/schema/raw/master/csl-citation.json"} </w:instrText>
      </w:r>
      <w:r w:rsidR="00051811">
        <w:rPr>
          <w:lang w:val="en-US"/>
        </w:rPr>
        <w:fldChar w:fldCharType="separate"/>
      </w:r>
      <w:r w:rsidR="008B534D" w:rsidRPr="008B534D">
        <w:rPr>
          <w:rFonts w:cs="Times New Roman"/>
          <w:lang w:val="en-US"/>
        </w:rPr>
        <w:t>[6], [7]</w:t>
      </w:r>
      <w:r w:rsidR="00051811">
        <w:rPr>
          <w:lang w:val="en-US"/>
        </w:rPr>
        <w:fldChar w:fldCharType="end"/>
      </w:r>
      <w:r w:rsidRPr="00E1211D">
        <w:rPr>
          <w:lang w:val="en-US"/>
        </w:rPr>
        <w:t>.</w:t>
      </w:r>
    </w:p>
    <w:p w14:paraId="73CF9FBC" w14:textId="06F3D89A" w:rsidR="7E6A7C63" w:rsidRPr="007E3DFD" w:rsidRDefault="00161920" w:rsidP="00161920">
      <w:proofErr w:type="spellStart"/>
      <w:r w:rsidRPr="007E3DFD">
        <w:t>l</w:t>
      </w:r>
      <w:r w:rsidR="003B0B40" w:rsidRPr="007E3DFD">
        <w:t>wIP</w:t>
      </w:r>
      <w:proofErr w:type="spellEnd"/>
      <w:r w:rsidR="003B0B40" w:rsidRPr="007E3DFD">
        <w:t xml:space="preserve"> </w:t>
      </w:r>
      <w:r w:rsidR="007E3DFD" w:rsidRPr="007E3DFD">
        <w:t>wird besonders häufig i</w:t>
      </w:r>
      <w:r w:rsidR="007E3DFD">
        <w:t xml:space="preserve">n </w:t>
      </w:r>
      <w:proofErr w:type="spellStart"/>
      <w:r w:rsidR="007E3DFD">
        <w:t>embeded</w:t>
      </w:r>
      <w:proofErr w:type="spellEnd"/>
      <w:r w:rsidR="007E3DFD">
        <w:t xml:space="preserve"> </w:t>
      </w:r>
      <w:proofErr w:type="spellStart"/>
      <w:r w:rsidR="007E3DFD">
        <w:t>systems</w:t>
      </w:r>
      <w:proofErr w:type="spellEnd"/>
      <w:r w:rsidR="007E3DFD">
        <w:t xml:space="preserve"> verwendet. Deshalb </w:t>
      </w:r>
      <w:r w:rsidR="00C242F5">
        <w:t xml:space="preserve">geschieht die Weiterentwicklung des Open Source Projekts auf einem emulierten </w:t>
      </w:r>
      <w:proofErr w:type="spellStart"/>
      <w:r w:rsidR="00C242F5">
        <w:t>embeded</w:t>
      </w:r>
      <w:proofErr w:type="spellEnd"/>
      <w:r w:rsidR="00C242F5">
        <w:t xml:space="preserve"> </w:t>
      </w:r>
      <w:proofErr w:type="spellStart"/>
      <w:r w:rsidR="00C242F5">
        <w:t>system</w:t>
      </w:r>
      <w:proofErr w:type="spellEnd"/>
      <w:r w:rsidR="00C242F5">
        <w:t xml:space="preserve">. </w:t>
      </w:r>
      <w:proofErr w:type="spellStart"/>
      <w:r w:rsidR="00607A00">
        <w:t>lwIP</w:t>
      </w:r>
      <w:proofErr w:type="spellEnd"/>
      <w:r w:rsidR="00607A00">
        <w:t xml:space="preserve"> unterstützt von Haus aus nur einige ausgewählte Prozessoren, weshalb das emulierte </w:t>
      </w:r>
      <w:proofErr w:type="spellStart"/>
      <w:r w:rsidR="00607A00">
        <w:t>embeded</w:t>
      </w:r>
      <w:proofErr w:type="spellEnd"/>
      <w:r w:rsidR="00607A00">
        <w:t xml:space="preserve"> </w:t>
      </w:r>
      <w:proofErr w:type="spellStart"/>
      <w:r w:rsidR="00607A00">
        <w:t>system</w:t>
      </w:r>
      <w:proofErr w:type="spellEnd"/>
      <w:r w:rsidR="00607A00">
        <w:t xml:space="preserve"> auf </w:t>
      </w:r>
    </w:p>
    <w:p w14:paraId="31213517" w14:textId="6EC25266" w:rsidR="00DB434C" w:rsidRPr="00F647A4" w:rsidRDefault="00DB434C" w:rsidP="7E6A7C63">
      <w:pPr>
        <w:rPr>
          <w:rFonts w:ascii="Calibri" w:hAnsi="Calibri" w:cs="Calibri"/>
          <w:color w:val="2E74B5" w:themeColor="accent1" w:themeShade="BF"/>
          <w:lang w:val="en-US"/>
        </w:rPr>
      </w:pPr>
    </w:p>
    <w:p w14:paraId="2BE8AF2B" w14:textId="77777777" w:rsidR="008A35BD" w:rsidRDefault="001C472F">
      <w:pPr>
        <w:pStyle w:val="Heading1"/>
        <w:rPr>
          <w:rFonts w:ascii="Calibri" w:hAnsi="Calibri" w:cs="Calibri"/>
          <w:color w:val="000000"/>
          <w:szCs w:val="28"/>
        </w:rPr>
      </w:pPr>
      <w:bookmarkStart w:id="17" w:name="_Toc522168324"/>
      <w:bookmarkStart w:id="18" w:name="_Toc522174213"/>
      <w:bookmarkStart w:id="19" w:name="_Toc86397072"/>
      <w:bookmarkEnd w:id="15"/>
      <w:proofErr w:type="spellStart"/>
      <w:r>
        <w:rPr>
          <w:rFonts w:ascii="Calibri" w:hAnsi="Calibri" w:cs="Calibri"/>
          <w:szCs w:val="28"/>
        </w:rPr>
        <w:t>Product</w:t>
      </w:r>
      <w:proofErr w:type="spellEnd"/>
      <w:r>
        <w:rPr>
          <w:rFonts w:ascii="Calibri" w:hAnsi="Calibri" w:cs="Calibri"/>
          <w:szCs w:val="28"/>
        </w:rPr>
        <w:t xml:space="preserve"> </w:t>
      </w:r>
      <w:proofErr w:type="spellStart"/>
      <w:r>
        <w:rPr>
          <w:rFonts w:ascii="Calibri" w:hAnsi="Calibri" w:cs="Calibri"/>
          <w:szCs w:val="28"/>
        </w:rPr>
        <w:t>Usage</w:t>
      </w:r>
      <w:bookmarkEnd w:id="17"/>
      <w:bookmarkEnd w:id="18"/>
      <w:bookmarkEnd w:id="19"/>
      <w:proofErr w:type="spellEnd"/>
    </w:p>
    <w:p w14:paraId="1B09B94A" w14:textId="5E95D694" w:rsidR="00027852" w:rsidRPr="00027852" w:rsidRDefault="00027852">
      <w:pPr>
        <w:rPr>
          <w:rFonts w:ascii="Calibri" w:hAnsi="Calibri" w:cs="Calibri"/>
          <w:lang w:val="en-US"/>
        </w:rPr>
      </w:pPr>
      <w:r w:rsidRPr="00031BEE">
        <w:rPr>
          <w:rFonts w:ascii="Calibri" w:hAnsi="Calibri" w:cs="Calibri"/>
          <w:lang w:val="en-US"/>
        </w:rPr>
        <w:t xml:space="preserve">The user is given the possibility to use </w:t>
      </w:r>
      <w:proofErr w:type="spellStart"/>
      <w:r w:rsidRPr="00031BEE">
        <w:rPr>
          <w:rFonts w:ascii="Calibri" w:hAnsi="Calibri" w:cs="Calibri"/>
          <w:lang w:val="en-US"/>
        </w:rPr>
        <w:t>websockets</w:t>
      </w:r>
      <w:proofErr w:type="spellEnd"/>
      <w:r w:rsidRPr="00031BEE">
        <w:rPr>
          <w:rFonts w:ascii="Calibri" w:hAnsi="Calibri" w:cs="Calibri"/>
          <w:lang w:val="en-US"/>
        </w:rPr>
        <w:t xml:space="preserve"> within </w:t>
      </w:r>
      <w:proofErr w:type="spellStart"/>
      <w:r w:rsidRPr="00031BEE">
        <w:rPr>
          <w:rFonts w:ascii="Calibri" w:hAnsi="Calibri" w:cs="Calibri"/>
          <w:lang w:val="en-US"/>
        </w:rPr>
        <w:t>lwIP</w:t>
      </w:r>
      <w:proofErr w:type="spellEnd"/>
      <w:r w:rsidRPr="00031BEE">
        <w:rPr>
          <w:rFonts w:ascii="Calibri" w:hAnsi="Calibri" w:cs="Calibri"/>
          <w:lang w:val="en-US"/>
        </w:rPr>
        <w:t xml:space="preserve">. </w:t>
      </w:r>
      <w:r w:rsidRPr="00027852">
        <w:rPr>
          <w:rFonts w:ascii="Calibri" w:hAnsi="Calibri" w:cs="Calibri"/>
          <w:lang w:val="en-US"/>
        </w:rPr>
        <w:t xml:space="preserve">For this purpose, the documentation of </w:t>
      </w:r>
      <w:proofErr w:type="spellStart"/>
      <w:r w:rsidRPr="00027852">
        <w:rPr>
          <w:rFonts w:ascii="Calibri" w:hAnsi="Calibri" w:cs="Calibri"/>
          <w:lang w:val="en-US"/>
        </w:rPr>
        <w:t>lwIP</w:t>
      </w:r>
      <w:proofErr w:type="spellEnd"/>
      <w:r w:rsidRPr="00027852">
        <w:rPr>
          <w:rFonts w:ascii="Calibri" w:hAnsi="Calibri" w:cs="Calibri"/>
          <w:lang w:val="en-US"/>
        </w:rPr>
        <w:t xml:space="preserve"> is supplemented with instructions on the use of </w:t>
      </w:r>
      <w:proofErr w:type="spellStart"/>
      <w:r w:rsidRPr="00027852">
        <w:rPr>
          <w:rFonts w:ascii="Calibri" w:hAnsi="Calibri" w:cs="Calibri"/>
          <w:lang w:val="en-US"/>
        </w:rPr>
        <w:t>websockets</w:t>
      </w:r>
      <w:proofErr w:type="spellEnd"/>
      <w:r w:rsidRPr="00027852">
        <w:rPr>
          <w:rFonts w:ascii="Calibri" w:hAnsi="Calibri" w:cs="Calibri"/>
          <w:lang w:val="en-US"/>
        </w:rPr>
        <w:t xml:space="preserve"> and code examples. The user can set up a demo server running a rudimentary HTTP server whose communication is realized using a </w:t>
      </w:r>
      <w:proofErr w:type="spellStart"/>
      <w:r w:rsidRPr="00027852">
        <w:rPr>
          <w:rFonts w:ascii="Calibri" w:hAnsi="Calibri" w:cs="Calibri"/>
          <w:lang w:val="en-US"/>
        </w:rPr>
        <w:t>websocket</w:t>
      </w:r>
      <w:proofErr w:type="spellEnd"/>
      <w:r w:rsidRPr="00027852">
        <w:rPr>
          <w:rFonts w:ascii="Calibri" w:hAnsi="Calibri" w:cs="Calibri"/>
          <w:lang w:val="en-US"/>
        </w:rPr>
        <w:t>. The HTTP server can be accessed through a simple GUI and allows the user to check the features of the HTTP server.</w:t>
      </w:r>
    </w:p>
    <w:p w14:paraId="4D9A9104" w14:textId="57C004E3" w:rsidR="0002375B" w:rsidRPr="00A224A4" w:rsidRDefault="001C472F" w:rsidP="0002375B">
      <w:pPr>
        <w:pStyle w:val="Heading2"/>
        <w:spacing w:before="120"/>
        <w:ind w:left="284" w:hanging="284"/>
        <w:rPr>
          <w:rFonts w:ascii="Calibri" w:hAnsi="Calibri" w:cs="Calibri"/>
          <w:i/>
          <w:color w:val="000000"/>
          <w:sz w:val="40"/>
          <w:szCs w:val="40"/>
        </w:rPr>
      </w:pPr>
      <w:bookmarkStart w:id="20" w:name="_Toc522168325"/>
      <w:bookmarkStart w:id="21" w:name="_Toc522174214"/>
      <w:bookmarkStart w:id="22" w:name="_Toc86397073"/>
      <w:r>
        <w:rPr>
          <w:rFonts w:ascii="Calibri" w:hAnsi="Calibri" w:cs="Calibri"/>
          <w:color w:val="000000" w:themeColor="text1"/>
          <w:sz w:val="24"/>
          <w:szCs w:val="40"/>
        </w:rPr>
        <w:t xml:space="preserve">Business </w:t>
      </w:r>
      <w:proofErr w:type="spellStart"/>
      <w:r>
        <w:rPr>
          <w:rFonts w:ascii="Calibri" w:hAnsi="Calibri" w:cs="Calibri"/>
          <w:color w:val="000000" w:themeColor="text1"/>
          <w:sz w:val="24"/>
          <w:szCs w:val="40"/>
        </w:rPr>
        <w:t>Processes</w:t>
      </w:r>
      <w:bookmarkEnd w:id="20"/>
      <w:bookmarkEnd w:id="21"/>
      <w:bookmarkEnd w:id="22"/>
      <w:proofErr w:type="spellEnd"/>
    </w:p>
    <w:p w14:paraId="40870369" w14:textId="79454830" w:rsidR="00F9165D" w:rsidRDefault="00B5179E" w:rsidP="00F9165D">
      <w:pPr>
        <w:rPr>
          <w:rFonts w:ascii="Calibri" w:hAnsi="Calibri" w:cs="Calibri"/>
          <w:color w:val="000000" w:themeColor="text1"/>
          <w:lang w:val="en-US"/>
        </w:rPr>
      </w:pPr>
      <w:r w:rsidRPr="00B5179E">
        <w:rPr>
          <w:rFonts w:ascii="Calibri" w:hAnsi="Calibri" w:cs="Calibri"/>
          <w:color w:val="000000" w:themeColor="text1"/>
          <w:lang w:val="en-US"/>
        </w:rPr>
        <w:t xml:space="preserve">This is an </w:t>
      </w:r>
      <w:r w:rsidR="00A224A4" w:rsidRPr="00B5179E">
        <w:rPr>
          <w:rFonts w:ascii="Calibri" w:hAnsi="Calibri" w:cs="Calibri"/>
          <w:color w:val="000000" w:themeColor="text1"/>
          <w:lang w:val="en-US"/>
        </w:rPr>
        <w:t>open-source</w:t>
      </w:r>
      <w:r w:rsidRPr="00B5179E">
        <w:rPr>
          <w:rFonts w:ascii="Calibri" w:hAnsi="Calibri" w:cs="Calibri"/>
          <w:color w:val="000000" w:themeColor="text1"/>
          <w:lang w:val="en-US"/>
        </w:rPr>
        <w:t xml:space="preserve"> project. Accordingly, profit is not the primary interest of this project. The project is developed with the aim to represent a time and cost saving for companies and developers.</w:t>
      </w:r>
    </w:p>
    <w:p w14:paraId="297FF859" w14:textId="3B0E6A9E" w:rsidR="007F70AE" w:rsidRPr="00580B17" w:rsidRDefault="007F70AE" w:rsidP="00580B17">
      <w:pPr>
        <w:pStyle w:val="Heading2"/>
        <w:spacing w:before="120"/>
        <w:ind w:left="284" w:hanging="284"/>
        <w:rPr>
          <w:rFonts w:ascii="Calibri" w:hAnsi="Calibri" w:cs="Calibri"/>
          <w:color w:val="000000" w:themeColor="text1"/>
          <w:sz w:val="24"/>
          <w:szCs w:val="40"/>
        </w:rPr>
      </w:pPr>
      <w:r w:rsidRPr="007F70AE">
        <w:rPr>
          <w:rFonts w:ascii="Calibri" w:hAnsi="Calibri" w:cs="Calibri"/>
          <w:color w:val="000000" w:themeColor="text1"/>
          <w:sz w:val="24"/>
          <w:szCs w:val="40"/>
        </w:rPr>
        <w:t>Use Cases</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015"/>
        <w:gridCol w:w="5055"/>
      </w:tblGrid>
      <w:tr w:rsidR="00157318" w:rsidRPr="00157318" w14:paraId="6D6EEF0C" w14:textId="77777777" w:rsidTr="00157318">
        <w:tc>
          <w:tcPr>
            <w:tcW w:w="3015" w:type="dxa"/>
            <w:tcBorders>
              <w:top w:val="single" w:sz="6" w:space="0" w:color="000000"/>
              <w:left w:val="single" w:sz="6" w:space="0" w:color="000000"/>
              <w:bottom w:val="single" w:sz="6" w:space="0" w:color="000000"/>
              <w:right w:val="nil"/>
            </w:tcBorders>
            <w:shd w:val="clear" w:color="auto" w:fill="auto"/>
            <w:hideMark/>
          </w:tcPr>
          <w:p w14:paraId="2C6EE7DE" w14:textId="7B0B324B" w:rsidR="00157318" w:rsidRPr="00157318" w:rsidRDefault="00157318" w:rsidP="00157318">
            <w:pPr>
              <w:textAlignment w:val="baseline"/>
              <w:rPr>
                <w:rFonts w:ascii="Segoe UI" w:hAnsi="Segoe UI" w:cs="Segoe UI"/>
                <w:sz w:val="18"/>
                <w:szCs w:val="18"/>
                <w:lang w:val="en-US" w:eastAsia="en-US"/>
              </w:rPr>
            </w:pPr>
            <w:r w:rsidRPr="00157318">
              <w:rPr>
                <w:rFonts w:ascii="Calibri" w:hAnsi="Calibri" w:cs="Calibri"/>
                <w:b/>
                <w:bCs/>
                <w:color w:val="000000"/>
                <w:lang w:val="en-US" w:eastAsia="en-US"/>
              </w:rPr>
              <w:t>Related Business Process:</w:t>
            </w:r>
            <w:r w:rsidRPr="00157318">
              <w:rPr>
                <w:rFonts w:ascii="Calibri" w:hAnsi="Calibri" w:cs="Calibr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35C1F8B4" w14:textId="2C77ECC9" w:rsidR="00157318" w:rsidRPr="00157318" w:rsidRDefault="00157318" w:rsidP="00157318">
            <w:pPr>
              <w:textAlignment w:val="baseline"/>
              <w:rPr>
                <w:rFonts w:ascii="Segoe UI" w:hAnsi="Segoe UI" w:cs="Segoe UI"/>
                <w:sz w:val="18"/>
                <w:szCs w:val="18"/>
                <w:lang w:val="en-US" w:eastAsia="en-US"/>
              </w:rPr>
            </w:pPr>
            <w:proofErr w:type="spellStart"/>
            <w:r w:rsidRPr="00157318">
              <w:rPr>
                <w:rFonts w:ascii="Calibri" w:hAnsi="Calibri" w:cs="Calibri"/>
                <w:lang w:val="en-US" w:eastAsia="en-US"/>
              </w:rPr>
              <w:t>Prozess</w:t>
            </w:r>
            <w:proofErr w:type="spellEnd"/>
            <w:r w:rsidRPr="00157318">
              <w:rPr>
                <w:rFonts w:ascii="Calibri" w:hAnsi="Calibri" w:cs="Calibri"/>
                <w:lang w:val="en-US" w:eastAsia="en-US"/>
              </w:rPr>
              <w:t xml:space="preserve">-ID: </w:t>
            </w:r>
            <w:r>
              <w:rPr>
                <w:rFonts w:ascii="Calibri" w:hAnsi="Calibri" w:cs="Calibri"/>
                <w:lang w:val="en-US" w:eastAsia="en-US"/>
              </w:rPr>
              <w:t>UC01</w:t>
            </w:r>
            <w:r w:rsidRPr="00157318">
              <w:rPr>
                <w:rFonts w:ascii="Calibri" w:hAnsi="Calibri" w:cs="Calibri"/>
                <w:lang w:val="en-US" w:eastAsia="en-US"/>
              </w:rPr>
              <w:t> </w:t>
            </w:r>
          </w:p>
        </w:tc>
      </w:tr>
      <w:tr w:rsidR="00157318" w:rsidRPr="00157318" w14:paraId="6EF5C5F6" w14:textId="77777777" w:rsidTr="00157318">
        <w:tc>
          <w:tcPr>
            <w:tcW w:w="3015" w:type="dxa"/>
            <w:tcBorders>
              <w:top w:val="single" w:sz="6" w:space="0" w:color="000000"/>
              <w:left w:val="single" w:sz="6" w:space="0" w:color="000000"/>
              <w:bottom w:val="single" w:sz="6" w:space="0" w:color="000000"/>
              <w:right w:val="nil"/>
            </w:tcBorders>
            <w:shd w:val="clear" w:color="auto" w:fill="auto"/>
            <w:hideMark/>
          </w:tcPr>
          <w:p w14:paraId="53D5A182" w14:textId="77777777" w:rsidR="00157318" w:rsidRPr="00157318" w:rsidRDefault="00157318" w:rsidP="00157318">
            <w:pPr>
              <w:textAlignment w:val="baseline"/>
              <w:rPr>
                <w:rFonts w:ascii="Segoe UI" w:hAnsi="Segoe UI" w:cs="Segoe UI"/>
                <w:sz w:val="18"/>
                <w:szCs w:val="18"/>
                <w:lang w:val="en-US" w:eastAsia="en-US"/>
              </w:rPr>
            </w:pPr>
            <w:r w:rsidRPr="00157318">
              <w:rPr>
                <w:rFonts w:ascii="Calibri" w:hAnsi="Calibri" w:cs="Calibri"/>
                <w:b/>
                <w:bCs/>
                <w:color w:val="000000"/>
                <w:lang w:val="en-US" w:eastAsia="en-US"/>
              </w:rPr>
              <w:t>Use Cases Objective:</w:t>
            </w:r>
            <w:r w:rsidRPr="00157318">
              <w:rPr>
                <w:rFonts w:ascii="Calibri" w:hAnsi="Calibri" w:cs="Calibr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45A1E5B2" w14:textId="7BD80DE9" w:rsidR="00157318" w:rsidRPr="00157318" w:rsidRDefault="00C37854" w:rsidP="00157318">
            <w:pPr>
              <w:textAlignment w:val="baseline"/>
              <w:rPr>
                <w:rFonts w:ascii="Segoe UI" w:hAnsi="Segoe UI" w:cs="Segoe UI"/>
                <w:sz w:val="18"/>
                <w:szCs w:val="18"/>
                <w:lang w:val="en-US" w:eastAsia="en-US"/>
              </w:rPr>
            </w:pPr>
            <w:r w:rsidRPr="00C37854">
              <w:rPr>
                <w:rFonts w:ascii="Calibri" w:hAnsi="Calibri" w:cs="Calibri"/>
                <w:lang w:val="en-US" w:eastAsia="en-US"/>
              </w:rPr>
              <w:t xml:space="preserve">Customer is developing a CPU and wants to ensure support for TCP/IP and </w:t>
            </w:r>
            <w:proofErr w:type="spellStart"/>
            <w:r w:rsidRPr="00C37854">
              <w:rPr>
                <w:rFonts w:ascii="Calibri" w:hAnsi="Calibri" w:cs="Calibri"/>
                <w:lang w:val="en-US" w:eastAsia="en-US"/>
              </w:rPr>
              <w:t>Websockets</w:t>
            </w:r>
            <w:proofErr w:type="spellEnd"/>
            <w:r w:rsidRPr="00C37854">
              <w:rPr>
                <w:rFonts w:ascii="Calibri" w:hAnsi="Calibri" w:cs="Calibri"/>
                <w:lang w:val="en-US" w:eastAsia="en-US"/>
              </w:rPr>
              <w:t>.</w:t>
            </w:r>
          </w:p>
        </w:tc>
      </w:tr>
      <w:tr w:rsidR="00157318" w:rsidRPr="00157318" w14:paraId="4034F020" w14:textId="77777777" w:rsidTr="00157318">
        <w:tc>
          <w:tcPr>
            <w:tcW w:w="3015" w:type="dxa"/>
            <w:tcBorders>
              <w:top w:val="single" w:sz="6" w:space="0" w:color="000000"/>
              <w:left w:val="single" w:sz="6" w:space="0" w:color="000000"/>
              <w:bottom w:val="single" w:sz="6" w:space="0" w:color="000000"/>
              <w:right w:val="nil"/>
            </w:tcBorders>
            <w:shd w:val="clear" w:color="auto" w:fill="auto"/>
            <w:hideMark/>
          </w:tcPr>
          <w:p w14:paraId="65B86893" w14:textId="77777777" w:rsidR="00157318" w:rsidRPr="00157318" w:rsidRDefault="00157318" w:rsidP="00157318">
            <w:pPr>
              <w:textAlignment w:val="baseline"/>
              <w:rPr>
                <w:rFonts w:ascii="Segoe UI" w:hAnsi="Segoe UI" w:cs="Segoe UI"/>
                <w:sz w:val="18"/>
                <w:szCs w:val="18"/>
                <w:lang w:val="en-US" w:eastAsia="en-US"/>
              </w:rPr>
            </w:pPr>
            <w:r w:rsidRPr="00157318">
              <w:rPr>
                <w:rFonts w:ascii="Calibri" w:hAnsi="Calibri" w:cs="Calibri"/>
                <w:b/>
                <w:bCs/>
                <w:color w:val="000000"/>
                <w:lang w:val="en-US" w:eastAsia="en-US"/>
              </w:rPr>
              <w:t>System Boundary:</w:t>
            </w:r>
            <w:r w:rsidRPr="00157318">
              <w:rPr>
                <w:rFonts w:ascii="Calibri" w:hAnsi="Calibri" w:cs="Calibr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6E90B321" w14:textId="4B474529" w:rsidR="00157318" w:rsidRPr="00157318" w:rsidRDefault="00131070" w:rsidP="00157318">
            <w:pPr>
              <w:textAlignment w:val="baseline"/>
              <w:rPr>
                <w:rFonts w:ascii="Segoe UI" w:hAnsi="Segoe UI" w:cs="Segoe UI"/>
                <w:sz w:val="18"/>
                <w:szCs w:val="18"/>
                <w:lang w:val="en-US" w:eastAsia="en-US"/>
              </w:rPr>
            </w:pPr>
            <w:proofErr w:type="spellStart"/>
            <w:r w:rsidRPr="00131070">
              <w:rPr>
                <w:rFonts w:ascii="Segoe UI" w:hAnsi="Segoe UI" w:cs="Segoe UI"/>
                <w:sz w:val="18"/>
                <w:szCs w:val="18"/>
                <w:lang w:val="en-US" w:eastAsia="en-US"/>
              </w:rPr>
              <w:t>lwIP</w:t>
            </w:r>
            <w:proofErr w:type="spellEnd"/>
            <w:r w:rsidRPr="00131070">
              <w:rPr>
                <w:rFonts w:ascii="Segoe UI" w:hAnsi="Segoe UI" w:cs="Segoe UI"/>
                <w:sz w:val="18"/>
                <w:szCs w:val="18"/>
                <w:lang w:val="en-US" w:eastAsia="en-US"/>
              </w:rPr>
              <w:t xml:space="preserve"> allows the hardware to use TCP/IP.</w:t>
            </w:r>
          </w:p>
        </w:tc>
      </w:tr>
      <w:tr w:rsidR="00157318" w:rsidRPr="00157318" w14:paraId="76C24CCD" w14:textId="77777777" w:rsidTr="00157318">
        <w:tc>
          <w:tcPr>
            <w:tcW w:w="3015" w:type="dxa"/>
            <w:tcBorders>
              <w:top w:val="single" w:sz="6" w:space="0" w:color="000000"/>
              <w:left w:val="single" w:sz="6" w:space="0" w:color="000000"/>
              <w:bottom w:val="single" w:sz="6" w:space="0" w:color="000000"/>
              <w:right w:val="nil"/>
            </w:tcBorders>
            <w:shd w:val="clear" w:color="auto" w:fill="auto"/>
            <w:hideMark/>
          </w:tcPr>
          <w:p w14:paraId="49ECCE45" w14:textId="77777777" w:rsidR="00157318" w:rsidRPr="00157318" w:rsidRDefault="00157318" w:rsidP="00157318">
            <w:pPr>
              <w:textAlignment w:val="baseline"/>
              <w:rPr>
                <w:rFonts w:ascii="Segoe UI" w:hAnsi="Segoe UI" w:cs="Segoe UI"/>
                <w:sz w:val="18"/>
                <w:szCs w:val="18"/>
                <w:lang w:val="en-US" w:eastAsia="en-US"/>
              </w:rPr>
            </w:pPr>
            <w:r w:rsidRPr="00157318">
              <w:rPr>
                <w:rFonts w:ascii="Calibri" w:hAnsi="Calibri" w:cs="Calibri"/>
                <w:b/>
                <w:bCs/>
                <w:color w:val="000000"/>
                <w:lang w:val="en-US" w:eastAsia="en-US"/>
              </w:rPr>
              <w:t>Precondition:</w:t>
            </w:r>
            <w:r w:rsidRPr="00157318">
              <w:rPr>
                <w:rFonts w:ascii="Calibri" w:hAnsi="Calibri" w:cs="Calibr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1CB21452" w14:textId="238ECCBF" w:rsidR="00157318" w:rsidRPr="00157318" w:rsidRDefault="00F3608F" w:rsidP="00157318">
            <w:pPr>
              <w:textAlignment w:val="baseline"/>
              <w:rPr>
                <w:rFonts w:ascii="Segoe UI" w:hAnsi="Segoe UI" w:cs="Segoe UI"/>
                <w:sz w:val="18"/>
                <w:szCs w:val="18"/>
                <w:lang w:val="en-US" w:eastAsia="en-US"/>
              </w:rPr>
            </w:pPr>
            <w:r w:rsidRPr="00F3608F">
              <w:rPr>
                <w:rFonts w:ascii="Segoe UI" w:hAnsi="Segoe UI" w:cs="Segoe UI"/>
                <w:sz w:val="18"/>
                <w:szCs w:val="18"/>
                <w:lang w:val="en-US" w:eastAsia="en-US"/>
              </w:rPr>
              <w:t xml:space="preserve">The user can find and download </w:t>
            </w:r>
            <w:proofErr w:type="spellStart"/>
            <w:r w:rsidRPr="00F3608F">
              <w:rPr>
                <w:rFonts w:ascii="Segoe UI" w:hAnsi="Segoe UI" w:cs="Segoe UI"/>
                <w:sz w:val="18"/>
                <w:szCs w:val="18"/>
                <w:lang w:val="en-US" w:eastAsia="en-US"/>
              </w:rPr>
              <w:t>lwIP</w:t>
            </w:r>
            <w:proofErr w:type="spellEnd"/>
            <w:r w:rsidRPr="00F3608F">
              <w:rPr>
                <w:rFonts w:ascii="Segoe UI" w:hAnsi="Segoe UI" w:cs="Segoe UI"/>
                <w:sz w:val="18"/>
                <w:szCs w:val="18"/>
                <w:lang w:val="en-US" w:eastAsia="en-US"/>
              </w:rPr>
              <w:t xml:space="preserve"> via a conventional Internet browser. Setting up the software is adequately </w:t>
            </w:r>
            <w:proofErr w:type="gramStart"/>
            <w:r w:rsidRPr="00F3608F">
              <w:rPr>
                <w:rFonts w:ascii="Segoe UI" w:hAnsi="Segoe UI" w:cs="Segoe UI"/>
                <w:sz w:val="18"/>
                <w:szCs w:val="18"/>
                <w:lang w:val="en-US" w:eastAsia="en-US"/>
              </w:rPr>
              <w:t>documented</w:t>
            </w:r>
            <w:proofErr w:type="gramEnd"/>
            <w:r w:rsidRPr="00F3608F">
              <w:rPr>
                <w:rFonts w:ascii="Segoe UI" w:hAnsi="Segoe UI" w:cs="Segoe UI"/>
                <w:sz w:val="18"/>
                <w:szCs w:val="18"/>
                <w:lang w:val="en-US" w:eastAsia="en-US"/>
              </w:rPr>
              <w:t xml:space="preserve"> and users can do it themselves.</w:t>
            </w:r>
          </w:p>
        </w:tc>
      </w:tr>
      <w:tr w:rsidR="00157318" w:rsidRPr="00157318" w14:paraId="61E9E127" w14:textId="77777777" w:rsidTr="00157318">
        <w:tc>
          <w:tcPr>
            <w:tcW w:w="3015" w:type="dxa"/>
            <w:tcBorders>
              <w:top w:val="single" w:sz="6" w:space="0" w:color="000000"/>
              <w:left w:val="single" w:sz="6" w:space="0" w:color="000000"/>
              <w:bottom w:val="single" w:sz="6" w:space="0" w:color="000000"/>
              <w:right w:val="nil"/>
            </w:tcBorders>
            <w:shd w:val="clear" w:color="auto" w:fill="auto"/>
            <w:hideMark/>
          </w:tcPr>
          <w:p w14:paraId="17094B76" w14:textId="77777777" w:rsidR="00157318" w:rsidRPr="00157318" w:rsidRDefault="00157318" w:rsidP="00157318">
            <w:pPr>
              <w:textAlignment w:val="baseline"/>
              <w:rPr>
                <w:rFonts w:ascii="Segoe UI" w:hAnsi="Segoe UI" w:cs="Segoe UI"/>
                <w:sz w:val="18"/>
                <w:szCs w:val="18"/>
                <w:lang w:val="en-US" w:eastAsia="en-US"/>
              </w:rPr>
            </w:pPr>
            <w:r w:rsidRPr="00157318">
              <w:rPr>
                <w:rFonts w:ascii="Calibri" w:hAnsi="Calibri" w:cs="Calibri"/>
                <w:b/>
                <w:bCs/>
                <w:color w:val="000000"/>
                <w:lang w:val="en-US" w:eastAsia="en-US"/>
              </w:rPr>
              <w:t>Postcondition on success:</w:t>
            </w:r>
            <w:r w:rsidRPr="00157318">
              <w:rPr>
                <w:rFonts w:ascii="Calibri" w:hAnsi="Calibri" w:cs="Calibr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5AA0B26D" w14:textId="2988CA06" w:rsidR="00157318" w:rsidRPr="00157318" w:rsidRDefault="00344F47" w:rsidP="00157318">
            <w:pPr>
              <w:textAlignment w:val="baseline"/>
              <w:rPr>
                <w:rFonts w:ascii="Segoe UI" w:hAnsi="Segoe UI" w:cs="Segoe UI"/>
                <w:sz w:val="18"/>
                <w:szCs w:val="18"/>
                <w:lang w:val="en-US" w:eastAsia="en-US"/>
              </w:rPr>
            </w:pPr>
            <w:proofErr w:type="spellStart"/>
            <w:r w:rsidRPr="00344F47">
              <w:rPr>
                <w:rFonts w:ascii="Segoe UI" w:hAnsi="Segoe UI" w:cs="Segoe UI"/>
                <w:sz w:val="18"/>
                <w:szCs w:val="18"/>
                <w:lang w:val="en-US" w:eastAsia="en-US"/>
              </w:rPr>
              <w:t>lwIP</w:t>
            </w:r>
            <w:proofErr w:type="spellEnd"/>
            <w:r w:rsidRPr="00344F47">
              <w:rPr>
                <w:rFonts w:ascii="Segoe UI" w:hAnsi="Segoe UI" w:cs="Segoe UI"/>
                <w:sz w:val="18"/>
                <w:szCs w:val="18"/>
                <w:lang w:val="en-US" w:eastAsia="en-US"/>
              </w:rPr>
              <w:t xml:space="preserve"> is executable on the CPU of the user.</w:t>
            </w:r>
          </w:p>
        </w:tc>
      </w:tr>
      <w:tr w:rsidR="00157318" w:rsidRPr="00157318" w14:paraId="3CA23FAC" w14:textId="77777777" w:rsidTr="00157318">
        <w:tc>
          <w:tcPr>
            <w:tcW w:w="3015" w:type="dxa"/>
            <w:tcBorders>
              <w:top w:val="single" w:sz="6" w:space="0" w:color="000000"/>
              <w:left w:val="single" w:sz="6" w:space="0" w:color="000000"/>
              <w:bottom w:val="single" w:sz="6" w:space="0" w:color="000000"/>
              <w:right w:val="nil"/>
            </w:tcBorders>
            <w:shd w:val="clear" w:color="auto" w:fill="auto"/>
            <w:hideMark/>
          </w:tcPr>
          <w:p w14:paraId="646F8209" w14:textId="77777777" w:rsidR="00157318" w:rsidRPr="00157318" w:rsidRDefault="00157318" w:rsidP="00157318">
            <w:pPr>
              <w:textAlignment w:val="baseline"/>
              <w:rPr>
                <w:rFonts w:ascii="Segoe UI" w:hAnsi="Segoe UI" w:cs="Segoe UI"/>
                <w:sz w:val="18"/>
                <w:szCs w:val="18"/>
                <w:lang w:val="en-US" w:eastAsia="en-US"/>
              </w:rPr>
            </w:pPr>
            <w:proofErr w:type="spellStart"/>
            <w:r w:rsidRPr="00157318">
              <w:rPr>
                <w:rFonts w:ascii="Calibri" w:hAnsi="Calibri" w:cs="Calibri"/>
                <w:b/>
                <w:bCs/>
                <w:color w:val="000000"/>
                <w:lang w:val="en-US" w:eastAsia="en-US"/>
              </w:rPr>
              <w:t>Beteiligte</w:t>
            </w:r>
            <w:proofErr w:type="spellEnd"/>
            <w:r w:rsidRPr="00157318">
              <w:rPr>
                <w:rFonts w:ascii="Calibri" w:hAnsi="Calibri" w:cs="Calibri"/>
                <w:b/>
                <w:bCs/>
                <w:color w:val="000000"/>
                <w:lang w:val="en-US" w:eastAsia="en-US"/>
              </w:rPr>
              <w:t> </w:t>
            </w:r>
            <w:proofErr w:type="spellStart"/>
            <w:r w:rsidRPr="00157318">
              <w:rPr>
                <w:rFonts w:ascii="Calibri" w:hAnsi="Calibri" w:cs="Calibri"/>
                <w:b/>
                <w:bCs/>
                <w:color w:val="000000"/>
                <w:lang w:val="en-US" w:eastAsia="en-US"/>
              </w:rPr>
              <w:t>Nutzer</w:t>
            </w:r>
            <w:proofErr w:type="spellEnd"/>
            <w:r w:rsidRPr="00157318">
              <w:rPr>
                <w:rFonts w:ascii="Calibri" w:hAnsi="Calibri" w:cs="Calibri"/>
                <w:b/>
                <w:bCs/>
                <w:color w:val="000000"/>
                <w:lang w:val="en-US" w:eastAsia="en-US"/>
              </w:rPr>
              <w:t>:</w:t>
            </w:r>
            <w:r w:rsidRPr="00157318">
              <w:rPr>
                <w:rFonts w:ascii="Calibri" w:hAnsi="Calibri" w:cs="Calibr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24DC908D" w14:textId="09695506" w:rsidR="00157318" w:rsidRPr="00157318" w:rsidRDefault="00077684" w:rsidP="00157318">
            <w:pPr>
              <w:textAlignment w:val="baseline"/>
              <w:rPr>
                <w:rFonts w:ascii="Segoe UI" w:hAnsi="Segoe UI" w:cs="Segoe UI"/>
                <w:sz w:val="18"/>
                <w:szCs w:val="18"/>
                <w:lang w:eastAsia="en-US"/>
              </w:rPr>
            </w:pPr>
            <w:proofErr w:type="spellStart"/>
            <w:r w:rsidRPr="00077684">
              <w:rPr>
                <w:rFonts w:ascii="Segoe UI" w:hAnsi="Segoe UI" w:cs="Segoe UI"/>
                <w:sz w:val="18"/>
                <w:szCs w:val="18"/>
                <w:lang w:eastAsia="en-US"/>
              </w:rPr>
              <w:t>Role</w:t>
            </w:r>
            <w:proofErr w:type="spellEnd"/>
            <w:r w:rsidRPr="00077684">
              <w:rPr>
                <w:rFonts w:ascii="Segoe UI" w:hAnsi="Segoe UI" w:cs="Segoe UI"/>
                <w:sz w:val="18"/>
                <w:szCs w:val="18"/>
                <w:lang w:eastAsia="en-US"/>
              </w:rPr>
              <w:t xml:space="preserve"> </w:t>
            </w:r>
            <w:proofErr w:type="spellStart"/>
            <w:r w:rsidRPr="00077684">
              <w:rPr>
                <w:rFonts w:ascii="Segoe UI" w:hAnsi="Segoe UI" w:cs="Segoe UI"/>
                <w:sz w:val="18"/>
                <w:szCs w:val="18"/>
                <w:lang w:eastAsia="en-US"/>
              </w:rPr>
              <w:t>name</w:t>
            </w:r>
            <w:proofErr w:type="spellEnd"/>
            <w:r w:rsidRPr="00077684">
              <w:rPr>
                <w:rFonts w:ascii="Segoe UI" w:hAnsi="Segoe UI" w:cs="Segoe UI"/>
                <w:sz w:val="18"/>
                <w:szCs w:val="18"/>
                <w:lang w:eastAsia="en-US"/>
              </w:rPr>
              <w:t xml:space="preserve">: CPU </w:t>
            </w:r>
            <w:proofErr w:type="spellStart"/>
            <w:r w:rsidRPr="00077684">
              <w:rPr>
                <w:rFonts w:ascii="Segoe UI" w:hAnsi="Segoe UI" w:cs="Segoe UI"/>
                <w:sz w:val="18"/>
                <w:szCs w:val="18"/>
                <w:lang w:eastAsia="en-US"/>
              </w:rPr>
              <w:t>developer</w:t>
            </w:r>
            <w:proofErr w:type="spellEnd"/>
          </w:p>
        </w:tc>
      </w:tr>
      <w:tr w:rsidR="00157318" w:rsidRPr="00157318" w14:paraId="78DD9417" w14:textId="77777777" w:rsidTr="00157318">
        <w:tc>
          <w:tcPr>
            <w:tcW w:w="3015" w:type="dxa"/>
            <w:tcBorders>
              <w:top w:val="single" w:sz="6" w:space="0" w:color="000000"/>
              <w:left w:val="single" w:sz="6" w:space="0" w:color="000000"/>
              <w:bottom w:val="single" w:sz="6" w:space="0" w:color="000000"/>
              <w:right w:val="nil"/>
            </w:tcBorders>
            <w:shd w:val="clear" w:color="auto" w:fill="auto"/>
            <w:hideMark/>
          </w:tcPr>
          <w:p w14:paraId="37718A25" w14:textId="77777777" w:rsidR="00157318" w:rsidRPr="00157318" w:rsidRDefault="00157318" w:rsidP="00157318">
            <w:pPr>
              <w:textAlignment w:val="baseline"/>
              <w:rPr>
                <w:rFonts w:ascii="Segoe UI" w:hAnsi="Segoe UI" w:cs="Segoe UI"/>
                <w:sz w:val="18"/>
                <w:szCs w:val="18"/>
                <w:lang w:val="en-US" w:eastAsia="en-US"/>
              </w:rPr>
            </w:pPr>
            <w:r w:rsidRPr="00157318">
              <w:rPr>
                <w:rFonts w:ascii="Calibri" w:hAnsi="Calibri" w:cs="Calibri"/>
                <w:b/>
                <w:bCs/>
                <w:color w:val="000000"/>
                <w:lang w:val="en-US" w:eastAsia="en-US"/>
              </w:rPr>
              <w:t>Triggering Event:</w:t>
            </w:r>
            <w:r w:rsidRPr="00157318">
              <w:rPr>
                <w:rFonts w:ascii="Calibri" w:hAnsi="Calibri" w:cs="Calibr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19CD6D0F" w14:textId="661ABBF4" w:rsidR="00157318" w:rsidRPr="00157318" w:rsidRDefault="007B32AD" w:rsidP="007B32AD">
            <w:pPr>
              <w:jc w:val="left"/>
              <w:rPr>
                <w:rFonts w:ascii="Segoe UI" w:hAnsi="Segoe UI" w:cs="Segoe UI"/>
                <w:sz w:val="18"/>
                <w:szCs w:val="18"/>
                <w:lang w:val="en-US" w:eastAsia="en-US"/>
              </w:rPr>
            </w:pPr>
            <w:r w:rsidRPr="007B32AD">
              <w:rPr>
                <w:rFonts w:ascii="Segoe UI" w:hAnsi="Segoe UI" w:cs="Segoe UI"/>
                <w:sz w:val="18"/>
                <w:szCs w:val="18"/>
                <w:lang w:val="en-US" w:eastAsia="en-US"/>
              </w:rPr>
              <w:t>Developer gets the order, has own ambitions to extend the CPU with TCP/IP functionalities.</w:t>
            </w:r>
          </w:p>
        </w:tc>
      </w:tr>
    </w:tbl>
    <w:p w14:paraId="686F1FAD" w14:textId="77777777" w:rsidR="002C12F3" w:rsidRPr="007B32AD" w:rsidRDefault="002C12F3" w:rsidP="009708C7">
      <w:pPr>
        <w:rPr>
          <w:lang w:val="en-US"/>
        </w:rPr>
      </w:pPr>
    </w:p>
    <w:p w14:paraId="44D960B1" w14:textId="77777777" w:rsidR="008A35BD" w:rsidRPr="007B32AD" w:rsidRDefault="008A35BD">
      <w:pPr>
        <w:tabs>
          <w:tab w:val="left" w:pos="2700"/>
        </w:tabs>
        <w:rPr>
          <w:rFonts w:ascii="Calibri" w:hAnsi="Calibri" w:cs="Calibri"/>
          <w:color w:val="2E74B5" w:themeColor="accent1" w:themeShade="BF"/>
          <w:lang w:val="en-US"/>
        </w:rPr>
      </w:pPr>
    </w:p>
    <w:p w14:paraId="1487946E" w14:textId="77777777" w:rsidR="008A35BD" w:rsidRPr="007B32AD" w:rsidRDefault="008A35BD">
      <w:pPr>
        <w:rPr>
          <w:rFonts w:ascii="Calibri" w:hAnsi="Calibri" w:cs="Calibri"/>
          <w:i/>
          <w:color w:val="000000"/>
          <w:lang w:val="en-US"/>
        </w:rPr>
      </w:pPr>
      <w:bookmarkStart w:id="23" w:name="__RefHeading__3060_1721989911"/>
      <w:bookmarkEnd w:id="23"/>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015"/>
        <w:gridCol w:w="5055"/>
      </w:tblGrid>
      <w:tr w:rsidR="001D768F" w:rsidRPr="00157318" w14:paraId="6F4057C3" w14:textId="77777777" w:rsidTr="004D0F5E">
        <w:tc>
          <w:tcPr>
            <w:tcW w:w="3015" w:type="dxa"/>
            <w:tcBorders>
              <w:top w:val="single" w:sz="6" w:space="0" w:color="000000"/>
              <w:left w:val="single" w:sz="6" w:space="0" w:color="000000"/>
              <w:bottom w:val="single" w:sz="6" w:space="0" w:color="000000"/>
              <w:right w:val="nil"/>
            </w:tcBorders>
            <w:shd w:val="clear" w:color="auto" w:fill="auto"/>
            <w:hideMark/>
          </w:tcPr>
          <w:p w14:paraId="09DDCAF1" w14:textId="77777777" w:rsidR="001D768F" w:rsidRPr="00157318" w:rsidRDefault="001D768F" w:rsidP="004D0F5E">
            <w:pPr>
              <w:textAlignment w:val="baseline"/>
              <w:rPr>
                <w:rFonts w:ascii="Segoe UI" w:hAnsi="Segoe UI" w:cs="Segoe UI"/>
                <w:sz w:val="18"/>
                <w:szCs w:val="18"/>
                <w:lang w:val="en-US" w:eastAsia="en-US"/>
              </w:rPr>
            </w:pPr>
            <w:r w:rsidRPr="00157318">
              <w:rPr>
                <w:rFonts w:ascii="Calibri" w:hAnsi="Calibri" w:cs="Calibri"/>
                <w:b/>
                <w:bCs/>
                <w:color w:val="000000"/>
                <w:lang w:val="en-US" w:eastAsia="en-US"/>
              </w:rPr>
              <w:t>Related Business Process:</w:t>
            </w:r>
            <w:r w:rsidRPr="00157318">
              <w:rPr>
                <w:rFonts w:ascii="Calibri" w:hAnsi="Calibri" w:cs="Calibr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1CBF3AD2" w14:textId="2FEC054E" w:rsidR="001D768F" w:rsidRPr="00157318" w:rsidRDefault="001D768F" w:rsidP="004D0F5E">
            <w:pPr>
              <w:textAlignment w:val="baseline"/>
              <w:rPr>
                <w:rFonts w:ascii="Segoe UI" w:hAnsi="Segoe UI" w:cs="Segoe UI"/>
                <w:sz w:val="18"/>
                <w:szCs w:val="18"/>
                <w:lang w:val="en-US" w:eastAsia="en-US"/>
              </w:rPr>
            </w:pPr>
            <w:proofErr w:type="spellStart"/>
            <w:r w:rsidRPr="00157318">
              <w:rPr>
                <w:rFonts w:ascii="Calibri" w:hAnsi="Calibri" w:cs="Calibri"/>
                <w:lang w:val="en-US" w:eastAsia="en-US"/>
              </w:rPr>
              <w:t>Prozess</w:t>
            </w:r>
            <w:proofErr w:type="spellEnd"/>
            <w:r w:rsidRPr="00157318">
              <w:rPr>
                <w:rFonts w:ascii="Calibri" w:hAnsi="Calibri" w:cs="Calibri"/>
                <w:lang w:val="en-US" w:eastAsia="en-US"/>
              </w:rPr>
              <w:t xml:space="preserve">-ID: </w:t>
            </w:r>
            <w:r>
              <w:rPr>
                <w:rFonts w:ascii="Calibri" w:hAnsi="Calibri" w:cs="Calibri"/>
                <w:lang w:val="en-US" w:eastAsia="en-US"/>
              </w:rPr>
              <w:t>UC02</w:t>
            </w:r>
          </w:p>
        </w:tc>
      </w:tr>
      <w:tr w:rsidR="001D768F" w:rsidRPr="00157318" w14:paraId="43AF26A9" w14:textId="77777777" w:rsidTr="004D0F5E">
        <w:tc>
          <w:tcPr>
            <w:tcW w:w="3015" w:type="dxa"/>
            <w:tcBorders>
              <w:top w:val="single" w:sz="6" w:space="0" w:color="000000"/>
              <w:left w:val="single" w:sz="6" w:space="0" w:color="000000"/>
              <w:bottom w:val="single" w:sz="6" w:space="0" w:color="000000"/>
              <w:right w:val="nil"/>
            </w:tcBorders>
            <w:shd w:val="clear" w:color="auto" w:fill="auto"/>
            <w:hideMark/>
          </w:tcPr>
          <w:p w14:paraId="1273CD01" w14:textId="77777777" w:rsidR="001D768F" w:rsidRPr="00157318" w:rsidRDefault="001D768F" w:rsidP="004D0F5E">
            <w:pPr>
              <w:textAlignment w:val="baseline"/>
              <w:rPr>
                <w:rFonts w:ascii="Segoe UI" w:hAnsi="Segoe UI" w:cs="Segoe UI"/>
                <w:sz w:val="18"/>
                <w:szCs w:val="18"/>
                <w:lang w:val="en-US" w:eastAsia="en-US"/>
              </w:rPr>
            </w:pPr>
            <w:r w:rsidRPr="00157318">
              <w:rPr>
                <w:rFonts w:ascii="Calibri" w:hAnsi="Calibri" w:cs="Calibri"/>
                <w:b/>
                <w:bCs/>
                <w:color w:val="000000"/>
                <w:lang w:val="en-US" w:eastAsia="en-US"/>
              </w:rPr>
              <w:t>Use Cases Objective:</w:t>
            </w:r>
            <w:r w:rsidRPr="00157318">
              <w:rPr>
                <w:rFonts w:ascii="Calibri" w:hAnsi="Calibri" w:cs="Calibr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7F8C47E5" w14:textId="7FF85E5A" w:rsidR="001D768F" w:rsidRPr="00157318" w:rsidRDefault="00412C2A" w:rsidP="007B32AD">
            <w:pPr>
              <w:textAlignment w:val="baseline"/>
              <w:rPr>
                <w:rFonts w:ascii="Segoe UI" w:hAnsi="Segoe UI" w:cs="Segoe UI"/>
                <w:sz w:val="18"/>
                <w:szCs w:val="18"/>
                <w:lang w:val="en-US" w:eastAsia="en-US"/>
              </w:rPr>
            </w:pPr>
            <w:r w:rsidRPr="00412C2A">
              <w:rPr>
                <w:rFonts w:ascii="Segoe UI" w:hAnsi="Segoe UI" w:cs="Segoe UI"/>
                <w:sz w:val="18"/>
                <w:szCs w:val="18"/>
                <w:lang w:val="en-US" w:eastAsia="en-US"/>
              </w:rPr>
              <w:t>Customer works with microcontrollers (</w:t>
            </w:r>
            <w:proofErr w:type="gramStart"/>
            <w:r w:rsidRPr="00412C2A">
              <w:rPr>
                <w:rFonts w:ascii="Segoe UI" w:hAnsi="Segoe UI" w:cs="Segoe UI"/>
                <w:sz w:val="18"/>
                <w:szCs w:val="18"/>
                <w:lang w:val="en-US" w:eastAsia="en-US"/>
              </w:rPr>
              <w:t>e.g.</w:t>
            </w:r>
            <w:proofErr w:type="gramEnd"/>
            <w:r w:rsidRPr="00412C2A">
              <w:rPr>
                <w:rFonts w:ascii="Segoe UI" w:hAnsi="Segoe UI" w:cs="Segoe UI"/>
                <w:sz w:val="18"/>
                <w:szCs w:val="18"/>
                <w:lang w:val="en-US" w:eastAsia="en-US"/>
              </w:rPr>
              <w:t xml:space="preserve"> ESP8266) as a hobby and wants to build a TCP/IP stack on top of it.</w:t>
            </w:r>
          </w:p>
        </w:tc>
      </w:tr>
      <w:tr w:rsidR="001D768F" w:rsidRPr="00157318" w14:paraId="5DDD9D5A" w14:textId="77777777" w:rsidTr="004D0F5E">
        <w:tc>
          <w:tcPr>
            <w:tcW w:w="3015" w:type="dxa"/>
            <w:tcBorders>
              <w:top w:val="single" w:sz="6" w:space="0" w:color="000000"/>
              <w:left w:val="single" w:sz="6" w:space="0" w:color="000000"/>
              <w:bottom w:val="single" w:sz="6" w:space="0" w:color="000000"/>
              <w:right w:val="nil"/>
            </w:tcBorders>
            <w:shd w:val="clear" w:color="auto" w:fill="auto"/>
            <w:hideMark/>
          </w:tcPr>
          <w:p w14:paraId="316AEEA6" w14:textId="77777777" w:rsidR="001D768F" w:rsidRPr="00157318" w:rsidRDefault="001D768F" w:rsidP="004D0F5E">
            <w:pPr>
              <w:textAlignment w:val="baseline"/>
              <w:rPr>
                <w:rFonts w:ascii="Segoe UI" w:hAnsi="Segoe UI" w:cs="Segoe UI"/>
                <w:sz w:val="18"/>
                <w:szCs w:val="18"/>
                <w:lang w:val="en-US" w:eastAsia="en-US"/>
              </w:rPr>
            </w:pPr>
            <w:r w:rsidRPr="00157318">
              <w:rPr>
                <w:rFonts w:ascii="Calibri" w:hAnsi="Calibri" w:cs="Calibri"/>
                <w:b/>
                <w:bCs/>
                <w:color w:val="000000"/>
                <w:lang w:val="en-US" w:eastAsia="en-US"/>
              </w:rPr>
              <w:t>System Boundary:</w:t>
            </w:r>
            <w:r w:rsidRPr="00157318">
              <w:rPr>
                <w:rFonts w:ascii="Calibri" w:hAnsi="Calibri" w:cs="Calibr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6E521431" w14:textId="1886954D" w:rsidR="001D768F" w:rsidRPr="00157318" w:rsidRDefault="00EE247A" w:rsidP="004D0F5E">
            <w:pPr>
              <w:textAlignment w:val="baseline"/>
              <w:rPr>
                <w:rFonts w:ascii="Segoe UI" w:hAnsi="Segoe UI" w:cs="Segoe UI"/>
                <w:sz w:val="18"/>
                <w:szCs w:val="18"/>
                <w:lang w:val="en-US" w:eastAsia="en-US"/>
              </w:rPr>
            </w:pPr>
            <w:proofErr w:type="spellStart"/>
            <w:r w:rsidRPr="00EE247A">
              <w:rPr>
                <w:rFonts w:ascii="Segoe UI" w:hAnsi="Segoe UI" w:cs="Segoe UI"/>
                <w:sz w:val="18"/>
                <w:szCs w:val="18"/>
                <w:lang w:val="en-US" w:eastAsia="en-US"/>
              </w:rPr>
              <w:t>lwIP</w:t>
            </w:r>
            <w:proofErr w:type="spellEnd"/>
            <w:r w:rsidRPr="00EE247A">
              <w:rPr>
                <w:rFonts w:ascii="Segoe UI" w:hAnsi="Segoe UI" w:cs="Segoe UI"/>
                <w:sz w:val="18"/>
                <w:szCs w:val="18"/>
                <w:lang w:val="en-US" w:eastAsia="en-US"/>
              </w:rPr>
              <w:t xml:space="preserve"> allows the hardware to use TCP/IP.</w:t>
            </w:r>
          </w:p>
        </w:tc>
      </w:tr>
      <w:tr w:rsidR="001D768F" w:rsidRPr="00157318" w14:paraId="17D91D2A" w14:textId="77777777" w:rsidTr="004D0F5E">
        <w:tc>
          <w:tcPr>
            <w:tcW w:w="3015" w:type="dxa"/>
            <w:tcBorders>
              <w:top w:val="single" w:sz="6" w:space="0" w:color="000000"/>
              <w:left w:val="single" w:sz="6" w:space="0" w:color="000000"/>
              <w:bottom w:val="single" w:sz="6" w:space="0" w:color="000000"/>
              <w:right w:val="nil"/>
            </w:tcBorders>
            <w:shd w:val="clear" w:color="auto" w:fill="auto"/>
            <w:hideMark/>
          </w:tcPr>
          <w:p w14:paraId="19EA61C9" w14:textId="77777777" w:rsidR="001D768F" w:rsidRPr="00157318" w:rsidRDefault="001D768F" w:rsidP="004D0F5E">
            <w:pPr>
              <w:textAlignment w:val="baseline"/>
              <w:rPr>
                <w:rFonts w:ascii="Segoe UI" w:hAnsi="Segoe UI" w:cs="Segoe UI"/>
                <w:sz w:val="18"/>
                <w:szCs w:val="18"/>
                <w:lang w:val="en-US" w:eastAsia="en-US"/>
              </w:rPr>
            </w:pPr>
            <w:r w:rsidRPr="00157318">
              <w:rPr>
                <w:rFonts w:ascii="Calibri" w:hAnsi="Calibri" w:cs="Calibri"/>
                <w:b/>
                <w:bCs/>
                <w:color w:val="000000"/>
                <w:lang w:val="en-US" w:eastAsia="en-US"/>
              </w:rPr>
              <w:t>Precondition:</w:t>
            </w:r>
            <w:r w:rsidRPr="00157318">
              <w:rPr>
                <w:rFonts w:ascii="Calibri" w:hAnsi="Calibri" w:cs="Calibr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4FB61890" w14:textId="501FAC20" w:rsidR="001D768F" w:rsidRPr="00157318" w:rsidRDefault="00174005" w:rsidP="004D0F5E">
            <w:pPr>
              <w:textAlignment w:val="baseline"/>
              <w:rPr>
                <w:rFonts w:ascii="Segoe UI" w:hAnsi="Segoe UI" w:cs="Segoe UI"/>
                <w:sz w:val="18"/>
                <w:szCs w:val="18"/>
                <w:lang w:val="en-US" w:eastAsia="en-US"/>
              </w:rPr>
            </w:pPr>
            <w:r w:rsidRPr="00174005">
              <w:rPr>
                <w:rFonts w:ascii="Segoe UI" w:hAnsi="Segoe UI" w:cs="Segoe UI"/>
                <w:sz w:val="18"/>
                <w:szCs w:val="18"/>
                <w:lang w:val="en-US" w:eastAsia="en-US"/>
              </w:rPr>
              <w:t xml:space="preserve">The user can find and download </w:t>
            </w:r>
            <w:proofErr w:type="spellStart"/>
            <w:r w:rsidRPr="00174005">
              <w:rPr>
                <w:rFonts w:ascii="Segoe UI" w:hAnsi="Segoe UI" w:cs="Segoe UI"/>
                <w:sz w:val="18"/>
                <w:szCs w:val="18"/>
                <w:lang w:val="en-US" w:eastAsia="en-US"/>
              </w:rPr>
              <w:t>lwIP</w:t>
            </w:r>
            <w:proofErr w:type="spellEnd"/>
            <w:r w:rsidRPr="00174005">
              <w:rPr>
                <w:rFonts w:ascii="Segoe UI" w:hAnsi="Segoe UI" w:cs="Segoe UI"/>
                <w:sz w:val="18"/>
                <w:szCs w:val="18"/>
                <w:lang w:val="en-US" w:eastAsia="en-US"/>
              </w:rPr>
              <w:t xml:space="preserve"> via a conventional Internet browser. Setting up the software is adequately </w:t>
            </w:r>
            <w:proofErr w:type="gramStart"/>
            <w:r w:rsidRPr="00174005">
              <w:rPr>
                <w:rFonts w:ascii="Segoe UI" w:hAnsi="Segoe UI" w:cs="Segoe UI"/>
                <w:sz w:val="18"/>
                <w:szCs w:val="18"/>
                <w:lang w:val="en-US" w:eastAsia="en-US"/>
              </w:rPr>
              <w:t>documented</w:t>
            </w:r>
            <w:proofErr w:type="gramEnd"/>
            <w:r w:rsidRPr="00174005">
              <w:rPr>
                <w:rFonts w:ascii="Segoe UI" w:hAnsi="Segoe UI" w:cs="Segoe UI"/>
                <w:sz w:val="18"/>
                <w:szCs w:val="18"/>
                <w:lang w:val="en-US" w:eastAsia="en-US"/>
              </w:rPr>
              <w:t xml:space="preserve"> and users can do it themselves.</w:t>
            </w:r>
          </w:p>
        </w:tc>
      </w:tr>
      <w:tr w:rsidR="001D768F" w:rsidRPr="00157318" w14:paraId="2D98DA1B" w14:textId="77777777" w:rsidTr="00174005">
        <w:tc>
          <w:tcPr>
            <w:tcW w:w="3015" w:type="dxa"/>
            <w:tcBorders>
              <w:top w:val="single" w:sz="6" w:space="0" w:color="000000"/>
              <w:left w:val="single" w:sz="6" w:space="0" w:color="000000"/>
              <w:bottom w:val="single" w:sz="6" w:space="0" w:color="000000"/>
              <w:right w:val="nil"/>
            </w:tcBorders>
            <w:shd w:val="clear" w:color="auto" w:fill="auto"/>
            <w:hideMark/>
          </w:tcPr>
          <w:p w14:paraId="7F40875B" w14:textId="77777777" w:rsidR="001D768F" w:rsidRPr="00157318" w:rsidRDefault="001D768F" w:rsidP="004D0F5E">
            <w:pPr>
              <w:textAlignment w:val="baseline"/>
              <w:rPr>
                <w:rFonts w:ascii="Segoe UI" w:hAnsi="Segoe UI" w:cs="Segoe UI"/>
                <w:sz w:val="18"/>
                <w:szCs w:val="18"/>
                <w:lang w:val="en-US" w:eastAsia="en-US"/>
              </w:rPr>
            </w:pPr>
            <w:r w:rsidRPr="00157318">
              <w:rPr>
                <w:rFonts w:ascii="Calibri" w:hAnsi="Calibri" w:cs="Calibri"/>
                <w:b/>
                <w:bCs/>
                <w:color w:val="000000"/>
                <w:lang w:val="en-US" w:eastAsia="en-US"/>
              </w:rPr>
              <w:t>Postcondition on success:</w:t>
            </w:r>
            <w:r w:rsidRPr="00157318">
              <w:rPr>
                <w:rFonts w:ascii="Calibri" w:hAnsi="Calibri" w:cs="Calibr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tcPr>
          <w:p w14:paraId="6995A99D" w14:textId="3057EB96" w:rsidR="001D768F" w:rsidRPr="00157318" w:rsidRDefault="00B82C71" w:rsidP="004D0F5E">
            <w:pPr>
              <w:textAlignment w:val="baseline"/>
              <w:rPr>
                <w:rFonts w:ascii="Segoe UI" w:hAnsi="Segoe UI" w:cs="Segoe UI"/>
                <w:sz w:val="18"/>
                <w:szCs w:val="18"/>
                <w:lang w:val="en-US" w:eastAsia="en-US"/>
              </w:rPr>
            </w:pPr>
            <w:proofErr w:type="spellStart"/>
            <w:r w:rsidRPr="00B82C71">
              <w:rPr>
                <w:rFonts w:ascii="Segoe UI" w:hAnsi="Segoe UI" w:cs="Segoe UI"/>
                <w:sz w:val="18"/>
                <w:szCs w:val="18"/>
                <w:lang w:val="en-US" w:eastAsia="en-US"/>
              </w:rPr>
              <w:t>lwIP</w:t>
            </w:r>
            <w:proofErr w:type="spellEnd"/>
            <w:r w:rsidRPr="00B82C71">
              <w:rPr>
                <w:rFonts w:ascii="Segoe UI" w:hAnsi="Segoe UI" w:cs="Segoe UI"/>
                <w:sz w:val="18"/>
                <w:szCs w:val="18"/>
                <w:lang w:val="en-US" w:eastAsia="en-US"/>
              </w:rPr>
              <w:t xml:space="preserve"> is executable on the user's microcontroller.</w:t>
            </w:r>
          </w:p>
        </w:tc>
      </w:tr>
      <w:tr w:rsidR="001D768F" w:rsidRPr="00157318" w14:paraId="26DCAFB9" w14:textId="77777777" w:rsidTr="004D0F5E">
        <w:tc>
          <w:tcPr>
            <w:tcW w:w="3015" w:type="dxa"/>
            <w:tcBorders>
              <w:top w:val="single" w:sz="6" w:space="0" w:color="000000"/>
              <w:left w:val="single" w:sz="6" w:space="0" w:color="000000"/>
              <w:bottom w:val="single" w:sz="6" w:space="0" w:color="000000"/>
              <w:right w:val="nil"/>
            </w:tcBorders>
            <w:shd w:val="clear" w:color="auto" w:fill="auto"/>
            <w:hideMark/>
          </w:tcPr>
          <w:p w14:paraId="5BF41121" w14:textId="77777777" w:rsidR="001D768F" w:rsidRPr="00157318" w:rsidRDefault="001D768F" w:rsidP="004D0F5E">
            <w:pPr>
              <w:textAlignment w:val="baseline"/>
              <w:rPr>
                <w:rFonts w:ascii="Segoe UI" w:hAnsi="Segoe UI" w:cs="Segoe UI"/>
                <w:sz w:val="18"/>
                <w:szCs w:val="18"/>
                <w:lang w:val="en-US" w:eastAsia="en-US"/>
              </w:rPr>
            </w:pPr>
            <w:proofErr w:type="spellStart"/>
            <w:r w:rsidRPr="00157318">
              <w:rPr>
                <w:rFonts w:ascii="Calibri" w:hAnsi="Calibri" w:cs="Calibri"/>
                <w:b/>
                <w:bCs/>
                <w:color w:val="000000"/>
                <w:lang w:val="en-US" w:eastAsia="en-US"/>
              </w:rPr>
              <w:t>Beteiligte</w:t>
            </w:r>
            <w:proofErr w:type="spellEnd"/>
            <w:r w:rsidRPr="00157318">
              <w:rPr>
                <w:rFonts w:ascii="Calibri" w:hAnsi="Calibri" w:cs="Calibri"/>
                <w:b/>
                <w:bCs/>
                <w:color w:val="000000"/>
                <w:lang w:val="en-US" w:eastAsia="en-US"/>
              </w:rPr>
              <w:t> </w:t>
            </w:r>
            <w:proofErr w:type="spellStart"/>
            <w:r w:rsidRPr="00157318">
              <w:rPr>
                <w:rFonts w:ascii="Calibri" w:hAnsi="Calibri" w:cs="Calibri"/>
                <w:b/>
                <w:bCs/>
                <w:color w:val="000000"/>
                <w:lang w:val="en-US" w:eastAsia="en-US"/>
              </w:rPr>
              <w:t>Nutzer</w:t>
            </w:r>
            <w:proofErr w:type="spellEnd"/>
            <w:r w:rsidRPr="00157318">
              <w:rPr>
                <w:rFonts w:ascii="Calibri" w:hAnsi="Calibri" w:cs="Calibri"/>
                <w:b/>
                <w:bCs/>
                <w:color w:val="000000"/>
                <w:lang w:val="en-US" w:eastAsia="en-US"/>
              </w:rPr>
              <w:t>:</w:t>
            </w:r>
            <w:r w:rsidRPr="00157318">
              <w:rPr>
                <w:rFonts w:ascii="Calibri" w:hAnsi="Calibri" w:cs="Calibr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3D41F83A" w14:textId="101031DD" w:rsidR="001D768F" w:rsidRPr="00157318" w:rsidRDefault="00ED197D" w:rsidP="004D0F5E">
            <w:pPr>
              <w:textAlignment w:val="baseline"/>
              <w:rPr>
                <w:rFonts w:ascii="Segoe UI" w:hAnsi="Segoe UI" w:cs="Segoe UI"/>
                <w:sz w:val="18"/>
                <w:szCs w:val="18"/>
                <w:lang w:eastAsia="en-US"/>
              </w:rPr>
            </w:pPr>
            <w:proofErr w:type="spellStart"/>
            <w:r w:rsidRPr="00ED197D">
              <w:rPr>
                <w:rFonts w:ascii="Segoe UI" w:hAnsi="Segoe UI" w:cs="Segoe UI"/>
                <w:sz w:val="18"/>
                <w:szCs w:val="18"/>
                <w:lang w:eastAsia="en-US"/>
              </w:rPr>
              <w:t>Role</w:t>
            </w:r>
            <w:proofErr w:type="spellEnd"/>
            <w:r w:rsidRPr="00ED197D">
              <w:rPr>
                <w:rFonts w:ascii="Segoe UI" w:hAnsi="Segoe UI" w:cs="Segoe UI"/>
                <w:sz w:val="18"/>
                <w:szCs w:val="18"/>
                <w:lang w:eastAsia="en-US"/>
              </w:rPr>
              <w:t xml:space="preserve"> </w:t>
            </w:r>
            <w:proofErr w:type="spellStart"/>
            <w:r w:rsidRPr="00ED197D">
              <w:rPr>
                <w:rFonts w:ascii="Segoe UI" w:hAnsi="Segoe UI" w:cs="Segoe UI"/>
                <w:sz w:val="18"/>
                <w:szCs w:val="18"/>
                <w:lang w:eastAsia="en-US"/>
              </w:rPr>
              <w:t>name</w:t>
            </w:r>
            <w:proofErr w:type="spellEnd"/>
            <w:r w:rsidRPr="00ED197D">
              <w:rPr>
                <w:rFonts w:ascii="Segoe UI" w:hAnsi="Segoe UI" w:cs="Segoe UI"/>
                <w:sz w:val="18"/>
                <w:szCs w:val="18"/>
                <w:lang w:eastAsia="en-US"/>
              </w:rPr>
              <w:t xml:space="preserve">: Hobby </w:t>
            </w:r>
            <w:proofErr w:type="spellStart"/>
            <w:r w:rsidRPr="00ED197D">
              <w:rPr>
                <w:rFonts w:ascii="Segoe UI" w:hAnsi="Segoe UI" w:cs="Segoe UI"/>
                <w:sz w:val="18"/>
                <w:szCs w:val="18"/>
                <w:lang w:eastAsia="en-US"/>
              </w:rPr>
              <w:t>developer</w:t>
            </w:r>
            <w:proofErr w:type="spellEnd"/>
          </w:p>
        </w:tc>
      </w:tr>
      <w:tr w:rsidR="001D768F" w:rsidRPr="00157318" w14:paraId="5DC704D3" w14:textId="77777777" w:rsidTr="004D0F5E">
        <w:tc>
          <w:tcPr>
            <w:tcW w:w="3015" w:type="dxa"/>
            <w:tcBorders>
              <w:top w:val="single" w:sz="6" w:space="0" w:color="000000"/>
              <w:left w:val="single" w:sz="6" w:space="0" w:color="000000"/>
              <w:bottom w:val="single" w:sz="6" w:space="0" w:color="000000"/>
              <w:right w:val="nil"/>
            </w:tcBorders>
            <w:shd w:val="clear" w:color="auto" w:fill="auto"/>
            <w:hideMark/>
          </w:tcPr>
          <w:p w14:paraId="7B4E2033" w14:textId="77777777" w:rsidR="001D768F" w:rsidRPr="00157318" w:rsidRDefault="001D768F" w:rsidP="004D0F5E">
            <w:pPr>
              <w:textAlignment w:val="baseline"/>
              <w:rPr>
                <w:rFonts w:ascii="Segoe UI" w:hAnsi="Segoe UI" w:cs="Segoe UI"/>
                <w:sz w:val="18"/>
                <w:szCs w:val="18"/>
                <w:lang w:val="en-US" w:eastAsia="en-US"/>
              </w:rPr>
            </w:pPr>
            <w:r w:rsidRPr="00157318">
              <w:rPr>
                <w:rFonts w:ascii="Calibri" w:hAnsi="Calibri" w:cs="Calibri"/>
                <w:b/>
                <w:bCs/>
                <w:color w:val="000000"/>
                <w:lang w:val="en-US" w:eastAsia="en-US"/>
              </w:rPr>
              <w:t>Triggering Event:</w:t>
            </w:r>
            <w:r w:rsidRPr="00157318">
              <w:rPr>
                <w:rFonts w:ascii="Calibri" w:hAnsi="Calibri" w:cs="Calibr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7F36361D" w14:textId="6F29BCDE" w:rsidR="001D768F" w:rsidRPr="00157318" w:rsidRDefault="003E395A" w:rsidP="004D0F5E">
            <w:pPr>
              <w:textAlignment w:val="baseline"/>
              <w:rPr>
                <w:rFonts w:ascii="Segoe UI" w:hAnsi="Segoe UI" w:cs="Segoe UI"/>
                <w:sz w:val="18"/>
                <w:szCs w:val="18"/>
                <w:lang w:val="en-US" w:eastAsia="en-US"/>
              </w:rPr>
            </w:pPr>
            <w:r w:rsidRPr="003E395A">
              <w:rPr>
                <w:rFonts w:ascii="Segoe UI" w:hAnsi="Segoe UI" w:cs="Segoe UI"/>
                <w:sz w:val="18"/>
                <w:szCs w:val="18"/>
                <w:lang w:val="en-US" w:eastAsia="en-US"/>
              </w:rPr>
              <w:t xml:space="preserve">Developer gets the order, has own ambitions to extend the microcontroller with TCP/IP functionalities.  </w:t>
            </w:r>
          </w:p>
        </w:tc>
      </w:tr>
    </w:tbl>
    <w:p w14:paraId="1EF1B311" w14:textId="77777777" w:rsidR="008A35BD" w:rsidRPr="003E395A" w:rsidRDefault="008A35BD">
      <w:pPr>
        <w:tabs>
          <w:tab w:val="left" w:pos="2700"/>
        </w:tabs>
        <w:rPr>
          <w:rFonts w:ascii="Calibri" w:hAnsi="Calibri" w:cs="Calibri"/>
          <w:color w:val="000000"/>
          <w:lang w:val="en-US"/>
        </w:rPr>
      </w:pPr>
    </w:p>
    <w:p w14:paraId="396F4707" w14:textId="77777777" w:rsidR="008A35BD" w:rsidRPr="003E395A" w:rsidRDefault="008A35BD">
      <w:pPr>
        <w:tabs>
          <w:tab w:val="left" w:pos="2700"/>
        </w:tabs>
        <w:rPr>
          <w:rFonts w:ascii="Calibri" w:hAnsi="Calibri" w:cs="Calibri"/>
          <w:color w:val="000000"/>
          <w:lang w:val="en-US"/>
        </w:rPr>
      </w:pPr>
    </w:p>
    <w:p w14:paraId="39A5A0F4" w14:textId="6623AD7B" w:rsidR="008A35BD" w:rsidRPr="003E395A" w:rsidRDefault="001C472F" w:rsidP="0011552D">
      <w:pPr>
        <w:jc w:val="left"/>
        <w:rPr>
          <w:rFonts w:ascii="Calibri" w:hAnsi="Calibri" w:cs="Calibri"/>
          <w:b/>
          <w:bCs/>
          <w:iCs/>
          <w:color w:val="000000"/>
          <w:sz w:val="24"/>
          <w:szCs w:val="40"/>
          <w:lang w:val="en-US"/>
        </w:rPr>
      </w:pPr>
      <w:bookmarkStart w:id="24" w:name="_Toc522168329"/>
      <w:r w:rsidRPr="003E395A">
        <w:rPr>
          <w:rFonts w:ascii="Calibri" w:hAnsi="Calibri" w:cs="Calibri"/>
          <w:color w:val="000000" w:themeColor="text1"/>
          <w:sz w:val="24"/>
          <w:szCs w:val="40"/>
          <w:lang w:val="en-US"/>
        </w:rPr>
        <w:br w:type="page"/>
      </w:r>
      <w:bookmarkEnd w:id="24"/>
    </w:p>
    <w:p w14:paraId="05E8BB39" w14:textId="22A5CEED" w:rsidR="008A35BD" w:rsidRDefault="001C472F">
      <w:pPr>
        <w:pStyle w:val="Heading1"/>
        <w:rPr>
          <w:rFonts w:ascii="Calibri" w:hAnsi="Calibri" w:cs="Calibri"/>
          <w:i/>
        </w:rPr>
      </w:pPr>
      <w:bookmarkStart w:id="25" w:name="_Toc522094883"/>
      <w:bookmarkStart w:id="26" w:name="_Toc522094935"/>
      <w:bookmarkStart w:id="27" w:name="_Toc522168335"/>
      <w:bookmarkStart w:id="28" w:name="_Toc522174224"/>
      <w:bookmarkStart w:id="29" w:name="_Toc86397074"/>
      <w:r w:rsidRPr="00D71805">
        <w:rPr>
          <w:rFonts w:ascii="Calibri" w:hAnsi="Calibri" w:cs="Calibri"/>
        </w:rPr>
        <w:t xml:space="preserve">Other </w:t>
      </w:r>
      <w:proofErr w:type="spellStart"/>
      <w:r w:rsidRPr="00D71805">
        <w:rPr>
          <w:rFonts w:ascii="Calibri" w:hAnsi="Calibri" w:cs="Calibri"/>
        </w:rPr>
        <w:t>Product</w:t>
      </w:r>
      <w:proofErr w:type="spellEnd"/>
      <w:r w:rsidRPr="00D71805">
        <w:rPr>
          <w:rFonts w:ascii="Calibri" w:hAnsi="Calibri" w:cs="Calibri"/>
        </w:rPr>
        <w:t xml:space="preserve"> </w:t>
      </w:r>
      <w:proofErr w:type="spellStart"/>
      <w:r w:rsidRPr="00D71805">
        <w:rPr>
          <w:rFonts w:ascii="Calibri" w:hAnsi="Calibri" w:cs="Calibri"/>
        </w:rPr>
        <w:t>Characteristics</w:t>
      </w:r>
      <w:bookmarkEnd w:id="25"/>
      <w:bookmarkEnd w:id="26"/>
      <w:bookmarkEnd w:id="27"/>
      <w:bookmarkEnd w:id="28"/>
      <w:bookmarkEnd w:id="29"/>
      <w:proofErr w:type="spellEnd"/>
    </w:p>
    <w:p w14:paraId="20C4A565" w14:textId="4F805FF7" w:rsidR="0003304D" w:rsidRPr="00344A4D" w:rsidRDefault="0003304D">
      <w:pPr>
        <w:tabs>
          <w:tab w:val="left" w:pos="2700"/>
        </w:tabs>
        <w:rPr>
          <w:rFonts w:ascii="Calibri" w:hAnsi="Calibri" w:cs="Calibri"/>
          <w:color w:val="000000" w:themeColor="text1"/>
          <w:lang w:val="en-GB"/>
        </w:rPr>
      </w:pPr>
      <w:bookmarkStart w:id="30" w:name="_Hlk522107238"/>
      <w:r w:rsidRPr="0003304D">
        <w:rPr>
          <w:rFonts w:ascii="Calibri" w:hAnsi="Calibri" w:cs="Calibri"/>
          <w:color w:val="000000" w:themeColor="text1"/>
          <w:lang w:val="en-GB"/>
        </w:rPr>
        <w:t xml:space="preserve">The reduced resource consumption while providing a full-fledged TCP/IP protocol characterizes the </w:t>
      </w:r>
      <w:proofErr w:type="spellStart"/>
      <w:r w:rsidRPr="0003304D">
        <w:rPr>
          <w:rFonts w:ascii="Calibri" w:hAnsi="Calibri" w:cs="Calibri"/>
          <w:color w:val="000000" w:themeColor="text1"/>
          <w:lang w:val="en-GB"/>
        </w:rPr>
        <w:t>lwIP</w:t>
      </w:r>
      <w:proofErr w:type="spellEnd"/>
      <w:r w:rsidRPr="0003304D">
        <w:rPr>
          <w:rFonts w:ascii="Calibri" w:hAnsi="Calibri" w:cs="Calibri"/>
          <w:color w:val="000000" w:themeColor="text1"/>
          <w:lang w:val="en-GB"/>
        </w:rPr>
        <w:t xml:space="preserve"> TCP/IP stack. This makes </w:t>
      </w:r>
      <w:proofErr w:type="spellStart"/>
      <w:r w:rsidRPr="0003304D">
        <w:rPr>
          <w:rFonts w:ascii="Calibri" w:hAnsi="Calibri" w:cs="Calibri"/>
          <w:color w:val="000000" w:themeColor="text1"/>
          <w:lang w:val="en-GB"/>
        </w:rPr>
        <w:t>lwIP</w:t>
      </w:r>
      <w:proofErr w:type="spellEnd"/>
      <w:r w:rsidRPr="0003304D">
        <w:rPr>
          <w:rFonts w:ascii="Calibri" w:hAnsi="Calibri" w:cs="Calibri"/>
          <w:color w:val="000000" w:themeColor="text1"/>
          <w:lang w:val="en-GB"/>
        </w:rPr>
        <w:t xml:space="preserve"> suitable for use in embedded systems with minimal RAM and ROM availability. The attractiveness of this product clearly lies in its </w:t>
      </w:r>
      <w:r w:rsidR="00A04741" w:rsidRPr="0003304D">
        <w:rPr>
          <w:rFonts w:ascii="Calibri" w:hAnsi="Calibri" w:cs="Calibri"/>
          <w:color w:val="000000" w:themeColor="text1"/>
          <w:lang w:val="en-GB"/>
        </w:rPr>
        <w:t>open-source</w:t>
      </w:r>
      <w:r w:rsidRPr="0003304D">
        <w:rPr>
          <w:rFonts w:ascii="Calibri" w:hAnsi="Calibri" w:cs="Calibri"/>
          <w:color w:val="000000" w:themeColor="text1"/>
          <w:lang w:val="en-GB"/>
        </w:rPr>
        <w:t xml:space="preserve"> availability. This promotes the dissemination and further development of the product.</w:t>
      </w:r>
    </w:p>
    <w:p w14:paraId="799FC741" w14:textId="432DCE87" w:rsidR="008A35BD" w:rsidRPr="00A96618" w:rsidRDefault="0003304D" w:rsidP="00A96618">
      <w:pPr>
        <w:tabs>
          <w:tab w:val="left" w:pos="2700"/>
        </w:tabs>
        <w:rPr>
          <w:rFonts w:ascii="Calibri" w:hAnsi="Calibri" w:cs="Calibri"/>
          <w:color w:val="000000" w:themeColor="text1"/>
          <w:lang w:val="en-GB"/>
        </w:rPr>
      </w:pPr>
      <w:proofErr w:type="spellStart"/>
      <w:r w:rsidRPr="00344A4D">
        <w:rPr>
          <w:rFonts w:ascii="Calibri" w:hAnsi="Calibri" w:cs="Calibri"/>
          <w:color w:val="000000" w:themeColor="text1"/>
          <w:lang w:val="en-GB"/>
        </w:rPr>
        <w:t>IwIP</w:t>
      </w:r>
      <w:proofErr w:type="spellEnd"/>
      <w:r w:rsidRPr="00344A4D">
        <w:rPr>
          <w:rFonts w:ascii="Calibri" w:hAnsi="Calibri" w:cs="Calibri"/>
          <w:color w:val="000000" w:themeColor="text1"/>
          <w:lang w:val="en-GB"/>
        </w:rPr>
        <w:t xml:space="preserve"> is a free software written in the C programming language.</w:t>
      </w:r>
    </w:p>
    <w:p w14:paraId="01AC1376" w14:textId="77777777" w:rsidR="008A35BD" w:rsidRPr="00031BEE" w:rsidRDefault="008A35BD">
      <w:pPr>
        <w:rPr>
          <w:rFonts w:ascii="Calibri" w:hAnsi="Calibri" w:cs="Calibri"/>
          <w:lang w:val="en-US"/>
        </w:rPr>
      </w:pPr>
    </w:p>
    <w:p w14:paraId="4173394F" w14:textId="77777777" w:rsidR="008A35BD" w:rsidRDefault="001C472F">
      <w:pPr>
        <w:pStyle w:val="Heading2"/>
        <w:spacing w:before="120"/>
        <w:ind w:left="284" w:hanging="284"/>
        <w:rPr>
          <w:rFonts w:ascii="Calibri" w:hAnsi="Calibri" w:cs="Calibri"/>
          <w:color w:val="000000"/>
          <w:sz w:val="24"/>
          <w:szCs w:val="40"/>
        </w:rPr>
      </w:pPr>
      <w:bookmarkStart w:id="31" w:name="_Toc522094884"/>
      <w:bookmarkStart w:id="32" w:name="_Toc522094936"/>
      <w:bookmarkStart w:id="33" w:name="_Toc522168339"/>
      <w:bookmarkStart w:id="34" w:name="_Toc522174227"/>
      <w:bookmarkStart w:id="35" w:name="_Toc86397075"/>
      <w:r>
        <w:rPr>
          <w:rFonts w:ascii="Calibri" w:hAnsi="Calibri" w:cs="Calibri"/>
          <w:color w:val="000000" w:themeColor="text1"/>
          <w:sz w:val="24"/>
          <w:szCs w:val="40"/>
        </w:rPr>
        <w:t>System Environment</w:t>
      </w:r>
      <w:bookmarkEnd w:id="31"/>
      <w:bookmarkEnd w:id="32"/>
      <w:bookmarkEnd w:id="33"/>
      <w:bookmarkEnd w:id="34"/>
      <w:bookmarkEnd w:id="35"/>
    </w:p>
    <w:bookmarkEnd w:id="30"/>
    <w:p w14:paraId="48AC0F73" w14:textId="04652B6B" w:rsidR="00364653" w:rsidRPr="00F33844" w:rsidRDefault="005D46CA">
      <w:pPr>
        <w:rPr>
          <w:rFonts w:ascii="Calibri" w:hAnsi="Calibri" w:cs="Calibri"/>
          <w:color w:val="000000" w:themeColor="text1"/>
        </w:rPr>
      </w:pPr>
      <w:r>
        <w:rPr>
          <w:rFonts w:ascii="Calibri" w:hAnsi="Calibri" w:cs="Calibri"/>
          <w:color w:val="000000" w:themeColor="text1"/>
        </w:rPr>
        <w:t>See</w:t>
      </w:r>
      <w:r w:rsidR="00364653" w:rsidRPr="00F33844">
        <w:rPr>
          <w:rFonts w:ascii="Calibri" w:hAnsi="Calibri" w:cs="Calibri"/>
          <w:color w:val="000000" w:themeColor="text1"/>
        </w:rPr>
        <w:t xml:space="preserve"> </w:t>
      </w:r>
      <w:r w:rsidR="00F33844" w:rsidRPr="00F33844">
        <w:rPr>
          <w:rFonts w:ascii="Calibri" w:hAnsi="Calibri" w:cs="Calibri"/>
          <w:color w:val="000000" w:themeColor="text1"/>
        </w:rPr>
        <w:t xml:space="preserve">4. </w:t>
      </w:r>
      <w:proofErr w:type="spellStart"/>
      <w:r w:rsidR="00F33844" w:rsidRPr="00F33844">
        <w:rPr>
          <w:rFonts w:ascii="Calibri" w:hAnsi="Calibri" w:cs="Calibri"/>
          <w:color w:val="000000" w:themeColor="text1"/>
        </w:rPr>
        <w:t>Product</w:t>
      </w:r>
      <w:proofErr w:type="spellEnd"/>
      <w:r w:rsidR="00F33844" w:rsidRPr="00F33844">
        <w:rPr>
          <w:rFonts w:ascii="Calibri" w:hAnsi="Calibri" w:cs="Calibri"/>
          <w:color w:val="000000" w:themeColor="text1"/>
        </w:rPr>
        <w:t xml:space="preserve"> Data</w:t>
      </w:r>
    </w:p>
    <w:p w14:paraId="758C74AF" w14:textId="5E3BB5FF" w:rsidR="00B156E9" w:rsidRPr="00A7311A" w:rsidRDefault="00EF7222" w:rsidP="00B156E9">
      <w:pPr>
        <w:pStyle w:val="ListParagraph"/>
        <w:numPr>
          <w:ilvl w:val="0"/>
          <w:numId w:val="38"/>
        </w:numPr>
        <w:rPr>
          <w:rFonts w:ascii="Calibri" w:hAnsi="Calibri" w:cs="Calibri"/>
          <w:iCs/>
          <w:color w:val="000000" w:themeColor="text1"/>
          <w:lang w:val="en-GB"/>
        </w:rPr>
      </w:pPr>
      <w:r w:rsidRPr="00A7311A">
        <w:rPr>
          <w:rFonts w:ascii="Calibri" w:hAnsi="Calibri" w:cs="Calibri"/>
          <w:iCs/>
          <w:color w:val="000000" w:themeColor="text1"/>
          <w:lang w:val="en-GB"/>
        </w:rPr>
        <w:t>Server</w:t>
      </w:r>
      <w:r w:rsidR="009D0A44" w:rsidRPr="00A7311A">
        <w:rPr>
          <w:rFonts w:ascii="Calibri" w:hAnsi="Calibri" w:cs="Calibri"/>
          <w:iCs/>
          <w:color w:val="000000" w:themeColor="text1"/>
          <w:lang w:val="en-GB"/>
        </w:rPr>
        <w:t xml:space="preserve"> for Demonstration usage</w:t>
      </w:r>
      <w:r w:rsidRPr="00A7311A">
        <w:rPr>
          <w:rFonts w:ascii="Calibri" w:hAnsi="Calibri" w:cs="Calibri"/>
          <w:iCs/>
          <w:color w:val="000000" w:themeColor="text1"/>
          <w:lang w:val="en-GB"/>
        </w:rPr>
        <w:t xml:space="preserve">: </w:t>
      </w:r>
      <w:r w:rsidR="00822E6E" w:rsidRPr="00A7311A">
        <w:rPr>
          <w:rFonts w:ascii="Calibri" w:hAnsi="Calibri" w:cs="Calibri"/>
          <w:iCs/>
          <w:color w:val="000000" w:themeColor="text1"/>
          <w:lang w:val="en-GB"/>
        </w:rPr>
        <w:t>Virtual</w:t>
      </w:r>
      <w:r w:rsidRPr="00A7311A">
        <w:rPr>
          <w:rFonts w:ascii="Calibri" w:hAnsi="Calibri" w:cs="Calibri"/>
          <w:iCs/>
          <w:color w:val="000000" w:themeColor="text1"/>
          <w:lang w:val="en-GB"/>
        </w:rPr>
        <w:t xml:space="preserve"> Windows </w:t>
      </w:r>
      <w:r w:rsidR="00822E6E" w:rsidRPr="00A7311A">
        <w:rPr>
          <w:rFonts w:ascii="Calibri" w:hAnsi="Calibri" w:cs="Calibri"/>
          <w:iCs/>
          <w:color w:val="000000" w:themeColor="text1"/>
          <w:lang w:val="en-GB"/>
        </w:rPr>
        <w:t>Environment</w:t>
      </w:r>
      <w:r w:rsidR="006D48B6" w:rsidRPr="00A7311A">
        <w:rPr>
          <w:rFonts w:ascii="Calibri" w:hAnsi="Calibri" w:cs="Calibri"/>
          <w:iCs/>
          <w:color w:val="000000" w:themeColor="text1"/>
          <w:lang w:val="en-GB"/>
        </w:rPr>
        <w:t xml:space="preserve"> (</w:t>
      </w:r>
      <w:r w:rsidR="005D46CA" w:rsidRPr="00A7311A">
        <w:rPr>
          <w:rFonts w:ascii="Calibri" w:hAnsi="Calibri" w:cs="Calibri"/>
          <w:iCs/>
          <w:color w:val="000000" w:themeColor="text1"/>
          <w:lang w:val="en-GB"/>
        </w:rPr>
        <w:t>Orientation at</w:t>
      </w:r>
      <w:r w:rsidR="006D48B6" w:rsidRPr="00A7311A">
        <w:rPr>
          <w:rFonts w:ascii="Calibri" w:hAnsi="Calibri" w:cs="Calibri"/>
          <w:iCs/>
          <w:color w:val="000000" w:themeColor="text1"/>
          <w:lang w:val="en-GB"/>
        </w:rPr>
        <w:t xml:space="preserve"> ESP8266</w:t>
      </w:r>
      <w:r w:rsidR="00026753" w:rsidRPr="00A7311A">
        <w:rPr>
          <w:rFonts w:ascii="Calibri" w:hAnsi="Calibri" w:cs="Calibri"/>
          <w:iCs/>
          <w:color w:val="000000" w:themeColor="text1"/>
          <w:lang w:val="en-GB"/>
        </w:rPr>
        <w:t xml:space="preserve">-Hardware </w:t>
      </w:r>
      <w:r w:rsidR="005D46CA" w:rsidRPr="00A7311A">
        <w:rPr>
          <w:rFonts w:ascii="Calibri" w:hAnsi="Calibri" w:cs="Calibri"/>
          <w:iCs/>
          <w:color w:val="000000" w:themeColor="text1"/>
          <w:lang w:val="en-GB"/>
        </w:rPr>
        <w:t>and</w:t>
      </w:r>
      <w:r w:rsidR="00026753" w:rsidRPr="00A7311A">
        <w:rPr>
          <w:rFonts w:ascii="Calibri" w:hAnsi="Calibri" w:cs="Calibri"/>
          <w:iCs/>
          <w:color w:val="000000" w:themeColor="text1"/>
          <w:lang w:val="en-GB"/>
        </w:rPr>
        <w:t xml:space="preserve"> -</w:t>
      </w:r>
      <w:r w:rsidR="00257D33" w:rsidRPr="00A7311A">
        <w:rPr>
          <w:rFonts w:ascii="Calibri" w:hAnsi="Calibri" w:cs="Calibri"/>
          <w:iCs/>
          <w:color w:val="000000" w:themeColor="text1"/>
          <w:lang w:val="en-GB"/>
        </w:rPr>
        <w:t>Environment</w:t>
      </w:r>
      <w:r w:rsidR="00026753" w:rsidRPr="00A7311A">
        <w:rPr>
          <w:rFonts w:ascii="Calibri" w:hAnsi="Calibri" w:cs="Calibri"/>
          <w:iCs/>
          <w:color w:val="000000" w:themeColor="text1"/>
          <w:lang w:val="en-GB"/>
        </w:rPr>
        <w:t>)</w:t>
      </w:r>
    </w:p>
    <w:p w14:paraId="58F44AC4" w14:textId="1228F9B6" w:rsidR="00F942B6" w:rsidRPr="00822E6E" w:rsidRDefault="00F942B6" w:rsidP="00B156E9">
      <w:pPr>
        <w:pStyle w:val="ListParagraph"/>
        <w:numPr>
          <w:ilvl w:val="0"/>
          <w:numId w:val="38"/>
        </w:numPr>
        <w:rPr>
          <w:rFonts w:ascii="Calibri" w:hAnsi="Calibri" w:cs="Calibri"/>
          <w:color w:val="000000" w:themeColor="text1"/>
          <w:lang w:val="en-US"/>
        </w:rPr>
      </w:pPr>
      <w:r w:rsidRPr="00822E6E">
        <w:rPr>
          <w:rFonts w:ascii="Calibri" w:hAnsi="Calibri" w:cs="Calibri"/>
          <w:color w:val="000000" w:themeColor="text1"/>
          <w:lang w:val="en-US"/>
        </w:rPr>
        <w:t xml:space="preserve">Client: </w:t>
      </w:r>
      <w:r w:rsidR="00822E6E" w:rsidRPr="00822E6E">
        <w:rPr>
          <w:rFonts w:ascii="Calibri" w:hAnsi="Calibri" w:cs="Calibri"/>
          <w:iCs/>
          <w:color w:val="000000" w:themeColor="text1"/>
          <w:lang w:val="en-US"/>
        </w:rPr>
        <w:t>Virtual</w:t>
      </w:r>
      <w:r w:rsidRPr="00822E6E">
        <w:rPr>
          <w:rFonts w:ascii="Calibri" w:hAnsi="Calibri" w:cs="Calibri"/>
          <w:color w:val="000000" w:themeColor="text1"/>
          <w:lang w:val="en-US"/>
        </w:rPr>
        <w:t xml:space="preserve"> Windows</w:t>
      </w:r>
      <w:r w:rsidR="00822E6E" w:rsidRPr="00822E6E">
        <w:rPr>
          <w:rFonts w:ascii="Calibri" w:hAnsi="Calibri" w:cs="Calibri"/>
          <w:iCs/>
          <w:color w:val="000000" w:themeColor="text1"/>
          <w:lang w:val="en-US"/>
        </w:rPr>
        <w:t xml:space="preserve"> Env</w:t>
      </w:r>
      <w:r w:rsidR="00822E6E">
        <w:rPr>
          <w:rFonts w:ascii="Calibri" w:hAnsi="Calibri" w:cs="Calibri"/>
          <w:iCs/>
          <w:color w:val="000000" w:themeColor="text1"/>
          <w:lang w:val="en-US"/>
        </w:rPr>
        <w:t>ironment</w:t>
      </w:r>
    </w:p>
    <w:p w14:paraId="1C588F87" w14:textId="77777777" w:rsidR="008A35BD" w:rsidRPr="00822E6E" w:rsidRDefault="008A35BD">
      <w:pPr>
        <w:rPr>
          <w:rFonts w:ascii="Calibri" w:hAnsi="Calibri" w:cs="Calibri"/>
          <w:lang w:val="en-US"/>
        </w:rPr>
      </w:pPr>
    </w:p>
    <w:p w14:paraId="0C86F77A" w14:textId="77777777" w:rsidR="008A35BD" w:rsidRDefault="001C472F">
      <w:pPr>
        <w:pStyle w:val="Heading1"/>
        <w:rPr>
          <w:rFonts w:ascii="Calibri" w:hAnsi="Calibri" w:cs="Calibri"/>
          <w:szCs w:val="28"/>
        </w:rPr>
      </w:pPr>
      <w:bookmarkStart w:id="36" w:name="_Toc522094886"/>
      <w:bookmarkStart w:id="37" w:name="_Toc522094938"/>
      <w:bookmarkStart w:id="38" w:name="_Toc522168340"/>
      <w:bookmarkStart w:id="39" w:name="_Toc522174228"/>
      <w:bookmarkStart w:id="40" w:name="_Toc86397076"/>
      <w:r>
        <w:rPr>
          <w:rFonts w:ascii="Calibri" w:hAnsi="Calibri" w:cs="Calibri"/>
          <w:szCs w:val="28"/>
        </w:rPr>
        <w:t>Referen</w:t>
      </w:r>
      <w:bookmarkEnd w:id="36"/>
      <w:bookmarkEnd w:id="37"/>
      <w:r>
        <w:rPr>
          <w:rFonts w:ascii="Calibri" w:hAnsi="Calibri" w:cs="Calibri"/>
          <w:szCs w:val="28"/>
        </w:rPr>
        <w:t>ces</w:t>
      </w:r>
      <w:bookmarkEnd w:id="38"/>
      <w:bookmarkEnd w:id="39"/>
      <w:bookmarkEnd w:id="40"/>
    </w:p>
    <w:p w14:paraId="12D860C3" w14:textId="77777777" w:rsidR="00EA73D3" w:rsidRPr="000647D6" w:rsidRDefault="00EA73D3" w:rsidP="00EA73D3">
      <w:pPr>
        <w:pStyle w:val="Bibliography"/>
        <w:rPr>
          <w:rFonts w:ascii="Calibri" w:hAnsi="Calibri" w:cs="Calibri"/>
          <w:lang w:val="fr-FR"/>
        </w:rPr>
      </w:pPr>
      <w:r>
        <w:rPr>
          <w:rFonts w:ascii="Calibri" w:hAnsi="Calibri" w:cs="Calibri"/>
        </w:rPr>
        <w:fldChar w:fldCharType="begin"/>
      </w:r>
      <w:r w:rsidRPr="000647D6">
        <w:rPr>
          <w:rFonts w:ascii="Calibri" w:hAnsi="Calibri" w:cs="Calibri"/>
          <w:lang w:val="en-US"/>
        </w:rPr>
        <w:instrText xml:space="preserve"> ADDIN ZOTERO_BIBL {"uncited":[],"omitted":[],"custom":[]} CSL_BIBLIOGRAPHY </w:instrText>
      </w:r>
      <w:r>
        <w:rPr>
          <w:rFonts w:ascii="Calibri" w:hAnsi="Calibri" w:cs="Calibri"/>
        </w:rPr>
        <w:fldChar w:fldCharType="separate"/>
      </w:r>
      <w:r w:rsidRPr="000647D6">
        <w:rPr>
          <w:rFonts w:ascii="Calibri" w:hAnsi="Calibri" w:cs="Calibri"/>
          <w:lang w:val="en-US"/>
        </w:rPr>
        <w:t>[1]</w:t>
      </w:r>
      <w:r w:rsidRPr="000647D6">
        <w:rPr>
          <w:rFonts w:ascii="Calibri" w:hAnsi="Calibri" w:cs="Calibri"/>
          <w:lang w:val="en-US"/>
        </w:rPr>
        <w:tab/>
        <w:t xml:space="preserve">‘lwIP’, </w:t>
      </w:r>
      <w:r w:rsidRPr="000647D6">
        <w:rPr>
          <w:rFonts w:ascii="Calibri" w:hAnsi="Calibri" w:cs="Calibri"/>
          <w:i/>
          <w:lang w:val="en-US"/>
        </w:rPr>
        <w:t>Wikipedia</w:t>
      </w:r>
      <w:r w:rsidRPr="000647D6">
        <w:rPr>
          <w:rFonts w:ascii="Calibri" w:hAnsi="Calibri" w:cs="Calibri"/>
          <w:lang w:val="en-US"/>
        </w:rPr>
        <w:t xml:space="preserve">. Sep. 27, 2021. Accessed: Oct. 15, 2021. </w:t>
      </w:r>
      <w:r w:rsidRPr="000647D6">
        <w:rPr>
          <w:rFonts w:ascii="Calibri" w:hAnsi="Calibri" w:cs="Calibri"/>
          <w:lang w:val="fr-FR"/>
        </w:rPr>
        <w:t>[Online]. Available: https://en.wikipedia.org/w/index.php?title=LwIP&amp;oldid=1046741291</w:t>
      </w:r>
    </w:p>
    <w:p w14:paraId="1204CCFE" w14:textId="77777777" w:rsidR="00EA73D3" w:rsidRPr="000647D6" w:rsidRDefault="00EA73D3" w:rsidP="00EA73D3">
      <w:pPr>
        <w:pStyle w:val="Bibliography"/>
        <w:rPr>
          <w:rFonts w:ascii="Calibri" w:hAnsi="Calibri" w:cs="Calibri"/>
          <w:lang w:val="en-US"/>
        </w:rPr>
      </w:pPr>
      <w:r w:rsidRPr="000647D6">
        <w:rPr>
          <w:rFonts w:ascii="Calibri" w:hAnsi="Calibri" w:cs="Calibri"/>
          <w:lang w:val="en-US"/>
        </w:rPr>
        <w:t>[2]</w:t>
      </w:r>
      <w:r w:rsidRPr="000647D6">
        <w:rPr>
          <w:rFonts w:ascii="Calibri" w:hAnsi="Calibri" w:cs="Calibri"/>
          <w:lang w:val="en-US"/>
        </w:rPr>
        <w:tab/>
        <w:t xml:space="preserve">lujji, ‘HTTP server with WebSockets on ESP8266’, </w:t>
      </w:r>
      <w:r w:rsidRPr="000647D6">
        <w:rPr>
          <w:rFonts w:ascii="Calibri" w:hAnsi="Calibri" w:cs="Calibri"/>
          <w:i/>
          <w:lang w:val="en-US"/>
        </w:rPr>
        <w:t>lujji</w:t>
      </w:r>
      <w:r w:rsidRPr="000647D6">
        <w:rPr>
          <w:rFonts w:ascii="Calibri" w:hAnsi="Calibri" w:cs="Calibri"/>
          <w:lang w:val="en-US"/>
        </w:rPr>
        <w:t>. http://lujji.github.io/blog/esp-httpd/index.html (accessed Oct. 15, 2021).</w:t>
      </w:r>
    </w:p>
    <w:p w14:paraId="5D38EFEF" w14:textId="77777777" w:rsidR="00EA73D3" w:rsidRPr="000647D6" w:rsidRDefault="00EA73D3" w:rsidP="00EA73D3">
      <w:pPr>
        <w:pStyle w:val="Bibliography"/>
        <w:rPr>
          <w:rFonts w:ascii="Calibri" w:hAnsi="Calibri" w:cs="Calibri"/>
          <w:lang w:val="en-US"/>
        </w:rPr>
      </w:pPr>
      <w:r w:rsidRPr="000647D6">
        <w:rPr>
          <w:rFonts w:ascii="Calibri" w:hAnsi="Calibri" w:cs="Calibri"/>
          <w:lang w:val="en-US"/>
        </w:rPr>
        <w:t>[3]</w:t>
      </w:r>
      <w:r w:rsidRPr="000647D6">
        <w:rPr>
          <w:rFonts w:ascii="Calibri" w:hAnsi="Calibri" w:cs="Calibri"/>
          <w:lang w:val="en-US"/>
        </w:rPr>
        <w:tab/>
        <w:t>‘lwIP - A Lightweight TCP/IP stack - Patches: patch #9525, httpd: add Websocket support [Savannah]’. https://savannah.nongnu.org/patch/?9525 (accessed Oct. 15, 2021).</w:t>
      </w:r>
    </w:p>
    <w:p w14:paraId="6C597E7C" w14:textId="77777777" w:rsidR="00EA73D3" w:rsidRPr="000647D6" w:rsidRDefault="00EA73D3" w:rsidP="00EA73D3">
      <w:pPr>
        <w:pStyle w:val="Bibliography"/>
        <w:rPr>
          <w:rFonts w:ascii="Calibri" w:hAnsi="Calibri" w:cs="Calibri"/>
          <w:lang w:val="en-US"/>
        </w:rPr>
      </w:pPr>
      <w:r w:rsidRPr="000647D6">
        <w:rPr>
          <w:rFonts w:ascii="Calibri" w:hAnsi="Calibri" w:cs="Calibri"/>
          <w:lang w:val="it-IT"/>
        </w:rPr>
        <w:t>[4]</w:t>
      </w:r>
      <w:r w:rsidRPr="000647D6">
        <w:rPr>
          <w:rFonts w:ascii="Calibri" w:hAnsi="Calibri" w:cs="Calibri"/>
          <w:lang w:val="it-IT"/>
        </w:rPr>
        <w:tab/>
        <w:t xml:space="preserve">‘Internet protocol suite’, </w:t>
      </w:r>
      <w:r w:rsidRPr="000647D6">
        <w:rPr>
          <w:rFonts w:ascii="Calibri" w:hAnsi="Calibri" w:cs="Calibri"/>
          <w:i/>
          <w:lang w:val="it-IT"/>
        </w:rPr>
        <w:t>Wikipedia</w:t>
      </w:r>
      <w:r w:rsidRPr="000647D6">
        <w:rPr>
          <w:rFonts w:ascii="Calibri" w:hAnsi="Calibri" w:cs="Calibri"/>
          <w:lang w:val="it-IT"/>
        </w:rPr>
        <w:t xml:space="preserve">. Oct. 13, 2021. </w:t>
      </w:r>
      <w:r w:rsidRPr="000647D6">
        <w:rPr>
          <w:rFonts w:ascii="Calibri" w:hAnsi="Calibri" w:cs="Calibri"/>
          <w:lang w:val="en-US"/>
        </w:rPr>
        <w:t>Accessed: Oct. 15, 2021. [Online]. Available: https://en.wikipedia.org/w/index.php?title=Internet_protocol_suite&amp;oldid=1049680584</w:t>
      </w:r>
    </w:p>
    <w:p w14:paraId="40565302" w14:textId="77777777" w:rsidR="00EA73D3" w:rsidRPr="000647D6" w:rsidRDefault="00EA73D3" w:rsidP="00EA73D3">
      <w:pPr>
        <w:pStyle w:val="Bibliography"/>
        <w:rPr>
          <w:rFonts w:ascii="Calibri" w:hAnsi="Calibri" w:cs="Calibri"/>
          <w:lang w:val="en-US"/>
        </w:rPr>
      </w:pPr>
      <w:r w:rsidRPr="000647D6">
        <w:rPr>
          <w:rFonts w:ascii="Calibri" w:hAnsi="Calibri" w:cs="Calibri"/>
          <w:lang w:val="en-US"/>
        </w:rPr>
        <w:t>[5]</w:t>
      </w:r>
      <w:r w:rsidRPr="000647D6">
        <w:rPr>
          <w:rFonts w:ascii="Calibri" w:hAnsi="Calibri" w:cs="Calibri"/>
          <w:lang w:val="en-US"/>
        </w:rPr>
        <w:tab/>
        <w:t xml:space="preserve">‘Was ist WebSocket?’, </w:t>
      </w:r>
      <w:r w:rsidRPr="000647D6">
        <w:rPr>
          <w:rFonts w:ascii="Calibri" w:hAnsi="Calibri" w:cs="Calibri"/>
          <w:i/>
          <w:lang w:val="en-US"/>
        </w:rPr>
        <w:t>IONOS Digitalguide</w:t>
      </w:r>
      <w:r w:rsidRPr="000647D6">
        <w:rPr>
          <w:rFonts w:ascii="Calibri" w:hAnsi="Calibri" w:cs="Calibri"/>
          <w:lang w:val="en-US"/>
        </w:rPr>
        <w:t>. https://www.ionos.de/digitalguide/websites/web-entwicklung/was-ist-websocket/ (accessed Oct. 15, 2021).</w:t>
      </w:r>
    </w:p>
    <w:p w14:paraId="4ABB4639" w14:textId="77777777" w:rsidR="00EA73D3" w:rsidRPr="00EA73D3" w:rsidRDefault="00EA73D3" w:rsidP="00EA73D3">
      <w:pPr>
        <w:pStyle w:val="Bibliography"/>
        <w:rPr>
          <w:rFonts w:ascii="Calibri" w:hAnsi="Calibri" w:cs="Calibri"/>
        </w:rPr>
      </w:pPr>
      <w:r w:rsidRPr="00EA73D3">
        <w:rPr>
          <w:rFonts w:ascii="Calibri" w:hAnsi="Calibri" w:cs="Calibri"/>
        </w:rPr>
        <w:t>[6]</w:t>
      </w:r>
      <w:r w:rsidRPr="00EA73D3">
        <w:rPr>
          <w:rFonts w:ascii="Calibri" w:hAnsi="Calibri" w:cs="Calibri"/>
        </w:rPr>
        <w:tab/>
        <w:t xml:space="preserve">‘HTTP/2 und SEO: Welche Vorteile hat das Protokoll gegenüber HTTP 1?’, </w:t>
      </w:r>
      <w:r w:rsidRPr="00EA73D3">
        <w:rPr>
          <w:rFonts w:ascii="Calibri" w:hAnsi="Calibri" w:cs="Calibri"/>
          <w:i/>
          <w:iCs/>
        </w:rPr>
        <w:t>seonative</w:t>
      </w:r>
      <w:r w:rsidRPr="00EA73D3">
        <w:rPr>
          <w:rFonts w:ascii="Calibri" w:hAnsi="Calibri" w:cs="Calibri"/>
        </w:rPr>
        <w:t>, Dec. 11, 2019. https://www.seonative.de/http2-und-seo-welche-vorteile-hat-das-neue-protokoll/ (accessed Oct. 15, 2021).</w:t>
      </w:r>
    </w:p>
    <w:p w14:paraId="0D81D206" w14:textId="77777777" w:rsidR="00EA73D3" w:rsidRPr="000647D6" w:rsidRDefault="00EA73D3" w:rsidP="00EA73D3">
      <w:pPr>
        <w:pStyle w:val="Bibliography"/>
        <w:rPr>
          <w:rFonts w:ascii="Calibri" w:hAnsi="Calibri" w:cs="Calibri"/>
          <w:lang w:val="en-US"/>
        </w:rPr>
      </w:pPr>
      <w:r w:rsidRPr="000647D6">
        <w:rPr>
          <w:rFonts w:ascii="Calibri" w:hAnsi="Calibri" w:cs="Calibri"/>
          <w:lang w:val="en-US"/>
        </w:rPr>
        <w:t>[7]</w:t>
      </w:r>
      <w:r w:rsidRPr="000647D6">
        <w:rPr>
          <w:rFonts w:ascii="Calibri" w:hAnsi="Calibri" w:cs="Calibri"/>
          <w:lang w:val="en-US"/>
        </w:rPr>
        <w:tab/>
        <w:t>CDN77, ‘HTTP/2 technology demo’. http://www.http2demo.io/ (accessed Oct. 15, 2021).</w:t>
      </w:r>
    </w:p>
    <w:p w14:paraId="57F6569B" w14:textId="088186EB" w:rsidR="008A35BD" w:rsidRPr="000968FA" w:rsidRDefault="00EA73D3">
      <w:pPr>
        <w:rPr>
          <w:rFonts w:ascii="Calibri" w:hAnsi="Calibri" w:cs="Calibri"/>
        </w:rPr>
      </w:pPr>
      <w:r>
        <w:rPr>
          <w:rFonts w:ascii="Calibri" w:hAnsi="Calibri" w:cs="Calibri"/>
        </w:rPr>
        <w:fldChar w:fldCharType="end"/>
      </w:r>
    </w:p>
    <w:sectPr w:rsidR="008A35BD" w:rsidRPr="000968FA">
      <w:type w:val="continuous"/>
      <w:pgSz w:w="11906" w:h="16838"/>
      <w:pgMar w:top="1418" w:right="1418" w:bottom="907" w:left="1418" w:header="709" w:footer="709"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Kaczynski Lucas (inf20147)" w:date="2021-10-29T01:51:00Z" w:initials="KL(">
    <w:p w14:paraId="6BF24C90" w14:textId="7719007F" w:rsidR="00031BEE" w:rsidRDefault="00031BEE">
      <w:pPr>
        <w:pStyle w:val="CommentText"/>
      </w:pPr>
      <w:r>
        <w:rPr>
          <w:rStyle w:val="CommentReference"/>
        </w:rPr>
        <w:annotationRef/>
      </w:r>
      <w:r>
        <w:t>Text aus Aufgabenstellung kopieren?</w:t>
      </w:r>
    </w:p>
  </w:comment>
  <w:comment w:id="16" w:author="Kaczynski Lucas (inf20147)" w:date="2021-10-29T01:57:00Z" w:initials="KL(">
    <w:p w14:paraId="0EA636B7" w14:textId="7B223BA8" w:rsidR="00F709C6" w:rsidRDefault="00F709C6">
      <w:pPr>
        <w:pStyle w:val="CommentText"/>
      </w:pPr>
      <w:r>
        <w:rPr>
          <w:rStyle w:val="CommentReference"/>
        </w:rPr>
        <w:annotationRef/>
      </w:r>
      <w:r>
        <w:t xml:space="preserve">Durch UML Diagramm ersetzen, bei der wir </w:t>
      </w:r>
      <w:r w:rsidR="008C1058">
        <w:t xml:space="preserve">TCP/IP </w:t>
      </w:r>
      <w:r w:rsidR="00DB434C">
        <w:t>und die Entwicklungsumgebung darstell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F24C90" w15:done="0"/>
  <w15:commentEx w15:paraId="0EA636B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650B2" w16cex:dateUtc="2021-10-29T08:51:00Z"/>
  <w16cex:commentExtensible w16cex:durableId="25265224" w16cex:dateUtc="2021-10-29T08: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F24C90" w16cid:durableId="252650B2"/>
  <w16cid:commentId w16cid:paraId="0EA636B7" w16cid:durableId="2526522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4C2F5D" w14:textId="77777777" w:rsidR="00240462" w:rsidRDefault="00240462">
      <w:r>
        <w:separator/>
      </w:r>
    </w:p>
  </w:endnote>
  <w:endnote w:type="continuationSeparator" w:id="0">
    <w:p w14:paraId="4F6B039F" w14:textId="77777777" w:rsidR="00240462" w:rsidRDefault="00240462">
      <w:r>
        <w:continuationSeparator/>
      </w:r>
    </w:p>
  </w:endnote>
  <w:endnote w:type="continuationNotice" w:id="1">
    <w:p w14:paraId="02A61684" w14:textId="77777777" w:rsidR="00240462" w:rsidRDefault="0024046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1"/>
    <w:family w:val="roman"/>
    <w:pitch w:val="variable"/>
    <w:sig w:usb0="00002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2329D0" w14:textId="02986E8A" w:rsidR="008A35BD" w:rsidRPr="00FB02BB" w:rsidRDefault="001C472F">
    <w:pPr>
      <w:ind w:right="360"/>
      <w:rPr>
        <w:rFonts w:ascii="Calibri" w:hAnsi="Calibri" w:cs="Calibri"/>
        <w:lang w:val="en-GB"/>
      </w:rPr>
    </w:pPr>
    <w:r>
      <w:rPr>
        <w:noProof/>
      </w:rPr>
      <mc:AlternateContent>
        <mc:Choice Requires="wps">
          <w:drawing>
            <wp:anchor distT="0" distB="0" distL="0" distR="0" simplePos="0" relativeHeight="251658240" behindDoc="0" locked="0" layoutInCell="1" allowOverlap="1" wp14:anchorId="070B330F" wp14:editId="53B27847">
              <wp:simplePos x="0" y="0"/>
              <wp:positionH relativeFrom="page">
                <wp:posOffset>6562090</wp:posOffset>
              </wp:positionH>
              <wp:positionV relativeFrom="paragraph">
                <wp:posOffset>635</wp:posOffset>
              </wp:positionV>
              <wp:extent cx="97155" cy="184785"/>
              <wp:effectExtent l="8890" t="3175" r="8255" b="2540"/>
              <wp:wrapSquare wrapText="bothSides"/>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7155" cy="184785"/>
                      </a:xfrm>
                      <a:prstGeom prst="rect">
                        <a:avLst/>
                      </a:prstGeom>
                      <a:solidFill>
                        <a:srgbClr val="FFFFFF">
                          <a:alpha val="0"/>
                        </a:srgbClr>
                      </a:solidFill>
                      <a:ln>
                        <a:noFill/>
                      </a:ln>
                    </wps:spPr>
                    <wps:txbx>
                      <w:txbxContent>
                        <w:p w14:paraId="235439C0" w14:textId="77777777" w:rsidR="008A35BD" w:rsidRDefault="001C472F">
                          <w:pPr>
                            <w:rPr>
                              <w:rFonts w:ascii="Calibri" w:hAnsi="Calibri" w:cs="Calibri"/>
                            </w:rPr>
                          </w:pPr>
                          <w:r>
                            <w:rPr>
                              <w:rFonts w:ascii="Calibri" w:hAnsi="Calibri" w:cs="Calibri"/>
                            </w:rPr>
                            <w:fldChar w:fldCharType="begin"/>
                          </w:r>
                          <w:r>
                            <w:rPr>
                              <w:rFonts w:ascii="Calibri" w:hAnsi="Calibri" w:cs="Calibri"/>
                            </w:rPr>
                            <w:instrText xml:space="preserve"> PAGE </w:instrText>
                          </w:r>
                          <w:r>
                            <w:rPr>
                              <w:rFonts w:ascii="Calibri" w:hAnsi="Calibri" w:cs="Calibri"/>
                            </w:rPr>
                            <w:fldChar w:fldCharType="separate"/>
                          </w:r>
                          <w:r>
                            <w:rPr>
                              <w:rFonts w:ascii="Calibri" w:hAnsi="Calibri" w:cs="Calibri"/>
                            </w:rPr>
                            <w:t>8</w:t>
                          </w:r>
                          <w:r>
                            <w:rPr>
                              <w:rFonts w:ascii="Calibri" w:hAnsi="Calibri" w:cs="Calibri"/>
                            </w:rPr>
                            <w:fldChar w:fldCharType="end"/>
                          </w:r>
                          <w:r>
                            <w:rPr>
                              <w:rFonts w:ascii="Calibri" w:hAnsi="Calibri" w:cs="Calibri"/>
                            </w:rPr>
                            <w:br/>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0B330F" id="Text Box 1" o:spid="_x0000_s1026" style="position:absolute;left:0;text-align:left;margin-left:516.7pt;margin-top:.05pt;width:7.65pt;height:14.55pt;z-index:2516582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" stroked="f">
              <v:fill opacity="0"/>
              <v:textbox inset="0,0,0,0">
                <w:txbxContent>
                  <w:p w14:paraId="235439C0" w14:textId="77777777" w:rsidR="008A35BD" w:rsidRDefault="001C472F">
                    <w:pPr>
                      <w:rPr>
                        <w:rFonts w:ascii="Calibri" w:hAnsi="Calibri" w:cs="Calibri"/>
                      </w:rPr>
                    </w:pPr>
                    <w:r>
                      <w:rPr>
                        <w:rFonts w:ascii="Calibri" w:hAnsi="Calibri" w:cs="Calibri"/>
                      </w:rPr>
                      <w:fldChar w:fldCharType="begin"/>
                    </w:r>
                    <w:r>
                      <w:rPr>
                        <w:rFonts w:ascii="Calibri" w:hAnsi="Calibri" w:cs="Calibri"/>
                      </w:rPr>
                      <w:instrText xml:space="preserve"> PAGE </w:instrText>
                    </w:r>
                    <w:r>
                      <w:rPr>
                        <w:rFonts w:ascii="Calibri" w:hAnsi="Calibri" w:cs="Calibri"/>
                      </w:rPr>
                      <w:fldChar w:fldCharType="separate"/>
                    </w:r>
                    <w:r>
                      <w:rPr>
                        <w:rFonts w:ascii="Calibri" w:hAnsi="Calibri" w:cs="Calibri"/>
                      </w:rPr>
                      <w:t>8</w:t>
                    </w:r>
                    <w:r>
                      <w:rPr>
                        <w:rFonts w:ascii="Calibri" w:hAnsi="Calibri" w:cs="Calibri"/>
                      </w:rPr>
                      <w:fldChar w:fldCharType="end"/>
                    </w:r>
                    <w:r>
                      <w:rPr>
                        <w:rFonts w:ascii="Calibri" w:hAnsi="Calibri" w:cs="Calibri"/>
                      </w:rPr>
                      <w:br/>
                    </w:r>
                  </w:p>
                </w:txbxContent>
              </v:textbox>
              <w10:wrap type="square" anchorx="page"/>
            </v:rect>
          </w:pict>
        </mc:Fallback>
      </mc:AlternateContent>
    </w:r>
    <w:r>
      <w:rPr>
        <w:rFonts w:ascii="Verdana" w:hAnsi="Verdana" w:cs="Verdana"/>
        <w:noProof/>
      </w:rPr>
      <mc:AlternateContent>
        <mc:Choice Requires="wpg">
          <w:drawing>
            <wp:inline distT="0" distB="0" distL="0" distR="0" wp14:anchorId="00BD0D9E" wp14:editId="6FC0275C">
              <wp:extent cx="914400" cy="352425"/>
              <wp:effectExtent l="0" t="0" r="0" b="0"/>
              <wp:docPr id="2"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0"/>
                      <pic:cNvPicPr>
                        <a:picLocks noChangeAspect="1"/>
                      </pic:cNvPicPr>
                    </pic:nvPicPr>
                    <pic:blipFill>
                      <a:blip r:embed="rId1"/>
                      <a:stretch/>
                    </pic:blipFill>
                    <pic:spPr bwMode="auto">
                      <a:xfrm>
                        <a:off x="0" y="0"/>
                        <a:ext cx="914400" cy="352425"/>
                      </a:xfrm>
                      <a:prstGeom prst="rect">
                        <a:avLst/>
                      </a:prstGeom>
                      <a:solidFill>
                        <a:srgbClr val="FFFFFF"/>
                      </a:solidFill>
                      <a:ln>
                        <a:noFill/>
                      </a:ln>
                    </pic:spPr>
                  </pic:pic>
                </a:graphicData>
              </a:graphic>
            </wp:inline>
          </w:drawing>
        </mc:Choice>
        <mc:Fallback xmlns:pic="http://schemas.openxmlformats.org/drawingml/2006/picture" xmlns:a="http://schemas.openxmlformats.org/drawingml/2006/main" xmlns:arto="http://schemas.microsoft.com/office/word/2006/arto">
          <w:pict w14:anchorId="34ADF36F">
            <v:shapetype coordsize="21600,21600" o:spt="75" o:preferrelative="t" path="m@4@5l@4@11@9@11@9@5xe" type="#_x0000_t75">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style="mso-wrap-distance-left:0.0pt;mso-wrap-distance-top:0.0pt;mso-wrap-distance-right:0.0pt;mso-wrap-distance-bottom:0.0pt;width:72.0pt;height:27.8pt;" o:spid="_x0000_s1" stroked="f" type="#_x0000_t75">
              <v:path textboxrect="0,0,0,0"/>
              <v:imagedata o:title="" r:id="rId2"/>
            </v:shape>
          </w:pict>
        </mc:Fallback>
      </mc:AlternateContent>
    </w:r>
    <w:r>
      <w:rPr>
        <w:rFonts w:ascii="Verdana" w:eastAsia="Verdana" w:hAnsi="Verdana" w:cs="Verdana"/>
        <w:lang w:val="en-GB"/>
      </w:rPr>
      <w:t xml:space="preserve"> </w:t>
    </w:r>
    <w:r>
      <w:rPr>
        <w:rFonts w:ascii="Verdana" w:hAnsi="Verdana" w:cs="Verdana"/>
        <w:lang w:val="en-GB"/>
      </w:rPr>
      <w:tab/>
    </w:r>
    <w:r>
      <w:rPr>
        <w:rFonts w:ascii="Calibri" w:hAnsi="Calibri" w:cs="Calibri"/>
        <w:lang w:val="en-GB"/>
      </w:rPr>
      <w:t xml:space="preserve">CRS </w:t>
    </w:r>
    <w:proofErr w:type="spellStart"/>
    <w:r>
      <w:rPr>
        <w:rFonts w:ascii="Calibri" w:hAnsi="Calibri" w:cs="Calibri"/>
        <w:lang w:val="en-GB"/>
      </w:rPr>
      <w:t>Projektname</w:t>
    </w:r>
    <w:proofErr w:type="spellEnd"/>
    <w:r>
      <w:rPr>
        <w:rFonts w:ascii="Calibri" w:hAnsi="Calibri" w:cs="Calibri"/>
        <w:lang w:val="en-GB"/>
      </w:rPr>
      <w:t xml:space="preserve"> | TINF20C | Team </w:t>
    </w:r>
    <w:r w:rsidR="002D7A6B">
      <w:rPr>
        <w:rFonts w:ascii="Calibri" w:hAnsi="Calibri" w:cs="Calibri"/>
        <w:lang w:val="en-GB"/>
      </w:rPr>
      <w:t>4</w:t>
    </w:r>
    <w:r>
      <w:rPr>
        <w:rFonts w:ascii="Calibri" w:hAnsi="Calibri" w:cs="Calibri"/>
        <w:lang w:val="en-GB"/>
      </w:rPr>
      <w:t xml:space="preserve"> | </w:t>
    </w:r>
    <w:r w:rsidR="002D7A6B">
      <w:rPr>
        <w:rFonts w:ascii="Calibri" w:hAnsi="Calibri" w:cs="Calibri"/>
        <w:lang w:val="en-GB"/>
      </w:rPr>
      <w:t>20/09/2021</w:t>
    </w:r>
    <w:r w:rsidRPr="00FB02BB">
      <w:rPr>
        <w:rFonts w:ascii="Calibri" w:hAnsi="Calibri" w:cs="Calibri"/>
        <w:lang w:val="en-GB"/>
      </w:rPr>
      <w:br/>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3EFF2B" w14:textId="77777777" w:rsidR="00240462" w:rsidRDefault="00240462">
      <w:r>
        <w:separator/>
      </w:r>
    </w:p>
  </w:footnote>
  <w:footnote w:type="continuationSeparator" w:id="0">
    <w:p w14:paraId="5C91F258" w14:textId="77777777" w:rsidR="00240462" w:rsidRDefault="00240462">
      <w:r>
        <w:continuationSeparator/>
      </w:r>
    </w:p>
  </w:footnote>
  <w:footnote w:type="continuationNotice" w:id="1">
    <w:p w14:paraId="4DB3B84F" w14:textId="77777777" w:rsidR="00240462" w:rsidRDefault="0024046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EE14ED" w14:textId="77777777" w:rsidR="008A35BD" w:rsidRDefault="001C472F">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060CF8"/>
    <w:multiLevelType w:val="hybridMultilevel"/>
    <w:tmpl w:val="9342A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760B2E"/>
    <w:multiLevelType w:val="hybridMultilevel"/>
    <w:tmpl w:val="20780D6C"/>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B70879"/>
    <w:multiLevelType w:val="hybridMultilevel"/>
    <w:tmpl w:val="96165C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191D33"/>
    <w:multiLevelType w:val="multilevel"/>
    <w:tmpl w:val="CD167BCC"/>
    <w:lvl w:ilvl="0">
      <w:start w:val="1"/>
      <w:numFmt w:val="decimal"/>
      <w:pStyle w:val="Heading1"/>
      <w:lvlText w:val="%1."/>
      <w:lvlJc w:val="left"/>
      <w:pPr>
        <w:tabs>
          <w:tab w:val="num" w:pos="720"/>
        </w:tabs>
        <w:ind w:left="720" w:hanging="360"/>
      </w:pPr>
    </w:lvl>
    <w:lvl w:ilvl="1">
      <w:start w:val="1"/>
      <w:numFmt w:val="decimal"/>
      <w:pStyle w:val="Heading2"/>
      <w:lvlText w:val="%1.%2."/>
      <w:lvlJc w:val="left"/>
      <w:pPr>
        <w:tabs>
          <w:tab w:val="num" w:pos="900"/>
        </w:tabs>
        <w:ind w:left="612" w:hanging="432"/>
      </w:pPr>
      <w:rPr>
        <w:rFonts w:cs="Symbol"/>
        <w:b/>
        <w:bCs/>
        <w:iCs/>
        <w:sz w:val="24"/>
        <w:szCs w:val="28"/>
      </w:rPr>
    </w:lvl>
    <w:lvl w:ilvl="2">
      <w:start w:val="1"/>
      <w:numFmt w:val="decimal"/>
      <w:pStyle w:val="Heading3"/>
      <w:lvlText w:val="%1.%2.%3."/>
      <w:lvlJc w:val="left"/>
      <w:pPr>
        <w:tabs>
          <w:tab w:val="num" w:pos="2160"/>
        </w:tabs>
        <w:ind w:left="1584" w:hanging="504"/>
      </w:pPr>
      <w:rPr>
        <w:rFonts w:cs="Symbol"/>
        <w:b/>
        <w:iCs/>
        <w:sz w:val="24"/>
        <w:szCs w:val="26"/>
      </w:rPr>
    </w:lvl>
    <w:lvl w:ilvl="3">
      <w:start w:val="1"/>
      <w:numFmt w:val="decimal"/>
      <w:lvlText w:val="%1.%2.%3.%4."/>
      <w:lvlJc w:val="left"/>
      <w:pPr>
        <w:tabs>
          <w:tab w:val="num" w:pos="2880"/>
        </w:tabs>
        <w:ind w:left="2088" w:hanging="648"/>
      </w:pPr>
    </w:lvl>
    <w:lvl w:ilvl="4">
      <w:start w:val="1"/>
      <w:numFmt w:val="decimal"/>
      <w:lvlText w:val="%1.%2.%3.%4.%5."/>
      <w:lvlJc w:val="left"/>
      <w:pPr>
        <w:tabs>
          <w:tab w:val="num" w:pos="3600"/>
        </w:tabs>
        <w:ind w:left="2592" w:hanging="792"/>
      </w:pPr>
    </w:lvl>
    <w:lvl w:ilvl="5">
      <w:start w:val="1"/>
      <w:numFmt w:val="decimal"/>
      <w:lvlText w:val="%1.%2.%3.%4.%5.%6."/>
      <w:lvlJc w:val="left"/>
      <w:pPr>
        <w:tabs>
          <w:tab w:val="num" w:pos="3960"/>
        </w:tabs>
        <w:ind w:left="3096" w:hanging="936"/>
      </w:pPr>
    </w:lvl>
    <w:lvl w:ilvl="6">
      <w:start w:val="1"/>
      <w:numFmt w:val="decimal"/>
      <w:lvlText w:val="%1.%2.%3.%4.%5.%6.%7."/>
      <w:lvlJc w:val="left"/>
      <w:pPr>
        <w:tabs>
          <w:tab w:val="num" w:pos="4680"/>
        </w:tabs>
        <w:ind w:left="3600" w:hanging="1080"/>
      </w:pPr>
    </w:lvl>
    <w:lvl w:ilvl="7">
      <w:start w:val="1"/>
      <w:numFmt w:val="decimal"/>
      <w:lvlText w:val="%1.%2.%3.%4.%5.%6.%7.%8."/>
      <w:lvlJc w:val="left"/>
      <w:pPr>
        <w:tabs>
          <w:tab w:val="num" w:pos="5400"/>
        </w:tabs>
        <w:ind w:left="4104" w:hanging="1224"/>
      </w:pPr>
    </w:lvl>
    <w:lvl w:ilvl="8">
      <w:start w:val="1"/>
      <w:numFmt w:val="decimal"/>
      <w:lvlText w:val="%1.%2.%3.%4.%5.%6.%7.%8.%9."/>
      <w:lvlJc w:val="left"/>
      <w:pPr>
        <w:tabs>
          <w:tab w:val="num" w:pos="6120"/>
        </w:tabs>
        <w:ind w:left="4680" w:hanging="1440"/>
      </w:pPr>
    </w:lvl>
  </w:abstractNum>
  <w:abstractNum w:abstractNumId="4" w15:restartNumberingAfterBreak="0">
    <w:nsid w:val="3C1A6E5E"/>
    <w:multiLevelType w:val="hybridMultilevel"/>
    <w:tmpl w:val="5CBAB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DB9672B"/>
    <w:multiLevelType w:val="multilevel"/>
    <w:tmpl w:val="33D8588E"/>
    <w:lvl w:ilvl="0">
      <w:start w:val="4"/>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15:restartNumberingAfterBreak="0">
    <w:nsid w:val="5B6F733A"/>
    <w:multiLevelType w:val="hybridMultilevel"/>
    <w:tmpl w:val="B712CB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3916E9A"/>
    <w:multiLevelType w:val="hybridMultilevel"/>
    <w:tmpl w:val="A6381C20"/>
    <w:lvl w:ilvl="0" w:tplc="6E18F1FA">
      <w:start w:val="27"/>
      <w:numFmt w:val="bullet"/>
      <w:lvlText w:val="-"/>
      <w:lvlJc w:val="left"/>
      <w:pPr>
        <w:ind w:left="720" w:hanging="360"/>
      </w:pPr>
      <w:rPr>
        <w:rFonts w:ascii="Calibri" w:eastAsia="Times New Roman" w:hAnsi="Calibri" w:cs="Calibri" w:hint="default"/>
        <w:i w:val="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6D0B7CDC"/>
    <w:multiLevelType w:val="hybridMultilevel"/>
    <w:tmpl w:val="0CE63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FA7025E"/>
    <w:multiLevelType w:val="multilevel"/>
    <w:tmpl w:val="0407001F"/>
    <w:lvl w:ilvl="0">
      <w:start w:val="1"/>
      <w:numFmt w:val="decimal"/>
      <w:pStyle w:val="ListTable3-Accent51"/>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num w:numId="1">
    <w:abstractNumId w:val="3"/>
  </w:num>
  <w:num w:numId="2">
    <w:abstractNumId w:val="9"/>
  </w:num>
  <w:num w:numId="3">
    <w:abstractNumId w:val="3"/>
  </w:num>
  <w:num w:numId="4">
    <w:abstractNumId w:val="3"/>
  </w:num>
  <w:num w:numId="5">
    <w:abstractNumId w:val="3"/>
  </w:num>
  <w:num w:numId="6">
    <w:abstractNumId w:val="3"/>
  </w:num>
  <w:num w:numId="7">
    <w:abstractNumId w:val="3"/>
  </w:num>
  <w:num w:numId="8">
    <w:abstractNumId w:val="3"/>
  </w:num>
  <w:num w:numId="9">
    <w:abstractNumId w:val="3"/>
  </w:num>
  <w:num w:numId="10">
    <w:abstractNumId w:val="3"/>
  </w:num>
  <w:num w:numId="11">
    <w:abstractNumId w:val="3"/>
  </w:num>
  <w:num w:numId="12">
    <w:abstractNumId w:val="3"/>
  </w:num>
  <w:num w:numId="13">
    <w:abstractNumId w:val="3"/>
  </w:num>
  <w:num w:numId="14">
    <w:abstractNumId w:val="3"/>
  </w:num>
  <w:num w:numId="15">
    <w:abstractNumId w:val="3"/>
  </w:num>
  <w:num w:numId="16">
    <w:abstractNumId w:val="3"/>
  </w:num>
  <w:num w:numId="17">
    <w:abstractNumId w:val="3"/>
  </w:num>
  <w:num w:numId="18">
    <w:abstractNumId w:val="3"/>
  </w:num>
  <w:num w:numId="19">
    <w:abstractNumId w:val="3"/>
  </w:num>
  <w:num w:numId="20">
    <w:abstractNumId w:val="3"/>
  </w:num>
  <w:num w:numId="21">
    <w:abstractNumId w:val="3"/>
  </w:num>
  <w:num w:numId="22">
    <w:abstractNumId w:val="3"/>
  </w:num>
  <w:num w:numId="23">
    <w:abstractNumId w:val="3"/>
  </w:num>
  <w:num w:numId="24">
    <w:abstractNumId w:val="3"/>
  </w:num>
  <w:num w:numId="25">
    <w:abstractNumId w:val="3"/>
  </w:num>
  <w:num w:numId="26">
    <w:abstractNumId w:val="3"/>
  </w:num>
  <w:num w:numId="27">
    <w:abstractNumId w:val="3"/>
  </w:num>
  <w:num w:numId="28">
    <w:abstractNumId w:val="3"/>
  </w:num>
  <w:num w:numId="29">
    <w:abstractNumId w:val="3"/>
  </w:num>
  <w:num w:numId="30">
    <w:abstractNumId w:val="5"/>
  </w:num>
  <w:num w:numId="31">
    <w:abstractNumId w:val="3"/>
  </w:num>
  <w:num w:numId="32">
    <w:abstractNumId w:val="3"/>
  </w:num>
  <w:num w:numId="33">
    <w:abstractNumId w:val="3"/>
  </w:num>
  <w:num w:numId="34">
    <w:abstractNumId w:val="3"/>
  </w:num>
  <w:num w:numId="35">
    <w:abstractNumId w:val="3"/>
  </w:num>
  <w:num w:numId="36">
    <w:abstractNumId w:val="3"/>
  </w:num>
  <w:num w:numId="37">
    <w:abstractNumId w:val="3"/>
  </w:num>
  <w:num w:numId="38">
    <w:abstractNumId w:val="7"/>
  </w:num>
  <w:num w:numId="39">
    <w:abstractNumId w:val="1"/>
  </w:num>
  <w:num w:numId="40">
    <w:abstractNumId w:val="4"/>
  </w:num>
  <w:num w:numId="41">
    <w:abstractNumId w:val="2"/>
  </w:num>
  <w:num w:numId="42">
    <w:abstractNumId w:val="8"/>
  </w:num>
  <w:num w:numId="43">
    <w:abstractNumId w:val="0"/>
  </w:num>
  <w:num w:numId="44">
    <w:abstractNumId w:val="3"/>
  </w:num>
  <w:num w:numId="45">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czynski Lucas (inf20147)">
    <w15:presenceInfo w15:providerId="None" w15:userId="Kaczynski Lucas (inf201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35BD"/>
    <w:rsid w:val="00001A7C"/>
    <w:rsid w:val="000047B1"/>
    <w:rsid w:val="00006C16"/>
    <w:rsid w:val="0000785F"/>
    <w:rsid w:val="00007C3B"/>
    <w:rsid w:val="0001098E"/>
    <w:rsid w:val="00012358"/>
    <w:rsid w:val="0001242C"/>
    <w:rsid w:val="00012EFB"/>
    <w:rsid w:val="00013390"/>
    <w:rsid w:val="000139EF"/>
    <w:rsid w:val="00020056"/>
    <w:rsid w:val="0002030B"/>
    <w:rsid w:val="0002084D"/>
    <w:rsid w:val="00020DB1"/>
    <w:rsid w:val="0002375B"/>
    <w:rsid w:val="00026753"/>
    <w:rsid w:val="00027852"/>
    <w:rsid w:val="0003142F"/>
    <w:rsid w:val="0003170F"/>
    <w:rsid w:val="00031BEE"/>
    <w:rsid w:val="0003304D"/>
    <w:rsid w:val="00040A5F"/>
    <w:rsid w:val="00041471"/>
    <w:rsid w:val="0004181B"/>
    <w:rsid w:val="0004461C"/>
    <w:rsid w:val="00047B98"/>
    <w:rsid w:val="000517EF"/>
    <w:rsid w:val="00051811"/>
    <w:rsid w:val="00056218"/>
    <w:rsid w:val="00056CD8"/>
    <w:rsid w:val="00057628"/>
    <w:rsid w:val="0006109A"/>
    <w:rsid w:val="000647D6"/>
    <w:rsid w:val="00065E20"/>
    <w:rsid w:val="00066534"/>
    <w:rsid w:val="00067A07"/>
    <w:rsid w:val="00070096"/>
    <w:rsid w:val="00071C97"/>
    <w:rsid w:val="00074CD5"/>
    <w:rsid w:val="00077684"/>
    <w:rsid w:val="00077A8E"/>
    <w:rsid w:val="0008005A"/>
    <w:rsid w:val="000810BA"/>
    <w:rsid w:val="00083DC8"/>
    <w:rsid w:val="000852DF"/>
    <w:rsid w:val="00085A40"/>
    <w:rsid w:val="00086790"/>
    <w:rsid w:val="000918A9"/>
    <w:rsid w:val="000957E2"/>
    <w:rsid w:val="000968FA"/>
    <w:rsid w:val="00096CC7"/>
    <w:rsid w:val="000A7133"/>
    <w:rsid w:val="000B33EE"/>
    <w:rsid w:val="000B4156"/>
    <w:rsid w:val="000B750A"/>
    <w:rsid w:val="000C069B"/>
    <w:rsid w:val="000C3151"/>
    <w:rsid w:val="000C589B"/>
    <w:rsid w:val="000C7474"/>
    <w:rsid w:val="000D03D9"/>
    <w:rsid w:val="000D2F9B"/>
    <w:rsid w:val="000D38D7"/>
    <w:rsid w:val="000D4300"/>
    <w:rsid w:val="000F0DC0"/>
    <w:rsid w:val="000F293C"/>
    <w:rsid w:val="000F51D5"/>
    <w:rsid w:val="001005E0"/>
    <w:rsid w:val="00101187"/>
    <w:rsid w:val="0010328F"/>
    <w:rsid w:val="0010432E"/>
    <w:rsid w:val="00105E13"/>
    <w:rsid w:val="00107455"/>
    <w:rsid w:val="00107AA0"/>
    <w:rsid w:val="001104B8"/>
    <w:rsid w:val="00112FD8"/>
    <w:rsid w:val="00114646"/>
    <w:rsid w:val="001146F7"/>
    <w:rsid w:val="00114DF1"/>
    <w:rsid w:val="0011552D"/>
    <w:rsid w:val="00115D38"/>
    <w:rsid w:val="00121B8C"/>
    <w:rsid w:val="00125B94"/>
    <w:rsid w:val="00131070"/>
    <w:rsid w:val="00135CB8"/>
    <w:rsid w:val="00141BC9"/>
    <w:rsid w:val="00143621"/>
    <w:rsid w:val="00143B02"/>
    <w:rsid w:val="00143CB5"/>
    <w:rsid w:val="00144039"/>
    <w:rsid w:val="00145AAD"/>
    <w:rsid w:val="001469BA"/>
    <w:rsid w:val="001508CF"/>
    <w:rsid w:val="0015123C"/>
    <w:rsid w:val="00151929"/>
    <w:rsid w:val="00157318"/>
    <w:rsid w:val="001600FC"/>
    <w:rsid w:val="00160DDB"/>
    <w:rsid w:val="00161818"/>
    <w:rsid w:val="00161920"/>
    <w:rsid w:val="00164DF0"/>
    <w:rsid w:val="0016573D"/>
    <w:rsid w:val="00174005"/>
    <w:rsid w:val="0017461A"/>
    <w:rsid w:val="00174B9A"/>
    <w:rsid w:val="001753EC"/>
    <w:rsid w:val="0017696C"/>
    <w:rsid w:val="00181AFA"/>
    <w:rsid w:val="001823E9"/>
    <w:rsid w:val="00182405"/>
    <w:rsid w:val="001871EC"/>
    <w:rsid w:val="00194DDC"/>
    <w:rsid w:val="00194EC4"/>
    <w:rsid w:val="00195172"/>
    <w:rsid w:val="001970C4"/>
    <w:rsid w:val="001A0B1A"/>
    <w:rsid w:val="001A1061"/>
    <w:rsid w:val="001A1659"/>
    <w:rsid w:val="001A69DA"/>
    <w:rsid w:val="001A76DD"/>
    <w:rsid w:val="001A7F0D"/>
    <w:rsid w:val="001B1267"/>
    <w:rsid w:val="001B19B1"/>
    <w:rsid w:val="001B1D60"/>
    <w:rsid w:val="001B3F6F"/>
    <w:rsid w:val="001B43A2"/>
    <w:rsid w:val="001B43C6"/>
    <w:rsid w:val="001B4F16"/>
    <w:rsid w:val="001B5A28"/>
    <w:rsid w:val="001B7907"/>
    <w:rsid w:val="001C1D17"/>
    <w:rsid w:val="001C23DB"/>
    <w:rsid w:val="001C2CC1"/>
    <w:rsid w:val="001C472F"/>
    <w:rsid w:val="001C5822"/>
    <w:rsid w:val="001D1B50"/>
    <w:rsid w:val="001D37CD"/>
    <w:rsid w:val="001D3D1A"/>
    <w:rsid w:val="001D768F"/>
    <w:rsid w:val="001D7E6E"/>
    <w:rsid w:val="001E3CD8"/>
    <w:rsid w:val="001E613F"/>
    <w:rsid w:val="001F0FF5"/>
    <w:rsid w:val="001F1157"/>
    <w:rsid w:val="001F1ACE"/>
    <w:rsid w:val="001F764C"/>
    <w:rsid w:val="00202BE2"/>
    <w:rsid w:val="00203657"/>
    <w:rsid w:val="002041F3"/>
    <w:rsid w:val="00206B98"/>
    <w:rsid w:val="00207A9A"/>
    <w:rsid w:val="00207E4C"/>
    <w:rsid w:val="0021093A"/>
    <w:rsid w:val="00211F07"/>
    <w:rsid w:val="00214DEC"/>
    <w:rsid w:val="00214F76"/>
    <w:rsid w:val="00215F4D"/>
    <w:rsid w:val="002179DB"/>
    <w:rsid w:val="002244A9"/>
    <w:rsid w:val="00224B19"/>
    <w:rsid w:val="00224DF2"/>
    <w:rsid w:val="00225F6B"/>
    <w:rsid w:val="002266A0"/>
    <w:rsid w:val="002300F8"/>
    <w:rsid w:val="00231354"/>
    <w:rsid w:val="00235266"/>
    <w:rsid w:val="00235590"/>
    <w:rsid w:val="002364CB"/>
    <w:rsid w:val="00237D8C"/>
    <w:rsid w:val="00240462"/>
    <w:rsid w:val="00244BB7"/>
    <w:rsid w:val="00247A9B"/>
    <w:rsid w:val="00250668"/>
    <w:rsid w:val="00252710"/>
    <w:rsid w:val="00252C6C"/>
    <w:rsid w:val="002548CB"/>
    <w:rsid w:val="002557AE"/>
    <w:rsid w:val="00257D33"/>
    <w:rsid w:val="00260DC2"/>
    <w:rsid w:val="00264058"/>
    <w:rsid w:val="00264489"/>
    <w:rsid w:val="00264C19"/>
    <w:rsid w:val="0026524C"/>
    <w:rsid w:val="00265310"/>
    <w:rsid w:val="00270669"/>
    <w:rsid w:val="00282109"/>
    <w:rsid w:val="00283F37"/>
    <w:rsid w:val="002850D0"/>
    <w:rsid w:val="00286849"/>
    <w:rsid w:val="00291A04"/>
    <w:rsid w:val="002932BF"/>
    <w:rsid w:val="002A0FD6"/>
    <w:rsid w:val="002A612C"/>
    <w:rsid w:val="002A63D3"/>
    <w:rsid w:val="002A6620"/>
    <w:rsid w:val="002B2AD4"/>
    <w:rsid w:val="002B4569"/>
    <w:rsid w:val="002B5AEA"/>
    <w:rsid w:val="002C0B67"/>
    <w:rsid w:val="002C119B"/>
    <w:rsid w:val="002C12F3"/>
    <w:rsid w:val="002C5929"/>
    <w:rsid w:val="002D0F42"/>
    <w:rsid w:val="002D101F"/>
    <w:rsid w:val="002D2F5B"/>
    <w:rsid w:val="002D3A30"/>
    <w:rsid w:val="002D3BC0"/>
    <w:rsid w:val="002D40FA"/>
    <w:rsid w:val="002D4C34"/>
    <w:rsid w:val="002D54B2"/>
    <w:rsid w:val="002D737E"/>
    <w:rsid w:val="002D7910"/>
    <w:rsid w:val="002D7A6B"/>
    <w:rsid w:val="002D7C3B"/>
    <w:rsid w:val="002D7FD7"/>
    <w:rsid w:val="002E0A0D"/>
    <w:rsid w:val="002E31D1"/>
    <w:rsid w:val="002E3E23"/>
    <w:rsid w:val="002F1E4C"/>
    <w:rsid w:val="002F36A3"/>
    <w:rsid w:val="002F48D0"/>
    <w:rsid w:val="002F7F75"/>
    <w:rsid w:val="0030042D"/>
    <w:rsid w:val="003010FC"/>
    <w:rsid w:val="003051B3"/>
    <w:rsid w:val="003053E6"/>
    <w:rsid w:val="00306562"/>
    <w:rsid w:val="00306E73"/>
    <w:rsid w:val="00310AD8"/>
    <w:rsid w:val="00310F95"/>
    <w:rsid w:val="003121DD"/>
    <w:rsid w:val="0031328F"/>
    <w:rsid w:val="003141DE"/>
    <w:rsid w:val="003168AD"/>
    <w:rsid w:val="0032020B"/>
    <w:rsid w:val="00330EAA"/>
    <w:rsid w:val="00333D9C"/>
    <w:rsid w:val="00333FA8"/>
    <w:rsid w:val="003359D8"/>
    <w:rsid w:val="0033683A"/>
    <w:rsid w:val="00336DBA"/>
    <w:rsid w:val="00337A92"/>
    <w:rsid w:val="003438C1"/>
    <w:rsid w:val="00344A4D"/>
    <w:rsid w:val="00344F47"/>
    <w:rsid w:val="003451E6"/>
    <w:rsid w:val="00346ECD"/>
    <w:rsid w:val="003501B1"/>
    <w:rsid w:val="0035046F"/>
    <w:rsid w:val="00356754"/>
    <w:rsid w:val="00357786"/>
    <w:rsid w:val="00357B4B"/>
    <w:rsid w:val="0036041E"/>
    <w:rsid w:val="00363854"/>
    <w:rsid w:val="0036414E"/>
    <w:rsid w:val="0036449F"/>
    <w:rsid w:val="00364653"/>
    <w:rsid w:val="0036608F"/>
    <w:rsid w:val="00371896"/>
    <w:rsid w:val="0037655A"/>
    <w:rsid w:val="0037679B"/>
    <w:rsid w:val="00376D88"/>
    <w:rsid w:val="0038216A"/>
    <w:rsid w:val="00383CAA"/>
    <w:rsid w:val="0039206E"/>
    <w:rsid w:val="003927D3"/>
    <w:rsid w:val="00394126"/>
    <w:rsid w:val="003A3541"/>
    <w:rsid w:val="003A3DB7"/>
    <w:rsid w:val="003A4CEE"/>
    <w:rsid w:val="003A5F1A"/>
    <w:rsid w:val="003B0B40"/>
    <w:rsid w:val="003B1D1A"/>
    <w:rsid w:val="003B47F9"/>
    <w:rsid w:val="003C11FE"/>
    <w:rsid w:val="003C3836"/>
    <w:rsid w:val="003C59E9"/>
    <w:rsid w:val="003D0B16"/>
    <w:rsid w:val="003D655E"/>
    <w:rsid w:val="003E2749"/>
    <w:rsid w:val="003E2ADC"/>
    <w:rsid w:val="003E2C57"/>
    <w:rsid w:val="003E395A"/>
    <w:rsid w:val="003E3AB8"/>
    <w:rsid w:val="003E57F6"/>
    <w:rsid w:val="003F0F27"/>
    <w:rsid w:val="003F2EAB"/>
    <w:rsid w:val="003F3621"/>
    <w:rsid w:val="003F3CCC"/>
    <w:rsid w:val="003F567B"/>
    <w:rsid w:val="003F73EB"/>
    <w:rsid w:val="00402588"/>
    <w:rsid w:val="00405319"/>
    <w:rsid w:val="00405A0A"/>
    <w:rsid w:val="004100C1"/>
    <w:rsid w:val="00410408"/>
    <w:rsid w:val="004107B9"/>
    <w:rsid w:val="00412C2A"/>
    <w:rsid w:val="00413FEA"/>
    <w:rsid w:val="00415A09"/>
    <w:rsid w:val="004161B0"/>
    <w:rsid w:val="0041678E"/>
    <w:rsid w:val="00425604"/>
    <w:rsid w:val="00432D23"/>
    <w:rsid w:val="00432FAF"/>
    <w:rsid w:val="00433C2E"/>
    <w:rsid w:val="00433DC9"/>
    <w:rsid w:val="004363DA"/>
    <w:rsid w:val="00436BDF"/>
    <w:rsid w:val="004370B0"/>
    <w:rsid w:val="0044338B"/>
    <w:rsid w:val="004452A7"/>
    <w:rsid w:val="00451661"/>
    <w:rsid w:val="004540A3"/>
    <w:rsid w:val="00456F17"/>
    <w:rsid w:val="00457AB5"/>
    <w:rsid w:val="00457BA9"/>
    <w:rsid w:val="004605D2"/>
    <w:rsid w:val="00461106"/>
    <w:rsid w:val="00462BF6"/>
    <w:rsid w:val="00463D56"/>
    <w:rsid w:val="004666FE"/>
    <w:rsid w:val="00466E98"/>
    <w:rsid w:val="004679EB"/>
    <w:rsid w:val="004704FE"/>
    <w:rsid w:val="00472DC6"/>
    <w:rsid w:val="004766D4"/>
    <w:rsid w:val="00480698"/>
    <w:rsid w:val="00480DD6"/>
    <w:rsid w:val="00485334"/>
    <w:rsid w:val="004876F3"/>
    <w:rsid w:val="0048773D"/>
    <w:rsid w:val="00490726"/>
    <w:rsid w:val="0049496B"/>
    <w:rsid w:val="0049515F"/>
    <w:rsid w:val="0049592B"/>
    <w:rsid w:val="004964A3"/>
    <w:rsid w:val="004A0B79"/>
    <w:rsid w:val="004B1588"/>
    <w:rsid w:val="004C1E1C"/>
    <w:rsid w:val="004C2750"/>
    <w:rsid w:val="004C2C77"/>
    <w:rsid w:val="004C57CA"/>
    <w:rsid w:val="004D0D43"/>
    <w:rsid w:val="004D0F5E"/>
    <w:rsid w:val="004D15C5"/>
    <w:rsid w:val="004D2981"/>
    <w:rsid w:val="004D4330"/>
    <w:rsid w:val="004E61B3"/>
    <w:rsid w:val="004F4CAE"/>
    <w:rsid w:val="004F5911"/>
    <w:rsid w:val="004F6DDD"/>
    <w:rsid w:val="00500193"/>
    <w:rsid w:val="005014D4"/>
    <w:rsid w:val="00504815"/>
    <w:rsid w:val="00511EF6"/>
    <w:rsid w:val="005145A0"/>
    <w:rsid w:val="00514A57"/>
    <w:rsid w:val="005156C5"/>
    <w:rsid w:val="005156FE"/>
    <w:rsid w:val="00515DD1"/>
    <w:rsid w:val="0051701E"/>
    <w:rsid w:val="0052050B"/>
    <w:rsid w:val="005208ED"/>
    <w:rsid w:val="00521230"/>
    <w:rsid w:val="005226C2"/>
    <w:rsid w:val="00522CC9"/>
    <w:rsid w:val="00523A58"/>
    <w:rsid w:val="005249A2"/>
    <w:rsid w:val="005254FC"/>
    <w:rsid w:val="00527A25"/>
    <w:rsid w:val="00531AC4"/>
    <w:rsid w:val="00534341"/>
    <w:rsid w:val="00534FA5"/>
    <w:rsid w:val="0054157D"/>
    <w:rsid w:val="00542A2F"/>
    <w:rsid w:val="00543404"/>
    <w:rsid w:val="00546202"/>
    <w:rsid w:val="005546B9"/>
    <w:rsid w:val="005561C3"/>
    <w:rsid w:val="005575E4"/>
    <w:rsid w:val="005608CA"/>
    <w:rsid w:val="00560A92"/>
    <w:rsid w:val="00562265"/>
    <w:rsid w:val="00564D5C"/>
    <w:rsid w:val="00580327"/>
    <w:rsid w:val="00580B17"/>
    <w:rsid w:val="005846DE"/>
    <w:rsid w:val="00585CEB"/>
    <w:rsid w:val="005910B2"/>
    <w:rsid w:val="005932AD"/>
    <w:rsid w:val="00593A28"/>
    <w:rsid w:val="005940DE"/>
    <w:rsid w:val="005944A9"/>
    <w:rsid w:val="00594F82"/>
    <w:rsid w:val="005958A7"/>
    <w:rsid w:val="005966FF"/>
    <w:rsid w:val="005A3D93"/>
    <w:rsid w:val="005A4551"/>
    <w:rsid w:val="005A50EB"/>
    <w:rsid w:val="005A5505"/>
    <w:rsid w:val="005B0648"/>
    <w:rsid w:val="005B1EBD"/>
    <w:rsid w:val="005B281C"/>
    <w:rsid w:val="005B3C27"/>
    <w:rsid w:val="005C3B28"/>
    <w:rsid w:val="005C64DF"/>
    <w:rsid w:val="005D19F6"/>
    <w:rsid w:val="005D35BE"/>
    <w:rsid w:val="005D46CA"/>
    <w:rsid w:val="005E277B"/>
    <w:rsid w:val="005F7032"/>
    <w:rsid w:val="005F7E1E"/>
    <w:rsid w:val="006048ED"/>
    <w:rsid w:val="00607A00"/>
    <w:rsid w:val="00607E2D"/>
    <w:rsid w:val="00611480"/>
    <w:rsid w:val="006117F2"/>
    <w:rsid w:val="00615338"/>
    <w:rsid w:val="00622DE1"/>
    <w:rsid w:val="00624C2B"/>
    <w:rsid w:val="00624D3C"/>
    <w:rsid w:val="00625147"/>
    <w:rsid w:val="0062549F"/>
    <w:rsid w:val="006304E9"/>
    <w:rsid w:val="00632108"/>
    <w:rsid w:val="0063231C"/>
    <w:rsid w:val="006373A0"/>
    <w:rsid w:val="00640ECC"/>
    <w:rsid w:val="00642C39"/>
    <w:rsid w:val="00645B6A"/>
    <w:rsid w:val="006463F2"/>
    <w:rsid w:val="0064760D"/>
    <w:rsid w:val="00653089"/>
    <w:rsid w:val="00654187"/>
    <w:rsid w:val="00654E32"/>
    <w:rsid w:val="006560C0"/>
    <w:rsid w:val="00657F0A"/>
    <w:rsid w:val="0066350B"/>
    <w:rsid w:val="006657A1"/>
    <w:rsid w:val="00670EF0"/>
    <w:rsid w:val="006710C5"/>
    <w:rsid w:val="00671F3D"/>
    <w:rsid w:val="00673486"/>
    <w:rsid w:val="00673B3C"/>
    <w:rsid w:val="00684C62"/>
    <w:rsid w:val="0068710F"/>
    <w:rsid w:val="006879D5"/>
    <w:rsid w:val="006900A7"/>
    <w:rsid w:val="00693FC4"/>
    <w:rsid w:val="00695CE9"/>
    <w:rsid w:val="006A0B44"/>
    <w:rsid w:val="006A4C91"/>
    <w:rsid w:val="006A56EC"/>
    <w:rsid w:val="006B0BE8"/>
    <w:rsid w:val="006B1763"/>
    <w:rsid w:val="006B474E"/>
    <w:rsid w:val="006C2E8D"/>
    <w:rsid w:val="006C3045"/>
    <w:rsid w:val="006C6850"/>
    <w:rsid w:val="006C7782"/>
    <w:rsid w:val="006D208F"/>
    <w:rsid w:val="006D48B6"/>
    <w:rsid w:val="006E1513"/>
    <w:rsid w:val="006E38F7"/>
    <w:rsid w:val="006E4A56"/>
    <w:rsid w:val="006E5E95"/>
    <w:rsid w:val="006E6581"/>
    <w:rsid w:val="006F0609"/>
    <w:rsid w:val="006F1F05"/>
    <w:rsid w:val="006F37AB"/>
    <w:rsid w:val="007023DD"/>
    <w:rsid w:val="00702F24"/>
    <w:rsid w:val="00705625"/>
    <w:rsid w:val="00705B33"/>
    <w:rsid w:val="0070718C"/>
    <w:rsid w:val="007112C3"/>
    <w:rsid w:val="0071241B"/>
    <w:rsid w:val="00713A90"/>
    <w:rsid w:val="007153BD"/>
    <w:rsid w:val="00717528"/>
    <w:rsid w:val="00721D95"/>
    <w:rsid w:val="00722437"/>
    <w:rsid w:val="00726CAC"/>
    <w:rsid w:val="00727AA1"/>
    <w:rsid w:val="007324C4"/>
    <w:rsid w:val="0073617F"/>
    <w:rsid w:val="0073677F"/>
    <w:rsid w:val="00743203"/>
    <w:rsid w:val="007467C1"/>
    <w:rsid w:val="0075073C"/>
    <w:rsid w:val="00750FF1"/>
    <w:rsid w:val="007511DF"/>
    <w:rsid w:val="007519EF"/>
    <w:rsid w:val="0075375E"/>
    <w:rsid w:val="00753771"/>
    <w:rsid w:val="007537DE"/>
    <w:rsid w:val="007549BE"/>
    <w:rsid w:val="00754C62"/>
    <w:rsid w:val="00761A50"/>
    <w:rsid w:val="00764180"/>
    <w:rsid w:val="0076522D"/>
    <w:rsid w:val="0076595D"/>
    <w:rsid w:val="007662E3"/>
    <w:rsid w:val="0076647F"/>
    <w:rsid w:val="007706C3"/>
    <w:rsid w:val="007740F7"/>
    <w:rsid w:val="007755E2"/>
    <w:rsid w:val="00781C1D"/>
    <w:rsid w:val="00784274"/>
    <w:rsid w:val="00784424"/>
    <w:rsid w:val="0078487D"/>
    <w:rsid w:val="007879B9"/>
    <w:rsid w:val="00790E32"/>
    <w:rsid w:val="00793967"/>
    <w:rsid w:val="00797CB2"/>
    <w:rsid w:val="007A0E04"/>
    <w:rsid w:val="007A3E63"/>
    <w:rsid w:val="007A4291"/>
    <w:rsid w:val="007A48D0"/>
    <w:rsid w:val="007A4D30"/>
    <w:rsid w:val="007B0DC8"/>
    <w:rsid w:val="007B1A83"/>
    <w:rsid w:val="007B2744"/>
    <w:rsid w:val="007B32AD"/>
    <w:rsid w:val="007B3BDF"/>
    <w:rsid w:val="007B3F50"/>
    <w:rsid w:val="007B49DE"/>
    <w:rsid w:val="007B503A"/>
    <w:rsid w:val="007B590F"/>
    <w:rsid w:val="007B7B41"/>
    <w:rsid w:val="007C2976"/>
    <w:rsid w:val="007C5ABD"/>
    <w:rsid w:val="007C6AD6"/>
    <w:rsid w:val="007D3B53"/>
    <w:rsid w:val="007D4AC0"/>
    <w:rsid w:val="007D6B2C"/>
    <w:rsid w:val="007D782A"/>
    <w:rsid w:val="007E0D85"/>
    <w:rsid w:val="007E1B1A"/>
    <w:rsid w:val="007E3101"/>
    <w:rsid w:val="007E3DFD"/>
    <w:rsid w:val="007E4153"/>
    <w:rsid w:val="007E5E8F"/>
    <w:rsid w:val="007E7927"/>
    <w:rsid w:val="007F147F"/>
    <w:rsid w:val="007F1D54"/>
    <w:rsid w:val="007F65E6"/>
    <w:rsid w:val="007F70AE"/>
    <w:rsid w:val="0080003A"/>
    <w:rsid w:val="0080023E"/>
    <w:rsid w:val="00800A58"/>
    <w:rsid w:val="00801822"/>
    <w:rsid w:val="0080565B"/>
    <w:rsid w:val="00807ECD"/>
    <w:rsid w:val="008122D4"/>
    <w:rsid w:val="00812AFF"/>
    <w:rsid w:val="008138AF"/>
    <w:rsid w:val="0081505D"/>
    <w:rsid w:val="008152FB"/>
    <w:rsid w:val="00815D03"/>
    <w:rsid w:val="0081623B"/>
    <w:rsid w:val="00816409"/>
    <w:rsid w:val="00817440"/>
    <w:rsid w:val="00821F94"/>
    <w:rsid w:val="00822705"/>
    <w:rsid w:val="00822E6E"/>
    <w:rsid w:val="00830BFE"/>
    <w:rsid w:val="008329FD"/>
    <w:rsid w:val="008361C6"/>
    <w:rsid w:val="00837642"/>
    <w:rsid w:val="00837F25"/>
    <w:rsid w:val="00840826"/>
    <w:rsid w:val="00841A9A"/>
    <w:rsid w:val="0084215A"/>
    <w:rsid w:val="00846864"/>
    <w:rsid w:val="00850F09"/>
    <w:rsid w:val="00853FFF"/>
    <w:rsid w:val="00855D19"/>
    <w:rsid w:val="00856666"/>
    <w:rsid w:val="008576A9"/>
    <w:rsid w:val="008577A2"/>
    <w:rsid w:val="00862DCE"/>
    <w:rsid w:val="00862E82"/>
    <w:rsid w:val="00865352"/>
    <w:rsid w:val="00865C29"/>
    <w:rsid w:val="00867083"/>
    <w:rsid w:val="00870D86"/>
    <w:rsid w:val="00874160"/>
    <w:rsid w:val="008760C8"/>
    <w:rsid w:val="00877DE0"/>
    <w:rsid w:val="00881A31"/>
    <w:rsid w:val="00882FB2"/>
    <w:rsid w:val="008848BF"/>
    <w:rsid w:val="00890E0E"/>
    <w:rsid w:val="00893577"/>
    <w:rsid w:val="00895B0A"/>
    <w:rsid w:val="0089741C"/>
    <w:rsid w:val="00897970"/>
    <w:rsid w:val="008A01FF"/>
    <w:rsid w:val="008A1610"/>
    <w:rsid w:val="008A35BD"/>
    <w:rsid w:val="008A5618"/>
    <w:rsid w:val="008A751F"/>
    <w:rsid w:val="008B017D"/>
    <w:rsid w:val="008B1E4C"/>
    <w:rsid w:val="008B2EED"/>
    <w:rsid w:val="008B5035"/>
    <w:rsid w:val="008B534D"/>
    <w:rsid w:val="008B7163"/>
    <w:rsid w:val="008C0353"/>
    <w:rsid w:val="008C1058"/>
    <w:rsid w:val="008C2F83"/>
    <w:rsid w:val="008D364D"/>
    <w:rsid w:val="008D3C3C"/>
    <w:rsid w:val="008D47B2"/>
    <w:rsid w:val="008D55F8"/>
    <w:rsid w:val="008D60E7"/>
    <w:rsid w:val="008D7612"/>
    <w:rsid w:val="008E07C8"/>
    <w:rsid w:val="008E2AD3"/>
    <w:rsid w:val="008E3B8E"/>
    <w:rsid w:val="008E67C0"/>
    <w:rsid w:val="008F22CE"/>
    <w:rsid w:val="008F6AD9"/>
    <w:rsid w:val="008F75CF"/>
    <w:rsid w:val="00902501"/>
    <w:rsid w:val="00903A3D"/>
    <w:rsid w:val="00904CB1"/>
    <w:rsid w:val="00907CE3"/>
    <w:rsid w:val="00907E06"/>
    <w:rsid w:val="00911C28"/>
    <w:rsid w:val="009123ED"/>
    <w:rsid w:val="0091512E"/>
    <w:rsid w:val="00915245"/>
    <w:rsid w:val="0091561C"/>
    <w:rsid w:val="009167AE"/>
    <w:rsid w:val="00916A26"/>
    <w:rsid w:val="00917197"/>
    <w:rsid w:val="00921285"/>
    <w:rsid w:val="0092370E"/>
    <w:rsid w:val="00924650"/>
    <w:rsid w:val="00924F9E"/>
    <w:rsid w:val="00925489"/>
    <w:rsid w:val="009267D2"/>
    <w:rsid w:val="00930DCE"/>
    <w:rsid w:val="00933528"/>
    <w:rsid w:val="00933DAB"/>
    <w:rsid w:val="00940162"/>
    <w:rsid w:val="00940A33"/>
    <w:rsid w:val="009414B4"/>
    <w:rsid w:val="009436D3"/>
    <w:rsid w:val="009461E8"/>
    <w:rsid w:val="00950C89"/>
    <w:rsid w:val="0095238A"/>
    <w:rsid w:val="00956581"/>
    <w:rsid w:val="00957FC5"/>
    <w:rsid w:val="00963106"/>
    <w:rsid w:val="0096524A"/>
    <w:rsid w:val="00965798"/>
    <w:rsid w:val="00965CF2"/>
    <w:rsid w:val="009708C7"/>
    <w:rsid w:val="00972169"/>
    <w:rsid w:val="009735A3"/>
    <w:rsid w:val="00973A68"/>
    <w:rsid w:val="00974F97"/>
    <w:rsid w:val="00983023"/>
    <w:rsid w:val="00985896"/>
    <w:rsid w:val="00987264"/>
    <w:rsid w:val="009951E1"/>
    <w:rsid w:val="0099563F"/>
    <w:rsid w:val="009A103D"/>
    <w:rsid w:val="009A656B"/>
    <w:rsid w:val="009A7B3A"/>
    <w:rsid w:val="009B1861"/>
    <w:rsid w:val="009B3A5B"/>
    <w:rsid w:val="009B4049"/>
    <w:rsid w:val="009B66C3"/>
    <w:rsid w:val="009C12C0"/>
    <w:rsid w:val="009C15EA"/>
    <w:rsid w:val="009C29A5"/>
    <w:rsid w:val="009C2A57"/>
    <w:rsid w:val="009C4639"/>
    <w:rsid w:val="009C5C68"/>
    <w:rsid w:val="009C6E6A"/>
    <w:rsid w:val="009D07C2"/>
    <w:rsid w:val="009D0A44"/>
    <w:rsid w:val="009D54DA"/>
    <w:rsid w:val="009E004C"/>
    <w:rsid w:val="009E0462"/>
    <w:rsid w:val="009E06B2"/>
    <w:rsid w:val="009E0E79"/>
    <w:rsid w:val="009E3BDE"/>
    <w:rsid w:val="009F1AB6"/>
    <w:rsid w:val="009F1C9A"/>
    <w:rsid w:val="009F21C8"/>
    <w:rsid w:val="009F3830"/>
    <w:rsid w:val="009F3D70"/>
    <w:rsid w:val="009F7114"/>
    <w:rsid w:val="009F76A4"/>
    <w:rsid w:val="00A006B9"/>
    <w:rsid w:val="00A01B80"/>
    <w:rsid w:val="00A034F6"/>
    <w:rsid w:val="00A04741"/>
    <w:rsid w:val="00A06BDB"/>
    <w:rsid w:val="00A10CC3"/>
    <w:rsid w:val="00A1285D"/>
    <w:rsid w:val="00A1520B"/>
    <w:rsid w:val="00A1582B"/>
    <w:rsid w:val="00A1588A"/>
    <w:rsid w:val="00A21A5A"/>
    <w:rsid w:val="00A224A4"/>
    <w:rsid w:val="00A233F3"/>
    <w:rsid w:val="00A241F1"/>
    <w:rsid w:val="00A25D9B"/>
    <w:rsid w:val="00A3051F"/>
    <w:rsid w:val="00A31B1C"/>
    <w:rsid w:val="00A3257B"/>
    <w:rsid w:val="00A32686"/>
    <w:rsid w:val="00A32AEC"/>
    <w:rsid w:val="00A34EDC"/>
    <w:rsid w:val="00A352BF"/>
    <w:rsid w:val="00A354A0"/>
    <w:rsid w:val="00A40C8B"/>
    <w:rsid w:val="00A41EAF"/>
    <w:rsid w:val="00A42F7A"/>
    <w:rsid w:val="00A469CD"/>
    <w:rsid w:val="00A46FF5"/>
    <w:rsid w:val="00A5083E"/>
    <w:rsid w:val="00A52DD2"/>
    <w:rsid w:val="00A53976"/>
    <w:rsid w:val="00A54C6E"/>
    <w:rsid w:val="00A553C8"/>
    <w:rsid w:val="00A6298A"/>
    <w:rsid w:val="00A64CD0"/>
    <w:rsid w:val="00A66A5C"/>
    <w:rsid w:val="00A72DB0"/>
    <w:rsid w:val="00A730CB"/>
    <w:rsid w:val="00A7311A"/>
    <w:rsid w:val="00A73900"/>
    <w:rsid w:val="00A752E2"/>
    <w:rsid w:val="00A75A70"/>
    <w:rsid w:val="00A76BA0"/>
    <w:rsid w:val="00A81076"/>
    <w:rsid w:val="00A8521E"/>
    <w:rsid w:val="00A8535A"/>
    <w:rsid w:val="00A86828"/>
    <w:rsid w:val="00A87731"/>
    <w:rsid w:val="00A87769"/>
    <w:rsid w:val="00A879BD"/>
    <w:rsid w:val="00A9154E"/>
    <w:rsid w:val="00A923CF"/>
    <w:rsid w:val="00A9313D"/>
    <w:rsid w:val="00A940C7"/>
    <w:rsid w:val="00A96618"/>
    <w:rsid w:val="00AA67EB"/>
    <w:rsid w:val="00AA6FE4"/>
    <w:rsid w:val="00AB648E"/>
    <w:rsid w:val="00AB69F0"/>
    <w:rsid w:val="00AB6B81"/>
    <w:rsid w:val="00AB6DE3"/>
    <w:rsid w:val="00AC1484"/>
    <w:rsid w:val="00AC2DC6"/>
    <w:rsid w:val="00AC42D1"/>
    <w:rsid w:val="00AC7006"/>
    <w:rsid w:val="00AC7111"/>
    <w:rsid w:val="00AD002E"/>
    <w:rsid w:val="00AD1CC1"/>
    <w:rsid w:val="00AD4557"/>
    <w:rsid w:val="00AE1140"/>
    <w:rsid w:val="00AE3270"/>
    <w:rsid w:val="00AE41A0"/>
    <w:rsid w:val="00AF0361"/>
    <w:rsid w:val="00AF1035"/>
    <w:rsid w:val="00AF2351"/>
    <w:rsid w:val="00AF2C5F"/>
    <w:rsid w:val="00AF31C6"/>
    <w:rsid w:val="00AF38D5"/>
    <w:rsid w:val="00B0075A"/>
    <w:rsid w:val="00B01285"/>
    <w:rsid w:val="00B03B76"/>
    <w:rsid w:val="00B073E3"/>
    <w:rsid w:val="00B13DFD"/>
    <w:rsid w:val="00B156E9"/>
    <w:rsid w:val="00B226EA"/>
    <w:rsid w:val="00B25399"/>
    <w:rsid w:val="00B25943"/>
    <w:rsid w:val="00B26082"/>
    <w:rsid w:val="00B3037F"/>
    <w:rsid w:val="00B30711"/>
    <w:rsid w:val="00B30B4E"/>
    <w:rsid w:val="00B30F6F"/>
    <w:rsid w:val="00B34423"/>
    <w:rsid w:val="00B35175"/>
    <w:rsid w:val="00B37942"/>
    <w:rsid w:val="00B379FD"/>
    <w:rsid w:val="00B45147"/>
    <w:rsid w:val="00B4662D"/>
    <w:rsid w:val="00B4676F"/>
    <w:rsid w:val="00B47AFF"/>
    <w:rsid w:val="00B47FC0"/>
    <w:rsid w:val="00B5179E"/>
    <w:rsid w:val="00B52FEB"/>
    <w:rsid w:val="00B530C3"/>
    <w:rsid w:val="00B607E1"/>
    <w:rsid w:val="00B63D45"/>
    <w:rsid w:val="00B6498B"/>
    <w:rsid w:val="00B676C3"/>
    <w:rsid w:val="00B7050A"/>
    <w:rsid w:val="00B7183D"/>
    <w:rsid w:val="00B72F60"/>
    <w:rsid w:val="00B76CF4"/>
    <w:rsid w:val="00B82BE1"/>
    <w:rsid w:val="00B82C71"/>
    <w:rsid w:val="00B830B3"/>
    <w:rsid w:val="00B852B2"/>
    <w:rsid w:val="00B85D3A"/>
    <w:rsid w:val="00B872D2"/>
    <w:rsid w:val="00B9186A"/>
    <w:rsid w:val="00B94AB1"/>
    <w:rsid w:val="00B9561D"/>
    <w:rsid w:val="00BA36F0"/>
    <w:rsid w:val="00BA668E"/>
    <w:rsid w:val="00BA7299"/>
    <w:rsid w:val="00BB061B"/>
    <w:rsid w:val="00BB25EC"/>
    <w:rsid w:val="00BB2816"/>
    <w:rsid w:val="00BB5B7B"/>
    <w:rsid w:val="00BB5E07"/>
    <w:rsid w:val="00BC1B51"/>
    <w:rsid w:val="00BC6227"/>
    <w:rsid w:val="00BD080C"/>
    <w:rsid w:val="00BD22AA"/>
    <w:rsid w:val="00BD41E4"/>
    <w:rsid w:val="00BF4E12"/>
    <w:rsid w:val="00BF52BD"/>
    <w:rsid w:val="00C00161"/>
    <w:rsid w:val="00C00B7E"/>
    <w:rsid w:val="00C022AA"/>
    <w:rsid w:val="00C02FD3"/>
    <w:rsid w:val="00C05343"/>
    <w:rsid w:val="00C055DE"/>
    <w:rsid w:val="00C11E3A"/>
    <w:rsid w:val="00C13E0C"/>
    <w:rsid w:val="00C154A5"/>
    <w:rsid w:val="00C171DD"/>
    <w:rsid w:val="00C17391"/>
    <w:rsid w:val="00C242F5"/>
    <w:rsid w:val="00C36283"/>
    <w:rsid w:val="00C37854"/>
    <w:rsid w:val="00C421AE"/>
    <w:rsid w:val="00C422C4"/>
    <w:rsid w:val="00C42F2C"/>
    <w:rsid w:val="00C466A9"/>
    <w:rsid w:val="00C54DA6"/>
    <w:rsid w:val="00C573F8"/>
    <w:rsid w:val="00C62939"/>
    <w:rsid w:val="00C62D4E"/>
    <w:rsid w:val="00C63712"/>
    <w:rsid w:val="00C721D7"/>
    <w:rsid w:val="00C728AB"/>
    <w:rsid w:val="00C74A80"/>
    <w:rsid w:val="00C74C02"/>
    <w:rsid w:val="00C77583"/>
    <w:rsid w:val="00C80C18"/>
    <w:rsid w:val="00C825A2"/>
    <w:rsid w:val="00C8654D"/>
    <w:rsid w:val="00C87142"/>
    <w:rsid w:val="00C945CF"/>
    <w:rsid w:val="00C9511D"/>
    <w:rsid w:val="00C97D18"/>
    <w:rsid w:val="00C97D5E"/>
    <w:rsid w:val="00CA1A73"/>
    <w:rsid w:val="00CA1E69"/>
    <w:rsid w:val="00CB6FC4"/>
    <w:rsid w:val="00CB799D"/>
    <w:rsid w:val="00CC38BB"/>
    <w:rsid w:val="00CC5830"/>
    <w:rsid w:val="00CC6528"/>
    <w:rsid w:val="00CC6F8B"/>
    <w:rsid w:val="00CD0A8C"/>
    <w:rsid w:val="00CD75F3"/>
    <w:rsid w:val="00CD78A1"/>
    <w:rsid w:val="00CE1E46"/>
    <w:rsid w:val="00CE2B73"/>
    <w:rsid w:val="00CE48FD"/>
    <w:rsid w:val="00CE6F05"/>
    <w:rsid w:val="00CF5B97"/>
    <w:rsid w:val="00D0003F"/>
    <w:rsid w:val="00D020EE"/>
    <w:rsid w:val="00D06DF7"/>
    <w:rsid w:val="00D10D72"/>
    <w:rsid w:val="00D11D90"/>
    <w:rsid w:val="00D145FD"/>
    <w:rsid w:val="00D16134"/>
    <w:rsid w:val="00D16431"/>
    <w:rsid w:val="00D22B9F"/>
    <w:rsid w:val="00D25214"/>
    <w:rsid w:val="00D2571E"/>
    <w:rsid w:val="00D3624F"/>
    <w:rsid w:val="00D37D78"/>
    <w:rsid w:val="00D4025A"/>
    <w:rsid w:val="00D416FA"/>
    <w:rsid w:val="00D4283F"/>
    <w:rsid w:val="00D42E7D"/>
    <w:rsid w:val="00D443BA"/>
    <w:rsid w:val="00D44B4A"/>
    <w:rsid w:val="00D4632F"/>
    <w:rsid w:val="00D46E5A"/>
    <w:rsid w:val="00D519DB"/>
    <w:rsid w:val="00D521D3"/>
    <w:rsid w:val="00D52339"/>
    <w:rsid w:val="00D5416A"/>
    <w:rsid w:val="00D5417C"/>
    <w:rsid w:val="00D548DC"/>
    <w:rsid w:val="00D54A26"/>
    <w:rsid w:val="00D55D42"/>
    <w:rsid w:val="00D60653"/>
    <w:rsid w:val="00D60F51"/>
    <w:rsid w:val="00D62EAC"/>
    <w:rsid w:val="00D64128"/>
    <w:rsid w:val="00D71805"/>
    <w:rsid w:val="00D726A2"/>
    <w:rsid w:val="00D7642C"/>
    <w:rsid w:val="00D77ACC"/>
    <w:rsid w:val="00D8076E"/>
    <w:rsid w:val="00D83CEB"/>
    <w:rsid w:val="00D84F1B"/>
    <w:rsid w:val="00D86510"/>
    <w:rsid w:val="00D935C7"/>
    <w:rsid w:val="00D952B8"/>
    <w:rsid w:val="00D95CE8"/>
    <w:rsid w:val="00DA0396"/>
    <w:rsid w:val="00DA4231"/>
    <w:rsid w:val="00DA5CB6"/>
    <w:rsid w:val="00DA7A81"/>
    <w:rsid w:val="00DB2E89"/>
    <w:rsid w:val="00DB434C"/>
    <w:rsid w:val="00DB4FEF"/>
    <w:rsid w:val="00DB5281"/>
    <w:rsid w:val="00DC198D"/>
    <w:rsid w:val="00DC3274"/>
    <w:rsid w:val="00DC70E5"/>
    <w:rsid w:val="00DD4CAE"/>
    <w:rsid w:val="00DD4D45"/>
    <w:rsid w:val="00DD5802"/>
    <w:rsid w:val="00DD79AC"/>
    <w:rsid w:val="00DE37F3"/>
    <w:rsid w:val="00DE4235"/>
    <w:rsid w:val="00DF1405"/>
    <w:rsid w:val="00DF46F0"/>
    <w:rsid w:val="00DF4AFC"/>
    <w:rsid w:val="00E01592"/>
    <w:rsid w:val="00E05B6E"/>
    <w:rsid w:val="00E113EA"/>
    <w:rsid w:val="00E1211D"/>
    <w:rsid w:val="00E123B0"/>
    <w:rsid w:val="00E1324B"/>
    <w:rsid w:val="00E15849"/>
    <w:rsid w:val="00E17720"/>
    <w:rsid w:val="00E24EFB"/>
    <w:rsid w:val="00E25469"/>
    <w:rsid w:val="00E25B62"/>
    <w:rsid w:val="00E26C05"/>
    <w:rsid w:val="00E272FC"/>
    <w:rsid w:val="00E276E2"/>
    <w:rsid w:val="00E302F7"/>
    <w:rsid w:val="00E32D3B"/>
    <w:rsid w:val="00E346A8"/>
    <w:rsid w:val="00E35226"/>
    <w:rsid w:val="00E36493"/>
    <w:rsid w:val="00E36BD3"/>
    <w:rsid w:val="00E37E53"/>
    <w:rsid w:val="00E44B4F"/>
    <w:rsid w:val="00E45322"/>
    <w:rsid w:val="00E4581F"/>
    <w:rsid w:val="00E5119F"/>
    <w:rsid w:val="00E5197F"/>
    <w:rsid w:val="00E51CF1"/>
    <w:rsid w:val="00E54FE3"/>
    <w:rsid w:val="00E551B0"/>
    <w:rsid w:val="00E57FE6"/>
    <w:rsid w:val="00E63A04"/>
    <w:rsid w:val="00E713B0"/>
    <w:rsid w:val="00E71EBB"/>
    <w:rsid w:val="00E7281A"/>
    <w:rsid w:val="00E75C88"/>
    <w:rsid w:val="00E777CB"/>
    <w:rsid w:val="00E80473"/>
    <w:rsid w:val="00E805F6"/>
    <w:rsid w:val="00E83456"/>
    <w:rsid w:val="00E83EF4"/>
    <w:rsid w:val="00E913AD"/>
    <w:rsid w:val="00E91BBA"/>
    <w:rsid w:val="00E933BF"/>
    <w:rsid w:val="00E94932"/>
    <w:rsid w:val="00E95F1C"/>
    <w:rsid w:val="00EA3BDC"/>
    <w:rsid w:val="00EA73D3"/>
    <w:rsid w:val="00EA7890"/>
    <w:rsid w:val="00EB1416"/>
    <w:rsid w:val="00EB2085"/>
    <w:rsid w:val="00EB2EEB"/>
    <w:rsid w:val="00EC1345"/>
    <w:rsid w:val="00EC1E64"/>
    <w:rsid w:val="00EC23BB"/>
    <w:rsid w:val="00ED106C"/>
    <w:rsid w:val="00ED197D"/>
    <w:rsid w:val="00ED2100"/>
    <w:rsid w:val="00ED3134"/>
    <w:rsid w:val="00ED392D"/>
    <w:rsid w:val="00ED4266"/>
    <w:rsid w:val="00ED799B"/>
    <w:rsid w:val="00ED7AD7"/>
    <w:rsid w:val="00EE0455"/>
    <w:rsid w:val="00EE1A2E"/>
    <w:rsid w:val="00EE1F36"/>
    <w:rsid w:val="00EE247A"/>
    <w:rsid w:val="00EE4C12"/>
    <w:rsid w:val="00EE566D"/>
    <w:rsid w:val="00EE681C"/>
    <w:rsid w:val="00EE6B21"/>
    <w:rsid w:val="00EE7D1F"/>
    <w:rsid w:val="00EF3B29"/>
    <w:rsid w:val="00EF7222"/>
    <w:rsid w:val="00EF7BC0"/>
    <w:rsid w:val="00EF7C6D"/>
    <w:rsid w:val="00EF7F8E"/>
    <w:rsid w:val="00F005F6"/>
    <w:rsid w:val="00F00E23"/>
    <w:rsid w:val="00F023F6"/>
    <w:rsid w:val="00F0310C"/>
    <w:rsid w:val="00F11C25"/>
    <w:rsid w:val="00F12DF3"/>
    <w:rsid w:val="00F154AF"/>
    <w:rsid w:val="00F168E2"/>
    <w:rsid w:val="00F16CCB"/>
    <w:rsid w:val="00F2103B"/>
    <w:rsid w:val="00F21556"/>
    <w:rsid w:val="00F22139"/>
    <w:rsid w:val="00F2784A"/>
    <w:rsid w:val="00F307CC"/>
    <w:rsid w:val="00F31172"/>
    <w:rsid w:val="00F3162C"/>
    <w:rsid w:val="00F32B99"/>
    <w:rsid w:val="00F33844"/>
    <w:rsid w:val="00F34325"/>
    <w:rsid w:val="00F3608F"/>
    <w:rsid w:val="00F36F34"/>
    <w:rsid w:val="00F402F8"/>
    <w:rsid w:val="00F40837"/>
    <w:rsid w:val="00F41017"/>
    <w:rsid w:val="00F42687"/>
    <w:rsid w:val="00F44AE0"/>
    <w:rsid w:val="00F45919"/>
    <w:rsid w:val="00F50AAD"/>
    <w:rsid w:val="00F50DAA"/>
    <w:rsid w:val="00F52A5A"/>
    <w:rsid w:val="00F562A5"/>
    <w:rsid w:val="00F56F02"/>
    <w:rsid w:val="00F61981"/>
    <w:rsid w:val="00F637F1"/>
    <w:rsid w:val="00F647A4"/>
    <w:rsid w:val="00F709B8"/>
    <w:rsid w:val="00F709C6"/>
    <w:rsid w:val="00F70E20"/>
    <w:rsid w:val="00F729E5"/>
    <w:rsid w:val="00F73FC8"/>
    <w:rsid w:val="00F750C2"/>
    <w:rsid w:val="00F840D8"/>
    <w:rsid w:val="00F84E3D"/>
    <w:rsid w:val="00F9165D"/>
    <w:rsid w:val="00F94214"/>
    <w:rsid w:val="00F942B6"/>
    <w:rsid w:val="00F95C8C"/>
    <w:rsid w:val="00F9642B"/>
    <w:rsid w:val="00FA38C9"/>
    <w:rsid w:val="00FA5501"/>
    <w:rsid w:val="00FA5B3A"/>
    <w:rsid w:val="00FA63E6"/>
    <w:rsid w:val="00FA6F1C"/>
    <w:rsid w:val="00FA7321"/>
    <w:rsid w:val="00FB000B"/>
    <w:rsid w:val="00FB02BB"/>
    <w:rsid w:val="00FB3896"/>
    <w:rsid w:val="00FB422F"/>
    <w:rsid w:val="00FB740B"/>
    <w:rsid w:val="00FC00EB"/>
    <w:rsid w:val="00FC3273"/>
    <w:rsid w:val="00FC3C5A"/>
    <w:rsid w:val="00FC4742"/>
    <w:rsid w:val="00FC4D4F"/>
    <w:rsid w:val="00FD0325"/>
    <w:rsid w:val="00FD19FD"/>
    <w:rsid w:val="00FD44BD"/>
    <w:rsid w:val="00FE21AC"/>
    <w:rsid w:val="00FE3BD0"/>
    <w:rsid w:val="00FE6E0B"/>
    <w:rsid w:val="00FF15FC"/>
    <w:rsid w:val="00FF2CF4"/>
    <w:rsid w:val="00FF51B8"/>
    <w:rsid w:val="027DEC45"/>
    <w:rsid w:val="0B7254B6"/>
    <w:rsid w:val="0C3D5EBD"/>
    <w:rsid w:val="0EACA191"/>
    <w:rsid w:val="1A476D3A"/>
    <w:rsid w:val="1A49F309"/>
    <w:rsid w:val="1F5D44CD"/>
    <w:rsid w:val="2AEF2746"/>
    <w:rsid w:val="2D0704AD"/>
    <w:rsid w:val="3740D99B"/>
    <w:rsid w:val="59683C98"/>
    <w:rsid w:val="5F1EBD0B"/>
    <w:rsid w:val="64250417"/>
    <w:rsid w:val="68CAFD1B"/>
    <w:rsid w:val="702D6534"/>
    <w:rsid w:val="7E6A7C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FFD398E"/>
  <w15:docId w15:val="{E4A13F1F-4820-4F03-BDE4-D061BA8E22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both"/>
    </w:pPr>
  </w:style>
  <w:style w:type="paragraph" w:styleId="Heading1">
    <w:name w:val="heading 1"/>
    <w:basedOn w:val="Normal"/>
    <w:next w:val="Normal"/>
    <w:link w:val="Heading1Char"/>
    <w:qFormat/>
    <w:pPr>
      <w:keepNext/>
      <w:pageBreakBefore/>
      <w:numPr>
        <w:numId w:val="1"/>
      </w:numPr>
      <w:shd w:val="clear" w:color="auto" w:fill="E0E0E0"/>
      <w:spacing w:before="120" w:after="120"/>
      <w:outlineLvl w:val="0"/>
    </w:pPr>
    <w:rPr>
      <w:rFonts w:ascii="Verdana" w:hAnsi="Verdana" w:cs="Arial"/>
      <w:b/>
      <w:bCs/>
      <w:color w:val="000000" w:themeColor="text1"/>
      <w:sz w:val="28"/>
      <w:szCs w:val="32"/>
    </w:rPr>
  </w:style>
  <w:style w:type="paragraph" w:styleId="Heading2">
    <w:name w:val="heading 2"/>
    <w:basedOn w:val="Normal"/>
    <w:next w:val="Normal"/>
    <w:link w:val="Heading2Char"/>
    <w:qFormat/>
    <w:pPr>
      <w:keepNext/>
      <w:numPr>
        <w:ilvl w:val="1"/>
        <w:numId w:val="1"/>
      </w:numPr>
      <w:tabs>
        <w:tab w:val="left" w:pos="680"/>
        <w:tab w:val="left" w:pos="851"/>
      </w:tabs>
      <w:spacing w:before="240" w:after="120"/>
      <w:contextualSpacing/>
      <w:outlineLvl w:val="1"/>
    </w:pPr>
    <w:rPr>
      <w:rFonts w:ascii="Verdana" w:hAnsi="Verdana" w:cs="Arial"/>
      <w:b/>
      <w:bCs/>
      <w:iCs/>
      <w:sz w:val="28"/>
      <w:szCs w:val="28"/>
    </w:rPr>
  </w:style>
  <w:style w:type="paragraph" w:styleId="Heading3">
    <w:name w:val="heading 3"/>
    <w:basedOn w:val="Heading2"/>
    <w:next w:val="Normal"/>
    <w:link w:val="Heading3Char"/>
    <w:qFormat/>
    <w:pPr>
      <w:numPr>
        <w:ilvl w:val="2"/>
      </w:numPr>
      <w:tabs>
        <w:tab w:val="left" w:pos="1620"/>
      </w:tabs>
      <w:spacing w:after="60"/>
      <w:outlineLvl w:val="2"/>
    </w:pPr>
    <w:rPr>
      <w:bCs w:val="0"/>
      <w:sz w:val="26"/>
      <w:szCs w:val="26"/>
    </w:rPr>
  </w:style>
  <w:style w:type="paragraph" w:styleId="Heading4">
    <w:name w:val="heading 4"/>
    <w:basedOn w:val="Heading3"/>
    <w:next w:val="Normal"/>
    <w:link w:val="Heading4Char"/>
    <w:qFormat/>
    <w:pPr>
      <w:numPr>
        <w:ilvl w:val="0"/>
        <w:numId w:val="0"/>
      </w:numPr>
      <w:jc w:val="left"/>
      <w:outlineLvl w:val="3"/>
    </w:pPr>
    <w:rPr>
      <w:bCs/>
      <w:sz w:val="28"/>
      <w:szCs w:val="28"/>
    </w:rPr>
  </w:style>
  <w:style w:type="paragraph" w:styleId="Heading5">
    <w:name w:val="heading 5"/>
    <w:basedOn w:val="Normal"/>
    <w:next w:val="Normal"/>
    <w:link w:val="Heading5Char"/>
    <w:uiPriority w:val="9"/>
    <w:unhideWhenUsed/>
    <w:qFormat/>
    <w:pPr>
      <w:keepNext/>
      <w:keepLines/>
      <w:spacing w:before="320" w:after="200"/>
      <w:outlineLvl w:val="4"/>
    </w:pPr>
    <w:rPr>
      <w:rFonts w:ascii="Arial" w:eastAsia="Arial" w:hAnsi="Arial" w:cs="Arial"/>
      <w:b/>
      <w:bCs/>
      <w:sz w:val="24"/>
      <w:szCs w:val="24"/>
    </w:rPr>
  </w:style>
  <w:style w:type="paragraph" w:styleId="Heading6">
    <w:name w:val="heading 6"/>
    <w:basedOn w:val="Normal"/>
    <w:next w:val="Normal"/>
    <w:link w:val="Heading6Char"/>
    <w:uiPriority w:val="9"/>
    <w:unhideWhenUsed/>
    <w:qFormat/>
    <w:pPr>
      <w:keepNext/>
      <w:keepLines/>
      <w:spacing w:before="320" w:after="200"/>
      <w:outlineLvl w:val="5"/>
    </w:pPr>
    <w:rPr>
      <w:rFonts w:ascii="Arial" w:eastAsia="Arial" w:hAnsi="Arial" w:cs="Arial"/>
      <w:b/>
      <w:bCs/>
    </w:rPr>
  </w:style>
  <w:style w:type="paragraph" w:styleId="Heading7">
    <w:name w:val="heading 7"/>
    <w:basedOn w:val="Normal"/>
    <w:next w:val="Normal"/>
    <w:link w:val="Heading7Char"/>
    <w:uiPriority w:val="9"/>
    <w:unhideWhenUsed/>
    <w:qFormat/>
    <w:pPr>
      <w:keepNext/>
      <w:keepLines/>
      <w:spacing w:before="320" w:after="200"/>
      <w:outlineLvl w:val="6"/>
    </w:pPr>
    <w:rPr>
      <w:rFonts w:ascii="Arial" w:eastAsia="Arial" w:hAnsi="Arial" w:cs="Arial"/>
      <w:b/>
      <w:bCs/>
      <w:i/>
      <w:iCs/>
    </w:rPr>
  </w:style>
  <w:style w:type="paragraph" w:styleId="Heading8">
    <w:name w:val="heading 8"/>
    <w:basedOn w:val="Normal"/>
    <w:next w:val="Normal"/>
    <w:link w:val="Heading8Char"/>
    <w:uiPriority w:val="9"/>
    <w:unhideWhenUsed/>
    <w:qFormat/>
    <w:pPr>
      <w:keepNext/>
      <w:keepLines/>
      <w:spacing w:before="320" w:after="200"/>
      <w:outlineLvl w:val="7"/>
    </w:pPr>
    <w:rPr>
      <w:rFonts w:ascii="Arial" w:eastAsia="Arial" w:hAnsi="Arial" w:cs="Arial"/>
      <w:i/>
      <w:iCs/>
    </w:rPr>
  </w:style>
  <w:style w:type="paragraph" w:styleId="Heading9">
    <w:name w:val="heading 9"/>
    <w:basedOn w:val="Normal"/>
    <w:next w:val="Normal"/>
    <w:link w:val="Heading9Char"/>
    <w:uiPriority w:val="9"/>
    <w:unhideWhenUsed/>
    <w:qFormat/>
    <w:pPr>
      <w:keepNext/>
      <w:keepLines/>
      <w:spacing w:before="320" w:after="200"/>
      <w:outlineLvl w:val="8"/>
    </w:pPr>
    <w:rPr>
      <w:rFonts w:ascii="Arial" w:eastAsia="Arial" w:hAnsi="Arial" w:cs="Arial"/>
      <w:i/>
      <w:i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Pr>
      <w:rFonts w:ascii="Verdana" w:hAnsi="Verdana" w:cs="Arial"/>
      <w:b/>
      <w:bCs/>
      <w:color w:val="000000" w:themeColor="text1"/>
      <w:sz w:val="28"/>
      <w:szCs w:val="32"/>
      <w:shd w:val="clear" w:color="auto" w:fill="E0E0E0"/>
    </w:rPr>
  </w:style>
  <w:style w:type="character" w:customStyle="1" w:styleId="Heading2Char">
    <w:name w:val="Heading 2 Char"/>
    <w:basedOn w:val="DefaultParagraphFont"/>
    <w:link w:val="Heading2"/>
    <w:uiPriority w:val="9"/>
    <w:rPr>
      <w:rFonts w:ascii="Arial" w:eastAsia="Arial" w:hAnsi="Arial" w:cs="Arial"/>
      <w:sz w:val="34"/>
    </w:rPr>
  </w:style>
  <w:style w:type="character" w:customStyle="1" w:styleId="Heading3Char">
    <w:name w:val="Heading 3 Char"/>
    <w:basedOn w:val="DefaultParagraphFont"/>
    <w:link w:val="Heading3"/>
    <w:rPr>
      <w:rFonts w:ascii="Verdana" w:hAnsi="Verdana" w:cs="Arial"/>
      <w:b/>
      <w:iCs/>
      <w:sz w:val="26"/>
      <w:szCs w:val="26"/>
    </w:rPr>
  </w:style>
  <w:style w:type="character" w:customStyle="1" w:styleId="Heading4Char">
    <w:name w:val="Heading 4 Char"/>
    <w:basedOn w:val="DefaultParagraphFont"/>
    <w:link w:val="Heading4"/>
    <w:uiPriority w:val="9"/>
    <w:rPr>
      <w:rFonts w:ascii="Arial" w:eastAsia="Arial" w:hAnsi="Arial" w:cs="Arial"/>
      <w:b/>
      <w:bCs/>
      <w:sz w:val="26"/>
      <w:szCs w:val="26"/>
    </w:rPr>
  </w:style>
  <w:style w:type="character" w:customStyle="1" w:styleId="Heading5Char">
    <w:name w:val="Heading 5 Char"/>
    <w:basedOn w:val="DefaultParagraphFont"/>
    <w:link w:val="Heading5"/>
    <w:uiPriority w:val="9"/>
    <w:rPr>
      <w:rFonts w:ascii="Arial" w:eastAsia="Arial" w:hAnsi="Arial" w:cs="Arial"/>
      <w:b/>
      <w:bCs/>
      <w:sz w:val="24"/>
      <w:szCs w:val="24"/>
    </w:rPr>
  </w:style>
  <w:style w:type="character" w:customStyle="1" w:styleId="Heading6Char">
    <w:name w:val="Heading 6 Char"/>
    <w:basedOn w:val="DefaultParagraphFont"/>
    <w:link w:val="Heading6"/>
    <w:uiPriority w:val="9"/>
    <w:rPr>
      <w:rFonts w:ascii="Arial" w:eastAsia="Arial" w:hAnsi="Arial" w:cs="Arial"/>
      <w:b/>
      <w:bCs/>
      <w:sz w:val="22"/>
      <w:szCs w:val="22"/>
    </w:rPr>
  </w:style>
  <w:style w:type="character" w:customStyle="1" w:styleId="Heading7Char">
    <w:name w:val="Heading 7 Char"/>
    <w:basedOn w:val="DefaultParagraphFont"/>
    <w:link w:val="Heading7"/>
    <w:uiPriority w:val="9"/>
    <w:rPr>
      <w:rFonts w:ascii="Arial" w:eastAsia="Arial" w:hAnsi="Arial" w:cs="Arial"/>
      <w:b/>
      <w:bCs/>
      <w:i/>
      <w:iCs/>
      <w:sz w:val="22"/>
      <w:szCs w:val="22"/>
    </w:rPr>
  </w:style>
  <w:style w:type="character" w:customStyle="1" w:styleId="Heading8Char">
    <w:name w:val="Heading 8 Char"/>
    <w:basedOn w:val="DefaultParagraphFont"/>
    <w:link w:val="Heading8"/>
    <w:uiPriority w:val="9"/>
    <w:rPr>
      <w:rFonts w:ascii="Arial" w:eastAsia="Arial" w:hAnsi="Arial" w:cs="Arial"/>
      <w:i/>
      <w:iCs/>
      <w:sz w:val="22"/>
      <w:szCs w:val="22"/>
    </w:rPr>
  </w:style>
  <w:style w:type="character" w:customStyle="1" w:styleId="Heading9Char">
    <w:name w:val="Heading 9 Char"/>
    <w:basedOn w:val="DefaultParagraphFont"/>
    <w:link w:val="Heading9"/>
    <w:uiPriority w:val="9"/>
    <w:rPr>
      <w:rFonts w:ascii="Arial" w:eastAsia="Arial" w:hAnsi="Arial" w:cs="Arial"/>
      <w:i/>
      <w:iCs/>
      <w:sz w:val="21"/>
      <w:szCs w:val="21"/>
    </w:rPr>
  </w:style>
  <w:style w:type="paragraph" w:styleId="EndnoteText">
    <w:name w:val="endnote text"/>
    <w:basedOn w:val="Normal"/>
    <w:link w:val="EndnoteTextChar"/>
    <w:uiPriority w:val="99"/>
    <w:semiHidden/>
    <w:unhideWhenUsed/>
    <w:rPr>
      <w:sz w:val="20"/>
    </w:rPr>
  </w:style>
  <w:style w:type="character" w:customStyle="1" w:styleId="EndnoteTextChar">
    <w:name w:val="Endnote Text Char"/>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paragraph" w:styleId="TableofFigures">
    <w:name w:val="table of figures"/>
    <w:basedOn w:val="Normal"/>
    <w:next w:val="Normal"/>
    <w:uiPriority w:val="99"/>
    <w:unhideWhenUsed/>
  </w:style>
  <w:style w:type="paragraph" w:styleId="ListParagraph">
    <w:name w:val="List Paragraph"/>
    <w:basedOn w:val="Normal"/>
    <w:uiPriority w:val="34"/>
    <w:qFormat/>
    <w:pPr>
      <w:ind w:left="720"/>
      <w:contextualSpacing/>
    </w:pPr>
  </w:style>
  <w:style w:type="paragraph" w:styleId="NoSpacing">
    <w:name w:val="No Spacing"/>
    <w:uiPriority w:val="1"/>
    <w:qFormat/>
  </w:style>
  <w:style w:type="character" w:customStyle="1" w:styleId="TitleChar">
    <w:name w:val="Title Char"/>
    <w:basedOn w:val="DefaultParagraphFont"/>
    <w:uiPriority w:val="10"/>
    <w:rPr>
      <w:sz w:val="48"/>
      <w:szCs w:val="48"/>
    </w:rPr>
  </w:style>
  <w:style w:type="paragraph" w:styleId="Subtitle">
    <w:name w:val="Subtitle"/>
    <w:basedOn w:val="Normal"/>
    <w:next w:val="Normal"/>
    <w:link w:val="SubtitleChar"/>
    <w:uiPriority w:val="11"/>
    <w:qFormat/>
    <w:pPr>
      <w:spacing w:before="200" w:after="200"/>
    </w:pPr>
    <w:rPr>
      <w:sz w:val="24"/>
      <w:szCs w:val="24"/>
    </w:rPr>
  </w:style>
  <w:style w:type="character" w:customStyle="1" w:styleId="SubtitleChar">
    <w:name w:val="Subtitle Char"/>
    <w:basedOn w:val="DefaultParagraphFont"/>
    <w:link w:val="Subtitle"/>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
    <w:name w:val="Intense Quote Char"/>
    <w:link w:val="IntenseQuote"/>
    <w:uiPriority w:val="30"/>
    <w:rPr>
      <w:i/>
    </w:rPr>
  </w:style>
  <w:style w:type="character" w:customStyle="1" w:styleId="HeaderChar">
    <w:name w:val="Header Char"/>
    <w:basedOn w:val="DefaultParagraphFont"/>
    <w:link w:val="Header"/>
    <w:uiPriority w:val="99"/>
  </w:style>
  <w:style w:type="paragraph" w:styleId="Header">
    <w:name w:val="header"/>
    <w:basedOn w:val="Normal"/>
    <w:link w:val="HeaderChar"/>
    <w:pPr>
      <w:tabs>
        <w:tab w:val="center" w:pos="4536"/>
        <w:tab w:val="right" w:pos="9072"/>
      </w:tabs>
    </w:pPr>
  </w:style>
  <w:style w:type="character" w:customStyle="1" w:styleId="FooterChar">
    <w:name w:val="Footer Char"/>
    <w:basedOn w:val="DefaultParagraphFont"/>
    <w:uiPriority w:val="99"/>
  </w:style>
  <w:style w:type="character" w:customStyle="1" w:styleId="FooterChar1">
    <w:name w:val="Footer Char1"/>
    <w:link w:val="Footer"/>
    <w:uiPriority w:val="99"/>
  </w:style>
  <w:style w:type="paragraph" w:styleId="Footer">
    <w:name w:val="footer"/>
    <w:basedOn w:val="Normal"/>
    <w:link w:val="FooterChar1"/>
    <w:pPr>
      <w:tabs>
        <w:tab w:val="center" w:pos="4536"/>
        <w:tab w:val="right" w:pos="9072"/>
      </w:tabs>
    </w:p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auto" w:fill="FFFFFF"/>
      </w:tcPr>
    </w:tblStylePr>
    <w:tblStylePr w:type="band1Horz">
      <w:tblPr/>
      <w:tcPr>
        <w:shd w:val="clear" w:color="auto" w:fill="FFFFFF"/>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PlainTable4">
    <w:name w:val="Plain Table 4"/>
    <w:basedOn w:val="Table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PlainTable5">
    <w:name w:val="Plain Table 5"/>
    <w:basedOn w:val="TableNormal"/>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auto" w:fill="FFFFFF"/>
      </w:tcPr>
    </w:tblStylePr>
    <w:tblStylePr w:type="lastRow">
      <w:rPr>
        <w:i/>
        <w:color w:val="404040"/>
      </w:rPr>
      <w:tblPr/>
      <w:tcPr>
        <w:tcBorders>
          <w:top w:val="single" w:sz="4" w:space="0" w:color="404040"/>
          <w:left w:val="none" w:sz="4" w:space="0" w:color="000000"/>
          <w:right w:val="none" w:sz="4" w:space="0" w:color="000000"/>
        </w:tcBorders>
        <w:shd w:val="clear" w:color="auto" w:fill="FFFFFF"/>
      </w:tcPr>
    </w:tblStylePr>
    <w:tblStylePr w:type="firstCol">
      <w:pPr>
        <w:jc w:val="right"/>
      </w:pPr>
      <w:rPr>
        <w:i/>
        <w:color w:val="404040"/>
      </w:rPr>
      <w:tblPr/>
      <w:tcPr>
        <w:tcBorders>
          <w:right w:val="single" w:sz="4" w:space="0" w:color="404040"/>
        </w:tcBorders>
        <w:shd w:val="clear" w:color="auto" w:fill="FFFFFF"/>
      </w:tcPr>
    </w:tblStylePr>
    <w:tblStylePr w:type="lastCol">
      <w:rPr>
        <w:i/>
        <w:color w:val="404040"/>
      </w:rPr>
      <w:tblPr/>
      <w:tcPr>
        <w:tcBorders>
          <w:left w:val="single" w:sz="4" w:space="0" w:color="40404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auto" w:fill="FFFFFF"/>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character" w:customStyle="1" w:styleId="WW8Num2ztrue00">
    <w:name w:val="WW8Num2ztrue00"/>
    <w:rsid w:val="00AD1CC1"/>
  </w:style>
  <w:style w:type="character" w:customStyle="1" w:styleId="WW8Num2ztrue10">
    <w:name w:val="WW8Num2ztrue10"/>
    <w:rsid w:val="00AD1CC1"/>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auto" w:fill="FFFFFF"/>
      </w:tcPr>
    </w:tblStylePr>
    <w:tblStylePr w:type="band1Horz">
      <w:rPr>
        <w:rFonts w:ascii="Arial" w:hAnsi="Arial"/>
        <w:color w:val="7F7F7F" w:themeColor="text1" w:themeTint="80" w:themeShade="95"/>
        <w:sz w:val="22"/>
      </w:rPr>
      <w:tblPr/>
      <w:tcPr>
        <w:shd w:val="clear" w:color="auto" w:fill="FFFFFF"/>
      </w:tcPr>
    </w:tblStylePr>
    <w:tblStylePr w:type="band2Horz">
      <w:rPr>
        <w:rFonts w:ascii="Arial" w:hAnsi="Arial"/>
        <w:color w:val="7F7F7F" w:themeColor="text1" w:themeTint="80"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auto" w:fill="FFFFFF"/>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7F7F7F" w:themeColor="text1" w:themeTint="80" w:themeShade="95"/>
        <w:sz w:val="22"/>
      </w:rPr>
      <w:tblPr/>
      <w:tcPr>
        <w:shd w:val="clear" w:color="auto" w:fill="FFFFFF"/>
      </w:tcPr>
    </w:tblStylePr>
    <w:tblStylePr w:type="band2Horz">
      <w:rPr>
        <w:rFonts w:ascii="Arial" w:hAnsi="Arial"/>
        <w:color w:val="7F7F7F" w:themeColor="text1" w:themeTint="80" w:themeShade="95"/>
        <w:sz w:val="22"/>
      </w:rPr>
    </w:tblStylePr>
  </w:style>
  <w:style w:type="table" w:styleId="ListTable1Light">
    <w:name w:val="List Table 1 Light"/>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auto" w:fill="FFFFFF"/>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auto" w:fill="FFFFFF"/>
      </w:tcPr>
    </w:tblStylePr>
    <w:tblStylePr w:type="band1Horz">
      <w:rPr>
        <w:rFonts w:ascii="Arial" w:hAnsi="Arial"/>
        <w:color w:val="000000" w:themeColor="text1"/>
        <w:sz w:val="22"/>
      </w:rPr>
      <w:tblPr/>
      <w:tcPr>
        <w:shd w:val="clear" w:color="auto" w:fill="FFFFFF"/>
      </w:tcPr>
    </w:tblStylePr>
    <w:tblStylePr w:type="band2Horz">
      <w:rPr>
        <w:rFonts w:ascii="Arial" w:hAnsi="Arial"/>
        <w:color w:val="000000" w:themeColor="text1"/>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auto" w:fill="FFFFFF"/>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7F7F7F" w:themeColor="text1" w:themeTint="80" w:themeShade="95"/>
        <w:sz w:val="22"/>
      </w:rPr>
      <w:tblPr/>
      <w:tcPr>
        <w:shd w:val="clear" w:color="auto" w:fill="FFFFFF"/>
      </w:tcPr>
    </w:tblStylePr>
    <w:tblStylePr w:type="band2Horz">
      <w:rPr>
        <w:rFonts w:ascii="Arial" w:hAnsi="Arial"/>
        <w:color w:val="7F7F7F" w:themeColor="text1" w:themeTint="80" w:themeShade="95"/>
        <w:sz w:val="22"/>
      </w:rPr>
    </w:tblStylePr>
  </w:style>
  <w:style w:type="table" w:customStyle="1" w:styleId="Lined-Accent">
    <w:name w:val="Lined - Accent"/>
    <w:basedOn w:val="TableNormal"/>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1">
    <w:name w:val="Lined - Accent 1"/>
    <w:basedOn w:val="TableNormal"/>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2">
    <w:name w:val="Lined - Accent 2"/>
    <w:basedOn w:val="TableNormal"/>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3">
    <w:name w:val="Lined - Accent 3"/>
    <w:basedOn w:val="TableNormal"/>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4">
    <w:name w:val="Lined - Accent 4"/>
    <w:basedOn w:val="TableNormal"/>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5">
    <w:name w:val="Lined - Accent 5"/>
    <w:basedOn w:val="TableNormal"/>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6">
    <w:name w:val="Lined - Accent 6"/>
    <w:basedOn w:val="TableNormal"/>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
    <w:name w:val="Bordered &amp; Lined - Accent"/>
    <w:basedOn w:val="TableNormal"/>
    <w:uiPriority w:val="99"/>
    <w:rPr>
      <w:color w:val="404040"/>
      <w:sz w:val="20"/>
      <w:szCs w:val="2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1">
    <w:name w:val="Bordered &amp; Lined - Accent 1"/>
    <w:basedOn w:val="TableNormal"/>
    <w:uiPriority w:val="99"/>
    <w:rPr>
      <w:color w:val="404040"/>
      <w:sz w:val="20"/>
      <w:szCs w:val="20"/>
    </w:rPr>
    <w:tblPr>
      <w:tblStyleRowBandSize w:val="1"/>
      <w:tblStyleColBandSize w:val="1"/>
      <w:tblBorders>
        <w:top w:val="single" w:sz="4" w:space="0" w:color="245A8D" w:themeColor="accent1" w:themeShade="95"/>
        <w:left w:val="single" w:sz="4" w:space="0" w:color="245A8D" w:themeColor="accent1" w:themeShade="95"/>
        <w:bottom w:val="single" w:sz="4" w:space="0" w:color="245A8D" w:themeColor="accent1" w:themeShade="95"/>
        <w:right w:val="single" w:sz="4" w:space="0" w:color="245A8D" w:themeColor="accent1" w:themeShade="95"/>
        <w:insideH w:val="single" w:sz="4" w:space="0" w:color="245A8D" w:themeColor="accent1" w:themeShade="95"/>
        <w:insideV w:val="single" w:sz="4" w:space="0" w:color="245A8D" w:themeColor="accent1"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2">
    <w:name w:val="Bordered &amp; Lined - Accent 2"/>
    <w:basedOn w:val="TableNormal"/>
    <w:uiPriority w:val="99"/>
    <w:rPr>
      <w:color w:val="404040"/>
      <w:sz w:val="20"/>
      <w:szCs w:val="20"/>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3">
    <w:name w:val="Bordered &amp; Lined - Accent 3"/>
    <w:basedOn w:val="TableNormal"/>
    <w:uiPriority w:val="99"/>
    <w:rPr>
      <w:color w:val="404040"/>
      <w:sz w:val="20"/>
      <w:szCs w:val="20"/>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4">
    <w:name w:val="Bordered &amp; Lined - Accent 4"/>
    <w:basedOn w:val="TableNormal"/>
    <w:uiPriority w:val="99"/>
    <w:rPr>
      <w:color w:val="404040"/>
      <w:sz w:val="20"/>
      <w:szCs w:val="20"/>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5">
    <w:name w:val="Bordered &amp; Lined - Accent 5"/>
    <w:basedOn w:val="TableNormal"/>
    <w:uiPriority w:val="99"/>
    <w:rPr>
      <w:color w:val="404040"/>
      <w:sz w:val="20"/>
      <w:szCs w:val="20"/>
    </w:rPr>
    <w:tblPr>
      <w:tblStyleRowBandSize w:val="1"/>
      <w:tblStyleColBandSize w:val="1"/>
      <w:tblBorders>
        <w:top w:val="single" w:sz="4" w:space="0" w:color="254175" w:themeColor="accent5" w:themeShade="95"/>
        <w:left w:val="single" w:sz="4" w:space="0" w:color="254175" w:themeColor="accent5" w:themeShade="95"/>
        <w:bottom w:val="single" w:sz="4" w:space="0" w:color="254175" w:themeColor="accent5" w:themeShade="95"/>
        <w:right w:val="single" w:sz="4" w:space="0" w:color="254175" w:themeColor="accent5" w:themeShade="95"/>
        <w:insideH w:val="single" w:sz="4" w:space="0" w:color="254175" w:themeColor="accent5" w:themeShade="95"/>
        <w:insideV w:val="single" w:sz="4" w:space="0" w:color="254175" w:themeColor="accent5"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6">
    <w:name w:val="Bordered &amp; Lined - Accent 6"/>
    <w:basedOn w:val="TableNormal"/>
    <w:uiPriority w:val="99"/>
    <w:rPr>
      <w:color w:val="404040"/>
      <w:sz w:val="20"/>
      <w:szCs w:val="20"/>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tblPr>
      <w:tblStyleRowBandSize w:val="1"/>
      <w:tblStyleColBandSize w:val="1"/>
      <w:tbl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insideH w:val="single" w:sz="4" w:space="0" w:color="BCD6EE" w:themeColor="accent1" w:themeTint="67"/>
        <w:insideV w:val="single" w:sz="4" w:space="0" w:color="BCD6EE" w:themeColor="accent1" w:themeTint="67"/>
      </w:tblBorders>
    </w:tblPr>
    <w:tblStylePr w:type="firstRow">
      <w:rPr>
        <w:rFonts w:ascii="Arial" w:hAnsi="Arial"/>
        <w:color w:val="404040"/>
        <w:sz w:val="22"/>
      </w:rPr>
      <w:tblPr/>
      <w:tcPr>
        <w:tcBorders>
          <w:bottom w:val="single" w:sz="12" w:space="0" w:color="5B9BD5" w:themeColor="accent1"/>
        </w:tcBorders>
      </w:tcPr>
    </w:tblStylePr>
    <w:tblStylePr w:type="lastRow">
      <w:rPr>
        <w:rFonts w:ascii="Arial" w:hAnsi="Arial"/>
        <w:color w:val="404040"/>
        <w:sz w:val="22"/>
      </w:rPr>
      <w:tblPr/>
      <w:tcPr>
        <w:tcBorders>
          <w:top w:val="single" w:sz="12" w:space="0" w:color="5B9BD5"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5B9BD5" w:themeColor="accent1"/>
        </w:tcBorders>
      </w:tcPr>
    </w:tblStylePr>
    <w:tblStylePr w:type="band1Horz">
      <w:rPr>
        <w:rFonts w:ascii="Arial" w:hAnsi="Arial"/>
        <w:color w:val="404040"/>
        <w:sz w:val="22"/>
      </w:rPr>
      <w:tblPr/>
      <w:tcPr>
        <w:tc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tcBorders>
      </w:tcPr>
    </w:tblStylePr>
  </w:style>
  <w:style w:type="table" w:customStyle="1" w:styleId="Bordered-Accent2">
    <w:name w:val="Bordered - Accent 2"/>
    <w:basedOn w:val="TableNormal"/>
    <w:uiPriority w:val="99"/>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TableNormal"/>
    <w:uiPriority w:val="99"/>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TableNormal"/>
    <w:uiPriority w:val="99"/>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TableNormal"/>
    <w:uiPriority w:val="99"/>
    <w:tblPr>
      <w:tblStyleRowBandSize w:val="1"/>
      <w:tblStyleColBandSize w:val="1"/>
      <w:tbl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insideH w:val="single" w:sz="4" w:space="0" w:color="B3C5E7" w:themeColor="accent5" w:themeTint="67"/>
        <w:insideV w:val="single" w:sz="4" w:space="0" w:color="B3C5E7" w:themeColor="accent5" w:themeTint="67"/>
      </w:tblBorders>
    </w:tblPr>
    <w:tblStylePr w:type="firstRow">
      <w:rPr>
        <w:rFonts w:ascii="Arial" w:hAnsi="Arial"/>
        <w:color w:val="404040"/>
        <w:sz w:val="22"/>
      </w:rPr>
      <w:tblPr/>
      <w:tcPr>
        <w:tcBorders>
          <w:bottom w:val="single" w:sz="12" w:space="0" w:color="8DA9DB" w:themeColor="accent5" w:themeTint="9A"/>
        </w:tcBorders>
      </w:tcPr>
    </w:tblStylePr>
    <w:tblStylePr w:type="lastRow">
      <w:rPr>
        <w:rFonts w:ascii="Arial" w:hAnsi="Arial"/>
        <w:color w:val="404040"/>
        <w:sz w:val="22"/>
      </w:rPr>
      <w:tblPr/>
      <w:tcPr>
        <w:tcBorders>
          <w:top w:val="single" w:sz="12" w:space="0" w:color="8DA9DB"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8DA9DB" w:themeColor="accent5" w:themeTint="9A"/>
        </w:tcBorders>
      </w:tcPr>
    </w:tblStylePr>
    <w:tblStylePr w:type="band1Horz">
      <w:rPr>
        <w:rFonts w:ascii="Arial" w:hAnsi="Arial"/>
        <w:color w:val="404040"/>
        <w:sz w:val="22"/>
      </w:rPr>
      <w:tblPr/>
      <w:tcPr>
        <w:tc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tcBorders>
      </w:tcPr>
    </w:tblStylePr>
  </w:style>
  <w:style w:type="table" w:customStyle="1" w:styleId="Bordered-Accent6">
    <w:name w:val="Bordered - Accent 6"/>
    <w:basedOn w:val="TableNormal"/>
    <w:uiPriority w:val="99"/>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paragraph" w:styleId="FootnoteText">
    <w:name w:val="footnote text"/>
    <w:basedOn w:val="Normal"/>
    <w:link w:val="FootnoteTextChar"/>
    <w:uiPriority w:val="99"/>
    <w:semiHidden/>
    <w:unhideWhenUsed/>
    <w:pPr>
      <w:spacing w:after="40"/>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character" w:customStyle="1" w:styleId="WW8Num1zfalse">
    <w:name w:val="WW8Num1zfalse"/>
  </w:style>
  <w:style w:type="character" w:customStyle="1" w:styleId="WW8Num2zfalse">
    <w:name w:val="WW8Num2zfalse"/>
  </w:style>
  <w:style w:type="character" w:customStyle="1" w:styleId="WW8Num2z1">
    <w:name w:val="WW8Num2z1"/>
    <w:rPr>
      <w:rFonts w:ascii="Symbol" w:hAnsi="Symbol" w:cs="Symbol"/>
    </w:rPr>
  </w:style>
  <w:style w:type="character" w:customStyle="1" w:styleId="WW8Num2ztrue">
    <w:name w:val="WW8Num2ztrue"/>
  </w:style>
  <w:style w:type="character" w:customStyle="1" w:styleId="WW8Num2ztrue0">
    <w:name w:val="WW8Num2ztrue0"/>
  </w:style>
  <w:style w:type="character" w:customStyle="1" w:styleId="WW8Num2ztrue1">
    <w:name w:val="WW8Num2ztrue1"/>
  </w:style>
  <w:style w:type="character" w:customStyle="1" w:styleId="WW8Num2ztrue2">
    <w:name w:val="WW8Num2ztrue2"/>
  </w:style>
  <w:style w:type="character" w:customStyle="1" w:styleId="WW8Num2ztrue3">
    <w:name w:val="WW8Num2ztrue3"/>
  </w:style>
  <w:style w:type="character" w:customStyle="1" w:styleId="WW8Num2ztrue4">
    <w:name w:val="WW8Num2ztrue4"/>
  </w:style>
  <w:style w:type="character" w:customStyle="1" w:styleId="WW8Num2ztrue5">
    <w:name w:val="WW8Num2ztrue5"/>
  </w:style>
  <w:style w:type="character" w:customStyle="1" w:styleId="WW8Num3zfalse">
    <w:name w:val="WW8Num3zfalse"/>
  </w:style>
  <w:style w:type="character" w:customStyle="1" w:styleId="WW8Num3ztrue">
    <w:name w:val="WW8Num3ztrue"/>
  </w:style>
  <w:style w:type="character" w:customStyle="1" w:styleId="WW8Num3ztrue0">
    <w:name w:val="WW8Num3ztrue0"/>
  </w:style>
  <w:style w:type="character" w:customStyle="1" w:styleId="WW8Num3ztrue1">
    <w:name w:val="WW8Num3ztrue1"/>
  </w:style>
  <w:style w:type="character" w:customStyle="1" w:styleId="WW8Num3ztrue2">
    <w:name w:val="WW8Num3ztrue2"/>
  </w:style>
  <w:style w:type="character" w:customStyle="1" w:styleId="WW8Num3ztrue3">
    <w:name w:val="WW8Num3ztrue3"/>
  </w:style>
  <w:style w:type="character" w:customStyle="1" w:styleId="WW8Num3ztrue4">
    <w:name w:val="WW8Num3ztrue4"/>
  </w:style>
  <w:style w:type="character" w:customStyle="1" w:styleId="WW8Num3ztrue5">
    <w:name w:val="WW8Num3ztrue5"/>
  </w:style>
  <w:style w:type="character" w:customStyle="1" w:styleId="WW8Num3ztrue6">
    <w:name w:val="WW8Num3ztrue6"/>
  </w:style>
  <w:style w:type="character" w:customStyle="1" w:styleId="WW8Num4zfalse">
    <w:name w:val="WW8Num4zfalse"/>
  </w:style>
  <w:style w:type="character" w:customStyle="1" w:styleId="WW8Num4z1">
    <w:name w:val="WW8Num4z1"/>
    <w:rPr>
      <w:rFonts w:ascii="Courier New" w:hAnsi="Courier New" w:cs="Courier New"/>
    </w:rPr>
  </w:style>
  <w:style w:type="character" w:customStyle="1" w:styleId="WW8Num4z2">
    <w:name w:val="WW8Num4z2"/>
    <w:rPr>
      <w:rFonts w:ascii="Wingdings" w:hAnsi="Wingdings" w:cs="Wingdings"/>
    </w:rPr>
  </w:style>
  <w:style w:type="character" w:customStyle="1" w:styleId="WW8Num4z3">
    <w:name w:val="WW8Num4z3"/>
    <w:rPr>
      <w:rFonts w:ascii="Symbol" w:hAnsi="Symbol" w:cs="Symbol"/>
    </w:rPr>
  </w:style>
  <w:style w:type="character" w:customStyle="1" w:styleId="WW8Num5zfalse">
    <w:name w:val="WW8Num5zfalse"/>
  </w:style>
  <w:style w:type="character" w:customStyle="1" w:styleId="WW8Num5ztrue">
    <w:name w:val="WW8Num5ztrue"/>
  </w:style>
  <w:style w:type="character" w:customStyle="1" w:styleId="WW8Num5ztrue0">
    <w:name w:val="WW8Num5ztrue0"/>
  </w:style>
  <w:style w:type="character" w:customStyle="1" w:styleId="WW8Num5ztrue1">
    <w:name w:val="WW8Num5ztrue1"/>
  </w:style>
  <w:style w:type="character" w:customStyle="1" w:styleId="WW8Num5ztrue2">
    <w:name w:val="WW8Num5ztrue2"/>
  </w:style>
  <w:style w:type="character" w:customStyle="1" w:styleId="WW8Num5ztrue3">
    <w:name w:val="WW8Num5ztrue3"/>
  </w:style>
  <w:style w:type="character" w:customStyle="1" w:styleId="WW8Num5ztrue4">
    <w:name w:val="WW8Num5ztrue4"/>
  </w:style>
  <w:style w:type="character" w:customStyle="1" w:styleId="WW8Num5ztrue5">
    <w:name w:val="WW8Num5ztrue5"/>
  </w:style>
  <w:style w:type="character" w:customStyle="1" w:styleId="WW8Num5ztrue6">
    <w:name w:val="WW8Num5ztrue6"/>
  </w:style>
  <w:style w:type="character" w:customStyle="1" w:styleId="WW8Num6z0">
    <w:name w:val="WW8Num6z0"/>
    <w:rPr>
      <w:rFonts w:ascii="Symbol" w:hAnsi="Symbol" w:cs="Symbol"/>
    </w:rPr>
  </w:style>
  <w:style w:type="character" w:customStyle="1" w:styleId="WW8Num6z1">
    <w:name w:val="WW8Num6z1"/>
    <w:rPr>
      <w:rFonts w:ascii="Courier New" w:hAnsi="Courier New" w:cs="Courier New"/>
    </w:rPr>
  </w:style>
  <w:style w:type="character" w:customStyle="1" w:styleId="WW8Num6z2">
    <w:name w:val="WW8Num6z2"/>
    <w:rPr>
      <w:rFonts w:ascii="Wingdings" w:hAnsi="Wingdings" w:cs="Wingdings"/>
    </w:rPr>
  </w:style>
  <w:style w:type="character" w:customStyle="1" w:styleId="WW8Num7zfalse">
    <w:name w:val="WW8Num7zfalse"/>
  </w:style>
  <w:style w:type="character" w:customStyle="1" w:styleId="WW8Num7ztrue">
    <w:name w:val="WW8Num7ztrue"/>
  </w:style>
  <w:style w:type="character" w:customStyle="1" w:styleId="WW8Num7ztrue0">
    <w:name w:val="WW8Num7ztrue0"/>
  </w:style>
  <w:style w:type="character" w:customStyle="1" w:styleId="WW8Num7ztrue1">
    <w:name w:val="WW8Num7ztrue1"/>
  </w:style>
  <w:style w:type="character" w:customStyle="1" w:styleId="WW8Num7ztrue2">
    <w:name w:val="WW8Num7ztrue2"/>
  </w:style>
  <w:style w:type="character" w:customStyle="1" w:styleId="WW8Num7ztrue3">
    <w:name w:val="WW8Num7ztrue3"/>
  </w:style>
  <w:style w:type="character" w:customStyle="1" w:styleId="WW8Num7ztrue4">
    <w:name w:val="WW8Num7ztrue4"/>
  </w:style>
  <w:style w:type="character" w:customStyle="1" w:styleId="WW8Num7ztrue5">
    <w:name w:val="WW8Num7ztrue5"/>
  </w:style>
  <w:style w:type="character" w:customStyle="1" w:styleId="WW8Num7ztrue6">
    <w:name w:val="WW8Num7ztrue6"/>
  </w:style>
  <w:style w:type="character" w:customStyle="1" w:styleId="WW8Num8z0">
    <w:name w:val="WW8Num8z0"/>
    <w:rPr>
      <w:rFonts w:cs="Times New Roman"/>
    </w:rPr>
  </w:style>
  <w:style w:type="character" w:customStyle="1" w:styleId="WW8Num9z0">
    <w:name w:val="WW8Num9z0"/>
    <w:rPr>
      <w:rFonts w:ascii="Symbol" w:hAnsi="Symbol" w:cs="Symbol"/>
    </w:rPr>
  </w:style>
  <w:style w:type="character" w:customStyle="1" w:styleId="WW8Num9z1">
    <w:name w:val="WW8Num9z1"/>
    <w:rPr>
      <w:rFonts w:ascii="Courier New" w:hAnsi="Courier New" w:cs="Courier New"/>
    </w:rPr>
  </w:style>
  <w:style w:type="character" w:customStyle="1" w:styleId="WW8Num9z2">
    <w:name w:val="WW8Num9z2"/>
    <w:rPr>
      <w:rFonts w:ascii="Wingdings" w:hAnsi="Wingdings" w:cs="Wingdings"/>
    </w:rPr>
  </w:style>
  <w:style w:type="character" w:customStyle="1" w:styleId="WW8Num10zfalse">
    <w:name w:val="WW8Num10zfalse"/>
  </w:style>
  <w:style w:type="character" w:customStyle="1" w:styleId="WW8Num10ztrue">
    <w:name w:val="WW8Num10ztrue"/>
  </w:style>
  <w:style w:type="character" w:customStyle="1" w:styleId="WW8Num10ztrue0">
    <w:name w:val="WW8Num10ztrue0"/>
  </w:style>
  <w:style w:type="character" w:customStyle="1" w:styleId="WW8Num10ztrue1">
    <w:name w:val="WW8Num10ztrue1"/>
  </w:style>
  <w:style w:type="character" w:customStyle="1" w:styleId="WW8Num10ztrue2">
    <w:name w:val="WW8Num10ztrue2"/>
  </w:style>
  <w:style w:type="character" w:customStyle="1" w:styleId="WW8Num10ztrue3">
    <w:name w:val="WW8Num10ztrue3"/>
  </w:style>
  <w:style w:type="character" w:customStyle="1" w:styleId="WW8Num10ztrue4">
    <w:name w:val="WW8Num10ztrue4"/>
  </w:style>
  <w:style w:type="character" w:customStyle="1" w:styleId="WW8Num10ztrue5">
    <w:name w:val="WW8Num10ztrue5"/>
  </w:style>
  <w:style w:type="character" w:customStyle="1" w:styleId="WW8Num10ztrue6">
    <w:name w:val="WW8Num10ztrue6"/>
  </w:style>
  <w:style w:type="character" w:customStyle="1" w:styleId="WW8Num11z0">
    <w:name w:val="WW8Num11z0"/>
    <w:rPr>
      <w:rFonts w:ascii="Symbol" w:hAnsi="Symbol" w:cs="Symbol"/>
    </w:rPr>
  </w:style>
  <w:style w:type="character" w:customStyle="1" w:styleId="WW8Num11z1">
    <w:name w:val="WW8Num11z1"/>
    <w:rPr>
      <w:rFonts w:ascii="Courier New" w:hAnsi="Courier New" w:cs="Courier New"/>
    </w:rPr>
  </w:style>
  <w:style w:type="character" w:customStyle="1" w:styleId="WW8Num11z2">
    <w:name w:val="WW8Num11z2"/>
    <w:rPr>
      <w:rFonts w:ascii="Wingdings" w:hAnsi="Wingdings" w:cs="Wingdings"/>
    </w:rPr>
  </w:style>
  <w:style w:type="character" w:customStyle="1" w:styleId="WW8Num12zfalse">
    <w:name w:val="WW8Num12zfalse"/>
  </w:style>
  <w:style w:type="character" w:customStyle="1" w:styleId="WW8Num12ztrue">
    <w:name w:val="WW8Num12ztrue"/>
  </w:style>
  <w:style w:type="character" w:customStyle="1" w:styleId="WW8Num12ztrue0">
    <w:name w:val="WW8Num12ztrue0"/>
  </w:style>
  <w:style w:type="character" w:customStyle="1" w:styleId="WW8Num12ztrue1">
    <w:name w:val="WW8Num12ztrue1"/>
  </w:style>
  <w:style w:type="character" w:customStyle="1" w:styleId="WW8Num12ztrue2">
    <w:name w:val="WW8Num12ztrue2"/>
  </w:style>
  <w:style w:type="character" w:customStyle="1" w:styleId="WW8Num12ztrue3">
    <w:name w:val="WW8Num12ztrue3"/>
  </w:style>
  <w:style w:type="character" w:customStyle="1" w:styleId="WW8Num12ztrue4">
    <w:name w:val="WW8Num12ztrue4"/>
  </w:style>
  <w:style w:type="character" w:customStyle="1" w:styleId="WW8Num12ztrue5">
    <w:name w:val="WW8Num12ztrue5"/>
  </w:style>
  <w:style w:type="character" w:customStyle="1" w:styleId="WW8Num12ztrue6">
    <w:name w:val="WW8Num12ztrue6"/>
  </w:style>
  <w:style w:type="character" w:customStyle="1" w:styleId="WW8Num13zfalse">
    <w:name w:val="WW8Num13zfalse"/>
  </w:style>
  <w:style w:type="character" w:customStyle="1" w:styleId="WW8Num13ztrue">
    <w:name w:val="WW8Num13ztrue"/>
  </w:style>
  <w:style w:type="character" w:customStyle="1" w:styleId="WW8Num13ztrue0">
    <w:name w:val="WW8Num13ztrue0"/>
  </w:style>
  <w:style w:type="character" w:customStyle="1" w:styleId="WW8Num13ztrue1">
    <w:name w:val="WW8Num13ztrue1"/>
  </w:style>
  <w:style w:type="character" w:customStyle="1" w:styleId="WW8Num13ztrue2">
    <w:name w:val="WW8Num13ztrue2"/>
  </w:style>
  <w:style w:type="character" w:customStyle="1" w:styleId="WW8Num13ztrue3">
    <w:name w:val="WW8Num13ztrue3"/>
  </w:style>
  <w:style w:type="character" w:customStyle="1" w:styleId="WW8Num13ztrue4">
    <w:name w:val="WW8Num13ztrue4"/>
  </w:style>
  <w:style w:type="character" w:customStyle="1" w:styleId="WW8Num13ztrue5">
    <w:name w:val="WW8Num13ztrue5"/>
  </w:style>
  <w:style w:type="character" w:customStyle="1" w:styleId="WW8Num13ztrue6">
    <w:name w:val="WW8Num13ztrue6"/>
  </w:style>
  <w:style w:type="character" w:customStyle="1" w:styleId="WW8Num14z0">
    <w:name w:val="WW8Num14z0"/>
    <w:rPr>
      <w:rFonts w:ascii="Symbol" w:hAnsi="Symbol" w:cs="Symbol"/>
    </w:rPr>
  </w:style>
  <w:style w:type="character" w:customStyle="1" w:styleId="WW8Num14z1">
    <w:name w:val="WW8Num14z1"/>
    <w:rPr>
      <w:rFonts w:ascii="Courier New" w:hAnsi="Courier New" w:cs="Courier New"/>
    </w:rPr>
  </w:style>
  <w:style w:type="character" w:customStyle="1" w:styleId="WW8Num14z2">
    <w:name w:val="WW8Num14z2"/>
    <w:rPr>
      <w:rFonts w:ascii="Wingdings" w:hAnsi="Wingdings" w:cs="Wingdings"/>
    </w:rPr>
  </w:style>
  <w:style w:type="character" w:customStyle="1" w:styleId="WW8Num15zfalse">
    <w:name w:val="WW8Num15zfalse"/>
  </w:style>
  <w:style w:type="character" w:customStyle="1" w:styleId="WW8Num15ztrue">
    <w:name w:val="WW8Num15ztrue"/>
  </w:style>
  <w:style w:type="character" w:customStyle="1" w:styleId="WW8Num15ztrue0">
    <w:name w:val="WW8Num15ztrue0"/>
  </w:style>
  <w:style w:type="character" w:customStyle="1" w:styleId="WW8Num15ztrue1">
    <w:name w:val="WW8Num15ztrue1"/>
  </w:style>
  <w:style w:type="character" w:customStyle="1" w:styleId="WW8Num15ztrue2">
    <w:name w:val="WW8Num15ztrue2"/>
  </w:style>
  <w:style w:type="character" w:customStyle="1" w:styleId="WW8Num15ztrue3">
    <w:name w:val="WW8Num15ztrue3"/>
  </w:style>
  <w:style w:type="character" w:customStyle="1" w:styleId="WW8Num15ztrue4">
    <w:name w:val="WW8Num15ztrue4"/>
  </w:style>
  <w:style w:type="character" w:customStyle="1" w:styleId="WW8Num15ztrue5">
    <w:name w:val="WW8Num15ztrue5"/>
  </w:style>
  <w:style w:type="character" w:customStyle="1" w:styleId="WW8Num15ztrue6">
    <w:name w:val="WW8Num15ztrue6"/>
  </w:style>
  <w:style w:type="character" w:customStyle="1" w:styleId="WW8Num16zfalse">
    <w:name w:val="WW8Num16zfalse"/>
  </w:style>
  <w:style w:type="character" w:customStyle="1" w:styleId="WW8Num16ztrue">
    <w:name w:val="WW8Num16ztrue"/>
  </w:style>
  <w:style w:type="character" w:customStyle="1" w:styleId="WW8Num16z2">
    <w:name w:val="WW8Num16z2"/>
    <w:rPr>
      <w:rFonts w:ascii="Arial" w:hAnsi="Arial" w:cs="Arial"/>
      <w:b/>
      <w:i w:val="0"/>
      <w:color w:val="auto"/>
    </w:rPr>
  </w:style>
  <w:style w:type="character" w:customStyle="1" w:styleId="WW8Num16ztrue0">
    <w:name w:val="WW8Num16ztrue0"/>
  </w:style>
  <w:style w:type="character" w:customStyle="1" w:styleId="WW8Num16ztrue1">
    <w:name w:val="WW8Num16ztrue1"/>
  </w:style>
  <w:style w:type="character" w:customStyle="1" w:styleId="WW8Num16ztrue2">
    <w:name w:val="WW8Num16ztrue2"/>
  </w:style>
  <w:style w:type="character" w:customStyle="1" w:styleId="WW8Num16ztrue3">
    <w:name w:val="WW8Num16ztrue3"/>
  </w:style>
  <w:style w:type="character" w:customStyle="1" w:styleId="WW8Num16ztrue4">
    <w:name w:val="WW8Num16ztrue4"/>
  </w:style>
  <w:style w:type="character" w:customStyle="1" w:styleId="WW8Num16ztrue5">
    <w:name w:val="WW8Num16ztrue5"/>
  </w:style>
  <w:style w:type="character" w:customStyle="1" w:styleId="WW8Num17zfalse">
    <w:name w:val="WW8Num17zfalse"/>
  </w:style>
  <w:style w:type="character" w:customStyle="1" w:styleId="WW8Num17ztrue">
    <w:name w:val="WW8Num17ztrue"/>
  </w:style>
  <w:style w:type="character" w:customStyle="1" w:styleId="WW8Num17ztrue0">
    <w:name w:val="WW8Num17ztrue0"/>
  </w:style>
  <w:style w:type="character" w:customStyle="1" w:styleId="WW8Num17ztrue1">
    <w:name w:val="WW8Num17ztrue1"/>
  </w:style>
  <w:style w:type="character" w:customStyle="1" w:styleId="WW8Num17ztrue2">
    <w:name w:val="WW8Num17ztrue2"/>
  </w:style>
  <w:style w:type="character" w:customStyle="1" w:styleId="WW8Num17ztrue3">
    <w:name w:val="WW8Num17ztrue3"/>
  </w:style>
  <w:style w:type="character" w:customStyle="1" w:styleId="WW8Num17ztrue4">
    <w:name w:val="WW8Num17ztrue4"/>
  </w:style>
  <w:style w:type="character" w:customStyle="1" w:styleId="WW8Num17ztrue5">
    <w:name w:val="WW8Num17ztrue5"/>
  </w:style>
  <w:style w:type="character" w:customStyle="1" w:styleId="WW8Num17ztrue6">
    <w:name w:val="WW8Num17ztrue6"/>
  </w:style>
  <w:style w:type="character" w:customStyle="1" w:styleId="WW8Num18z0">
    <w:name w:val="WW8Num18z0"/>
    <w:rPr>
      <w:rFonts w:ascii="Symbol" w:hAnsi="Symbol" w:cs="Symbol"/>
    </w:rPr>
  </w:style>
  <w:style w:type="character" w:customStyle="1" w:styleId="WW8Num18z1">
    <w:name w:val="WW8Num18z1"/>
    <w:rPr>
      <w:rFonts w:ascii="Courier New" w:hAnsi="Courier New" w:cs="Courier New"/>
    </w:rPr>
  </w:style>
  <w:style w:type="character" w:customStyle="1" w:styleId="WW8Num18z2">
    <w:name w:val="WW8Num18z2"/>
    <w:rPr>
      <w:rFonts w:ascii="Wingdings" w:hAnsi="Wingdings" w:cs="Wingdings"/>
    </w:rPr>
  </w:style>
  <w:style w:type="character" w:customStyle="1" w:styleId="WW8Num19zfalse">
    <w:name w:val="WW8Num19zfalse"/>
  </w:style>
  <w:style w:type="character" w:customStyle="1" w:styleId="WW8Num19z1">
    <w:name w:val="WW8Num19z1"/>
    <w:rPr>
      <w:color w:val="auto"/>
    </w:rPr>
  </w:style>
  <w:style w:type="character" w:customStyle="1" w:styleId="WW8Num19z2">
    <w:name w:val="WW8Num19z2"/>
    <w:rPr>
      <w:rFonts w:cs="Symbol"/>
      <w:b/>
      <w:iCs/>
      <w:sz w:val="24"/>
      <w:szCs w:val="26"/>
    </w:rPr>
  </w:style>
  <w:style w:type="character" w:customStyle="1" w:styleId="WW8Num19ztrue">
    <w:name w:val="WW8Num19ztrue"/>
  </w:style>
  <w:style w:type="character" w:customStyle="1" w:styleId="WW8Num19ztrue0">
    <w:name w:val="WW8Num19ztrue0"/>
  </w:style>
  <w:style w:type="character" w:customStyle="1" w:styleId="WW8Num19ztrue1">
    <w:name w:val="WW8Num19ztrue1"/>
  </w:style>
  <w:style w:type="character" w:customStyle="1" w:styleId="WW8Num19ztrue2">
    <w:name w:val="WW8Num19ztrue2"/>
  </w:style>
  <w:style w:type="character" w:customStyle="1" w:styleId="WW8Num19ztrue3">
    <w:name w:val="WW8Num19ztrue3"/>
  </w:style>
  <w:style w:type="character" w:customStyle="1" w:styleId="WW8Num19ztrue4">
    <w:name w:val="WW8Num19ztrue4"/>
  </w:style>
  <w:style w:type="character" w:customStyle="1" w:styleId="WW8Num20zfalse">
    <w:name w:val="WW8Num20zfalse"/>
  </w:style>
  <w:style w:type="character" w:customStyle="1" w:styleId="WW8Num20ztrue">
    <w:name w:val="WW8Num20ztrue"/>
  </w:style>
  <w:style w:type="character" w:customStyle="1" w:styleId="WW8Num20ztrue0">
    <w:name w:val="WW8Num20ztrue0"/>
  </w:style>
  <w:style w:type="character" w:customStyle="1" w:styleId="WW8Num20ztrue1">
    <w:name w:val="WW8Num20ztrue1"/>
  </w:style>
  <w:style w:type="character" w:customStyle="1" w:styleId="WW8Num20ztrue2">
    <w:name w:val="WW8Num20ztrue2"/>
  </w:style>
  <w:style w:type="character" w:customStyle="1" w:styleId="WW8Num20ztrue3">
    <w:name w:val="WW8Num20ztrue3"/>
  </w:style>
  <w:style w:type="character" w:customStyle="1" w:styleId="WW8Num20ztrue4">
    <w:name w:val="WW8Num20ztrue4"/>
  </w:style>
  <w:style w:type="character" w:customStyle="1" w:styleId="WW8Num20ztrue5">
    <w:name w:val="WW8Num20ztrue5"/>
  </w:style>
  <w:style w:type="character" w:customStyle="1" w:styleId="WW8Num20ztrue6">
    <w:name w:val="WW8Num20ztrue6"/>
  </w:style>
  <w:style w:type="character" w:customStyle="1" w:styleId="WW8Num21zfalse">
    <w:name w:val="WW8Num21zfalse"/>
  </w:style>
  <w:style w:type="character" w:customStyle="1" w:styleId="WW8Num21ztrue">
    <w:name w:val="WW8Num21ztrue"/>
  </w:style>
  <w:style w:type="character" w:customStyle="1" w:styleId="WW8Num21ztrue0">
    <w:name w:val="WW8Num21ztrue0"/>
  </w:style>
  <w:style w:type="character" w:customStyle="1" w:styleId="WW8Num21ztrue1">
    <w:name w:val="WW8Num21ztrue1"/>
  </w:style>
  <w:style w:type="character" w:customStyle="1" w:styleId="WW8Num21ztrue2">
    <w:name w:val="WW8Num21ztrue2"/>
  </w:style>
  <w:style w:type="character" w:customStyle="1" w:styleId="WW8Num21ztrue3">
    <w:name w:val="WW8Num21ztrue3"/>
  </w:style>
  <w:style w:type="character" w:customStyle="1" w:styleId="WW8Num21ztrue4">
    <w:name w:val="WW8Num21ztrue4"/>
  </w:style>
  <w:style w:type="character" w:customStyle="1" w:styleId="WW8Num21ztrue5">
    <w:name w:val="WW8Num21ztrue5"/>
  </w:style>
  <w:style w:type="character" w:customStyle="1" w:styleId="WW8Num21ztrue6">
    <w:name w:val="WW8Num21ztrue6"/>
  </w:style>
  <w:style w:type="character" w:customStyle="1" w:styleId="WW8Num22zfalse">
    <w:name w:val="WW8Num22zfalse"/>
  </w:style>
  <w:style w:type="character" w:customStyle="1" w:styleId="WW8Num22ztrue">
    <w:name w:val="WW8Num22ztrue"/>
  </w:style>
  <w:style w:type="character" w:customStyle="1" w:styleId="WW8Num22ztrue0">
    <w:name w:val="WW8Num22ztrue0"/>
  </w:style>
  <w:style w:type="character" w:customStyle="1" w:styleId="WW8Num22ztrue1">
    <w:name w:val="WW8Num22ztrue1"/>
  </w:style>
  <w:style w:type="character" w:customStyle="1" w:styleId="WW8Num22ztrue2">
    <w:name w:val="WW8Num22ztrue2"/>
  </w:style>
  <w:style w:type="character" w:customStyle="1" w:styleId="WW8Num22ztrue3">
    <w:name w:val="WW8Num22ztrue3"/>
  </w:style>
  <w:style w:type="character" w:customStyle="1" w:styleId="WW8Num22ztrue4">
    <w:name w:val="WW8Num22ztrue4"/>
  </w:style>
  <w:style w:type="character" w:customStyle="1" w:styleId="WW8Num22ztrue5">
    <w:name w:val="WW8Num22ztrue5"/>
  </w:style>
  <w:style w:type="character" w:customStyle="1" w:styleId="WW8Num22ztrue6">
    <w:name w:val="WW8Num22ztrue6"/>
  </w:style>
  <w:style w:type="character" w:customStyle="1" w:styleId="WW8Num23zfalse">
    <w:name w:val="WW8Num23zfalse"/>
  </w:style>
  <w:style w:type="character" w:customStyle="1" w:styleId="WW8Num23z1">
    <w:name w:val="WW8Num23z1"/>
    <w:rPr>
      <w:rFonts w:cs="Symbol"/>
      <w:b/>
      <w:bCs/>
      <w:iCs/>
      <w:sz w:val="24"/>
      <w:szCs w:val="28"/>
    </w:rPr>
  </w:style>
  <w:style w:type="character" w:customStyle="1" w:styleId="WW8Num23z2">
    <w:name w:val="WW8Num23z2"/>
    <w:rPr>
      <w:rFonts w:cs="Symbol"/>
      <w:b/>
      <w:iCs/>
      <w:sz w:val="24"/>
      <w:szCs w:val="26"/>
    </w:rPr>
  </w:style>
  <w:style w:type="character" w:customStyle="1" w:styleId="WW8Num23ztrue">
    <w:name w:val="WW8Num23ztrue"/>
  </w:style>
  <w:style w:type="character" w:customStyle="1" w:styleId="WW8Num23ztrue0">
    <w:name w:val="WW8Num23ztrue0"/>
  </w:style>
  <w:style w:type="character" w:customStyle="1" w:styleId="WW8Num23ztrue1">
    <w:name w:val="WW8Num23ztrue1"/>
  </w:style>
  <w:style w:type="character" w:customStyle="1" w:styleId="WW8Num23ztrue2">
    <w:name w:val="WW8Num23ztrue2"/>
  </w:style>
  <w:style w:type="character" w:customStyle="1" w:styleId="WW8Num23ztrue3">
    <w:name w:val="WW8Num23ztrue3"/>
  </w:style>
  <w:style w:type="character" w:customStyle="1" w:styleId="WW8Num23ztrue4">
    <w:name w:val="WW8Num23ztrue4"/>
  </w:style>
  <w:style w:type="character" w:customStyle="1" w:styleId="WW8Num24zfalse">
    <w:name w:val="WW8Num24zfalse"/>
  </w:style>
  <w:style w:type="character" w:customStyle="1" w:styleId="WW8Num24z1">
    <w:name w:val="WW8Num24z1"/>
    <w:rPr>
      <w:rFonts w:ascii="Symbol" w:hAnsi="Symbol" w:cs="Symbol"/>
    </w:rPr>
  </w:style>
  <w:style w:type="character" w:customStyle="1" w:styleId="WW8Num24ztrue">
    <w:name w:val="WW8Num24ztrue"/>
  </w:style>
  <w:style w:type="character" w:customStyle="1" w:styleId="WW8Num24ztrue0">
    <w:name w:val="WW8Num24ztrue0"/>
  </w:style>
  <w:style w:type="character" w:customStyle="1" w:styleId="WW8Num24ztrue1">
    <w:name w:val="WW8Num24ztrue1"/>
  </w:style>
  <w:style w:type="character" w:customStyle="1" w:styleId="WW8Num24ztrue2">
    <w:name w:val="WW8Num24ztrue2"/>
  </w:style>
  <w:style w:type="character" w:customStyle="1" w:styleId="WW8Num24ztrue3">
    <w:name w:val="WW8Num24ztrue3"/>
  </w:style>
  <w:style w:type="character" w:customStyle="1" w:styleId="WW8Num24ztrue4">
    <w:name w:val="WW8Num24ztrue4"/>
  </w:style>
  <w:style w:type="character" w:customStyle="1" w:styleId="WW8Num24ztrue5">
    <w:name w:val="WW8Num24ztrue5"/>
  </w:style>
  <w:style w:type="character" w:customStyle="1" w:styleId="WW8Num25z0">
    <w:name w:val="WW8Num25z0"/>
    <w:rPr>
      <w:rFonts w:ascii="Wingdings" w:hAnsi="Wingdings" w:cs="Wingdings"/>
    </w:rPr>
  </w:style>
  <w:style w:type="character" w:customStyle="1" w:styleId="WW8Num25z1">
    <w:name w:val="WW8Num25z1"/>
    <w:rPr>
      <w:rFonts w:ascii="Symbol" w:hAnsi="Symbol" w:cs="Symbol"/>
    </w:rPr>
  </w:style>
  <w:style w:type="character" w:customStyle="1" w:styleId="WW8Num25ztrue">
    <w:name w:val="WW8Num25ztrue"/>
  </w:style>
  <w:style w:type="character" w:customStyle="1" w:styleId="WW8Num25ztrue0">
    <w:name w:val="WW8Num25ztrue0"/>
  </w:style>
  <w:style w:type="character" w:customStyle="1" w:styleId="WW8Num25ztrue1">
    <w:name w:val="WW8Num25ztrue1"/>
  </w:style>
  <w:style w:type="character" w:customStyle="1" w:styleId="WW8Num25ztrue2">
    <w:name w:val="WW8Num25ztrue2"/>
  </w:style>
  <w:style w:type="character" w:customStyle="1" w:styleId="WW8Num25ztrue3">
    <w:name w:val="WW8Num25ztrue3"/>
  </w:style>
  <w:style w:type="character" w:customStyle="1" w:styleId="WW8Num25ztrue4">
    <w:name w:val="WW8Num25ztrue4"/>
  </w:style>
  <w:style w:type="character" w:customStyle="1" w:styleId="WW8Num25ztrue5">
    <w:name w:val="WW8Num25ztrue5"/>
  </w:style>
  <w:style w:type="character" w:customStyle="1" w:styleId="WW8Num26z0">
    <w:name w:val="WW8Num26z0"/>
    <w:rPr>
      <w:rFonts w:ascii="Symbol" w:hAnsi="Symbol" w:cs="Symbol"/>
    </w:rPr>
  </w:style>
  <w:style w:type="character" w:customStyle="1" w:styleId="WW8Num26ztrue">
    <w:name w:val="WW8Num26ztrue"/>
  </w:style>
  <w:style w:type="character" w:customStyle="1" w:styleId="WW8Num26ztrue0">
    <w:name w:val="WW8Num26ztrue0"/>
  </w:style>
  <w:style w:type="character" w:customStyle="1" w:styleId="WW8Num26ztrue1">
    <w:name w:val="WW8Num26ztrue1"/>
  </w:style>
  <w:style w:type="character" w:customStyle="1" w:styleId="WW8Num26ztrue2">
    <w:name w:val="WW8Num26ztrue2"/>
  </w:style>
  <w:style w:type="character" w:customStyle="1" w:styleId="WW8Num26ztrue3">
    <w:name w:val="WW8Num26ztrue3"/>
  </w:style>
  <w:style w:type="character" w:customStyle="1" w:styleId="WW8Num26ztrue4">
    <w:name w:val="WW8Num26ztrue4"/>
  </w:style>
  <w:style w:type="character" w:customStyle="1" w:styleId="WW8Num26ztrue5">
    <w:name w:val="WW8Num26ztrue5"/>
  </w:style>
  <w:style w:type="character" w:customStyle="1" w:styleId="WW8Num26ztrue6">
    <w:name w:val="WW8Num26ztrue6"/>
  </w:style>
  <w:style w:type="character" w:customStyle="1" w:styleId="WW8Num27z0">
    <w:name w:val="WW8Num27z0"/>
    <w:rPr>
      <w:rFonts w:ascii="Wingdings" w:hAnsi="Wingdings" w:cs="Wingdings"/>
    </w:rPr>
  </w:style>
  <w:style w:type="character" w:customStyle="1" w:styleId="WW8Num27z1">
    <w:name w:val="WW8Num27z1"/>
    <w:rPr>
      <w:rFonts w:ascii="Courier New" w:hAnsi="Courier New" w:cs="Courier New"/>
    </w:rPr>
  </w:style>
  <w:style w:type="character" w:customStyle="1" w:styleId="WW8Num27z3">
    <w:name w:val="WW8Num27z3"/>
    <w:rPr>
      <w:rFonts w:ascii="Symbol" w:hAnsi="Symbol" w:cs="Symbol"/>
    </w:rPr>
  </w:style>
  <w:style w:type="character" w:customStyle="1" w:styleId="WW8Num28zfalse">
    <w:name w:val="WW8Num28zfalse"/>
  </w:style>
  <w:style w:type="character" w:customStyle="1" w:styleId="WW8Num28ztrue">
    <w:name w:val="WW8Num28ztrue"/>
  </w:style>
  <w:style w:type="character" w:customStyle="1" w:styleId="WW8Num28ztrue0">
    <w:name w:val="WW8Num28ztrue0"/>
  </w:style>
  <w:style w:type="character" w:customStyle="1" w:styleId="WW8Num28ztrue1">
    <w:name w:val="WW8Num28ztrue1"/>
  </w:style>
  <w:style w:type="character" w:customStyle="1" w:styleId="WW8Num28ztrue2">
    <w:name w:val="WW8Num28ztrue2"/>
  </w:style>
  <w:style w:type="character" w:customStyle="1" w:styleId="WW8Num28ztrue3">
    <w:name w:val="WW8Num28ztrue3"/>
  </w:style>
  <w:style w:type="character" w:customStyle="1" w:styleId="WW8Num28ztrue4">
    <w:name w:val="WW8Num28ztrue4"/>
  </w:style>
  <w:style w:type="character" w:customStyle="1" w:styleId="WW8Num28ztrue5">
    <w:name w:val="WW8Num28ztrue5"/>
  </w:style>
  <w:style w:type="character" w:customStyle="1" w:styleId="WW8Num28ztrue6">
    <w:name w:val="WW8Num28ztrue6"/>
  </w:style>
  <w:style w:type="character" w:customStyle="1" w:styleId="WW8Num29zfalse">
    <w:name w:val="WW8Num29zfalse"/>
  </w:style>
  <w:style w:type="character" w:customStyle="1" w:styleId="WW8Num29ztrue">
    <w:name w:val="WW8Num29ztrue"/>
  </w:style>
  <w:style w:type="character" w:customStyle="1" w:styleId="WW8Num29ztrue0">
    <w:name w:val="WW8Num29ztrue0"/>
  </w:style>
  <w:style w:type="character" w:customStyle="1" w:styleId="WW8Num29ztrue1">
    <w:name w:val="WW8Num29ztrue1"/>
  </w:style>
  <w:style w:type="character" w:customStyle="1" w:styleId="WW8Num29ztrue2">
    <w:name w:val="WW8Num29ztrue2"/>
  </w:style>
  <w:style w:type="character" w:customStyle="1" w:styleId="WW8Num29ztrue3">
    <w:name w:val="WW8Num29ztrue3"/>
  </w:style>
  <w:style w:type="character" w:customStyle="1" w:styleId="WW8Num29ztrue4">
    <w:name w:val="WW8Num29ztrue4"/>
  </w:style>
  <w:style w:type="character" w:customStyle="1" w:styleId="WW8Num29ztrue5">
    <w:name w:val="WW8Num29ztrue5"/>
  </w:style>
  <w:style w:type="character" w:customStyle="1" w:styleId="WW8Num29ztrue6">
    <w:name w:val="WW8Num29ztrue6"/>
  </w:style>
  <w:style w:type="character" w:customStyle="1" w:styleId="WW8Num30zfalse">
    <w:name w:val="WW8Num30zfalse"/>
  </w:style>
  <w:style w:type="character" w:customStyle="1" w:styleId="WW8Num30ztrue">
    <w:name w:val="WW8Num30ztrue"/>
  </w:style>
  <w:style w:type="character" w:customStyle="1" w:styleId="WW8Num30ztrue0">
    <w:name w:val="WW8Num30ztrue0"/>
  </w:style>
  <w:style w:type="character" w:customStyle="1" w:styleId="WW8Num30ztrue1">
    <w:name w:val="WW8Num30ztrue1"/>
  </w:style>
  <w:style w:type="character" w:customStyle="1" w:styleId="WW8Num30ztrue2">
    <w:name w:val="WW8Num30ztrue2"/>
  </w:style>
  <w:style w:type="character" w:customStyle="1" w:styleId="WW8Num30ztrue3">
    <w:name w:val="WW8Num30ztrue3"/>
  </w:style>
  <w:style w:type="character" w:customStyle="1" w:styleId="WW8Num30ztrue4">
    <w:name w:val="WW8Num30ztrue4"/>
  </w:style>
  <w:style w:type="character" w:customStyle="1" w:styleId="WW8Num30ztrue5">
    <w:name w:val="WW8Num30ztrue5"/>
  </w:style>
  <w:style w:type="character" w:customStyle="1" w:styleId="WW8Num30ztrue6">
    <w:name w:val="WW8Num30ztrue6"/>
  </w:style>
  <w:style w:type="character" w:customStyle="1" w:styleId="WW8Num31zfalse">
    <w:name w:val="WW8Num31zfalse"/>
  </w:style>
  <w:style w:type="character" w:customStyle="1" w:styleId="WW8Num31ztrue">
    <w:name w:val="WW8Num31ztrue"/>
  </w:style>
  <w:style w:type="character" w:customStyle="1" w:styleId="WW8Num31ztrue0">
    <w:name w:val="WW8Num31ztrue0"/>
  </w:style>
  <w:style w:type="character" w:customStyle="1" w:styleId="WW8Num31ztrue1">
    <w:name w:val="WW8Num31ztrue1"/>
  </w:style>
  <w:style w:type="character" w:customStyle="1" w:styleId="WW8Num31ztrue2">
    <w:name w:val="WW8Num31ztrue2"/>
  </w:style>
  <w:style w:type="character" w:customStyle="1" w:styleId="WW8Num31ztrue3">
    <w:name w:val="WW8Num31ztrue3"/>
  </w:style>
  <w:style w:type="character" w:customStyle="1" w:styleId="WW8Num31ztrue4">
    <w:name w:val="WW8Num31ztrue4"/>
  </w:style>
  <w:style w:type="character" w:customStyle="1" w:styleId="WW8Num31ztrue5">
    <w:name w:val="WW8Num31ztrue5"/>
  </w:style>
  <w:style w:type="character" w:customStyle="1" w:styleId="WW8Num31ztrue6">
    <w:name w:val="WW8Num31ztrue6"/>
  </w:style>
  <w:style w:type="character" w:customStyle="1" w:styleId="WW8Num32zfalse">
    <w:name w:val="WW8Num32zfalse"/>
  </w:style>
  <w:style w:type="character" w:customStyle="1" w:styleId="WW8Num32ztrue">
    <w:name w:val="WW8Num32ztrue"/>
  </w:style>
  <w:style w:type="character" w:customStyle="1" w:styleId="WW8Num32z2">
    <w:name w:val="WW8Num32z2"/>
    <w:rPr>
      <w:rFonts w:ascii="Arial" w:hAnsi="Arial" w:cs="Arial"/>
      <w:b/>
      <w:i w:val="0"/>
    </w:rPr>
  </w:style>
  <w:style w:type="character" w:customStyle="1" w:styleId="WW8Num32ztrue0">
    <w:name w:val="WW8Num32ztrue0"/>
  </w:style>
  <w:style w:type="character" w:customStyle="1" w:styleId="WW8Num32ztrue1">
    <w:name w:val="WW8Num32ztrue1"/>
  </w:style>
  <w:style w:type="character" w:customStyle="1" w:styleId="WW8Num32ztrue2">
    <w:name w:val="WW8Num32ztrue2"/>
  </w:style>
  <w:style w:type="character" w:customStyle="1" w:styleId="WW8Num32ztrue3">
    <w:name w:val="WW8Num32ztrue3"/>
  </w:style>
  <w:style w:type="character" w:customStyle="1" w:styleId="WW8Num32ztrue4">
    <w:name w:val="WW8Num32ztrue4"/>
  </w:style>
  <w:style w:type="character" w:customStyle="1" w:styleId="WW8Num32ztrue5">
    <w:name w:val="WW8Num32ztrue5"/>
  </w:style>
  <w:style w:type="character" w:customStyle="1" w:styleId="WW8Num33z0">
    <w:name w:val="WW8Num33z0"/>
    <w:rPr>
      <w:rFonts w:ascii="Symbol" w:hAnsi="Symbol" w:cs="Symbol"/>
    </w:rPr>
  </w:style>
  <w:style w:type="character" w:customStyle="1" w:styleId="WW8Num33z1">
    <w:name w:val="WW8Num33z1"/>
    <w:rPr>
      <w:rFonts w:ascii="Courier New" w:hAnsi="Courier New" w:cs="Courier New"/>
    </w:rPr>
  </w:style>
  <w:style w:type="character" w:customStyle="1" w:styleId="WW8Num33z2">
    <w:name w:val="WW8Num33z2"/>
    <w:rPr>
      <w:rFonts w:ascii="Wingdings" w:hAnsi="Wingdings" w:cs="Wingdings"/>
    </w:rPr>
  </w:style>
  <w:style w:type="character" w:customStyle="1" w:styleId="WW8Num34zfalse">
    <w:name w:val="WW8Num34zfalse"/>
  </w:style>
  <w:style w:type="character" w:customStyle="1" w:styleId="WW8Num34ztrue">
    <w:name w:val="WW8Num34ztrue"/>
  </w:style>
  <w:style w:type="character" w:customStyle="1" w:styleId="WW8Num34ztrue0">
    <w:name w:val="WW8Num34ztrue0"/>
  </w:style>
  <w:style w:type="character" w:customStyle="1" w:styleId="WW8Num34ztrue1">
    <w:name w:val="WW8Num34ztrue1"/>
  </w:style>
  <w:style w:type="character" w:customStyle="1" w:styleId="WW8Num34ztrue2">
    <w:name w:val="WW8Num34ztrue2"/>
  </w:style>
  <w:style w:type="character" w:customStyle="1" w:styleId="WW8Num34ztrue3">
    <w:name w:val="WW8Num34ztrue3"/>
  </w:style>
  <w:style w:type="character" w:customStyle="1" w:styleId="WW8Num34ztrue4">
    <w:name w:val="WW8Num34ztrue4"/>
  </w:style>
  <w:style w:type="character" w:customStyle="1" w:styleId="WW8Num34ztrue5">
    <w:name w:val="WW8Num34ztrue5"/>
  </w:style>
  <w:style w:type="character" w:customStyle="1" w:styleId="WW8Num34ztrue6">
    <w:name w:val="WW8Num34ztrue6"/>
  </w:style>
  <w:style w:type="character" w:customStyle="1" w:styleId="WW8Num35zfalse">
    <w:name w:val="WW8Num35zfalse"/>
  </w:style>
  <w:style w:type="character" w:customStyle="1" w:styleId="WW8Num35ztrue">
    <w:name w:val="WW8Num35ztrue"/>
  </w:style>
  <w:style w:type="character" w:customStyle="1" w:styleId="WW8Num35ztrue0">
    <w:name w:val="WW8Num35ztrue0"/>
  </w:style>
  <w:style w:type="character" w:customStyle="1" w:styleId="WW8Num35ztrue1">
    <w:name w:val="WW8Num35ztrue1"/>
  </w:style>
  <w:style w:type="character" w:customStyle="1" w:styleId="WW8Num35ztrue2">
    <w:name w:val="WW8Num35ztrue2"/>
  </w:style>
  <w:style w:type="character" w:customStyle="1" w:styleId="WW8Num35ztrue3">
    <w:name w:val="WW8Num35ztrue3"/>
  </w:style>
  <w:style w:type="character" w:customStyle="1" w:styleId="WW8Num35ztrue4">
    <w:name w:val="WW8Num35ztrue4"/>
  </w:style>
  <w:style w:type="character" w:customStyle="1" w:styleId="WW8Num35ztrue5">
    <w:name w:val="WW8Num35ztrue5"/>
  </w:style>
  <w:style w:type="character" w:customStyle="1" w:styleId="WW8Num35ztrue6">
    <w:name w:val="WW8Num35ztrue6"/>
  </w:style>
  <w:style w:type="character" w:customStyle="1" w:styleId="WW8Num36zfalse">
    <w:name w:val="WW8Num36zfalse"/>
  </w:style>
  <w:style w:type="character" w:customStyle="1" w:styleId="WW8Num36ztrue">
    <w:name w:val="WW8Num36ztrue"/>
  </w:style>
  <w:style w:type="character" w:customStyle="1" w:styleId="WW8Num36ztrue0">
    <w:name w:val="WW8Num36ztrue0"/>
  </w:style>
  <w:style w:type="character" w:customStyle="1" w:styleId="WW8Num36ztrue1">
    <w:name w:val="WW8Num36ztrue1"/>
  </w:style>
  <w:style w:type="character" w:customStyle="1" w:styleId="WW8Num36ztrue2">
    <w:name w:val="WW8Num36ztrue2"/>
  </w:style>
  <w:style w:type="character" w:customStyle="1" w:styleId="WW8Num36ztrue3">
    <w:name w:val="WW8Num36ztrue3"/>
  </w:style>
  <w:style w:type="character" w:customStyle="1" w:styleId="WW8Num36ztrue4">
    <w:name w:val="WW8Num36ztrue4"/>
  </w:style>
  <w:style w:type="character" w:customStyle="1" w:styleId="WW8Num36ztrue5">
    <w:name w:val="WW8Num36ztrue5"/>
  </w:style>
  <w:style w:type="character" w:customStyle="1" w:styleId="WW8Num36ztrue6">
    <w:name w:val="WW8Num36ztrue6"/>
  </w:style>
  <w:style w:type="character" w:customStyle="1" w:styleId="WW8Num37z0">
    <w:name w:val="WW8Num37z0"/>
    <w:rPr>
      <w:rFonts w:ascii="Symbol" w:hAnsi="Symbol" w:cs="Symbol"/>
    </w:rPr>
  </w:style>
  <w:style w:type="character" w:customStyle="1" w:styleId="WW8Num37z1">
    <w:name w:val="WW8Num37z1"/>
    <w:rPr>
      <w:rFonts w:ascii="Courier New" w:hAnsi="Courier New" w:cs="Courier New"/>
    </w:rPr>
  </w:style>
  <w:style w:type="character" w:customStyle="1" w:styleId="WW8Num37z2">
    <w:name w:val="WW8Num37z2"/>
    <w:rPr>
      <w:rFonts w:ascii="Wingdings" w:hAnsi="Wingdings" w:cs="Wingdings"/>
    </w:rPr>
  </w:style>
  <w:style w:type="character" w:customStyle="1" w:styleId="WW8Num38z0">
    <w:name w:val="WW8Num38z0"/>
    <w:rPr>
      <w:rFonts w:ascii="Symbol" w:hAnsi="Symbol" w:cs="Symbol"/>
    </w:rPr>
  </w:style>
  <w:style w:type="character" w:customStyle="1" w:styleId="WW8Num38z1">
    <w:name w:val="WW8Num38z1"/>
    <w:rPr>
      <w:rFonts w:ascii="Courier New" w:hAnsi="Courier New" w:cs="Courier New"/>
    </w:rPr>
  </w:style>
  <w:style w:type="character" w:customStyle="1" w:styleId="WW8Num38z2">
    <w:name w:val="WW8Num38z2"/>
    <w:rPr>
      <w:rFonts w:ascii="Wingdings" w:hAnsi="Wingdings" w:cs="Wingdings"/>
    </w:rPr>
  </w:style>
  <w:style w:type="character" w:customStyle="1" w:styleId="WW8Num39zfalse">
    <w:name w:val="WW8Num39zfalse"/>
  </w:style>
  <w:style w:type="character" w:customStyle="1" w:styleId="WW8Num39ztrue">
    <w:name w:val="WW8Num39ztrue"/>
  </w:style>
  <w:style w:type="character" w:customStyle="1" w:styleId="WW8Num39ztrue0">
    <w:name w:val="WW8Num39ztrue0"/>
  </w:style>
  <w:style w:type="character" w:customStyle="1" w:styleId="WW8Num39ztrue1">
    <w:name w:val="WW8Num39ztrue1"/>
  </w:style>
  <w:style w:type="character" w:customStyle="1" w:styleId="WW8Num39ztrue2">
    <w:name w:val="WW8Num39ztrue2"/>
  </w:style>
  <w:style w:type="character" w:customStyle="1" w:styleId="WW8Num39ztrue3">
    <w:name w:val="WW8Num39ztrue3"/>
  </w:style>
  <w:style w:type="character" w:customStyle="1" w:styleId="WW8Num39ztrue4">
    <w:name w:val="WW8Num39ztrue4"/>
  </w:style>
  <w:style w:type="character" w:customStyle="1" w:styleId="WW8Num39ztrue5">
    <w:name w:val="WW8Num39ztrue5"/>
  </w:style>
  <w:style w:type="character" w:customStyle="1" w:styleId="WW8Num39ztrue6">
    <w:name w:val="WW8Num39ztrue6"/>
  </w:style>
  <w:style w:type="character" w:customStyle="1" w:styleId="WW8Num40zfalse">
    <w:name w:val="WW8Num40zfalse"/>
  </w:style>
  <w:style w:type="character" w:customStyle="1" w:styleId="WW8Num40ztrue">
    <w:name w:val="WW8Num40ztrue"/>
  </w:style>
  <w:style w:type="character" w:customStyle="1" w:styleId="WW8Num40ztrue0">
    <w:name w:val="WW8Num40ztrue0"/>
  </w:style>
  <w:style w:type="character" w:customStyle="1" w:styleId="WW8Num40ztrue1">
    <w:name w:val="WW8Num40ztrue1"/>
  </w:style>
  <w:style w:type="character" w:customStyle="1" w:styleId="WW8Num40ztrue2">
    <w:name w:val="WW8Num40ztrue2"/>
  </w:style>
  <w:style w:type="character" w:customStyle="1" w:styleId="WW8Num40ztrue3">
    <w:name w:val="WW8Num40ztrue3"/>
  </w:style>
  <w:style w:type="character" w:customStyle="1" w:styleId="WW8Num40ztrue4">
    <w:name w:val="WW8Num40ztrue4"/>
  </w:style>
  <w:style w:type="character" w:customStyle="1" w:styleId="WW8Num40ztrue5">
    <w:name w:val="WW8Num40ztrue5"/>
  </w:style>
  <w:style w:type="character" w:customStyle="1" w:styleId="WW8Num40ztrue6">
    <w:name w:val="WW8Num40ztrue6"/>
  </w:style>
  <w:style w:type="character" w:customStyle="1" w:styleId="WW8Num41zfalse">
    <w:name w:val="WW8Num41zfalse"/>
  </w:style>
  <w:style w:type="character" w:customStyle="1" w:styleId="WW8Num41z1">
    <w:name w:val="WW8Num41z1"/>
    <w:rPr>
      <w:color w:val="auto"/>
    </w:rPr>
  </w:style>
  <w:style w:type="character" w:customStyle="1" w:styleId="WW8Num41z2">
    <w:name w:val="WW8Num41z2"/>
    <w:rPr>
      <w:rFonts w:cs="Symbol"/>
      <w:b/>
      <w:iCs/>
      <w:sz w:val="24"/>
      <w:szCs w:val="26"/>
    </w:rPr>
  </w:style>
  <w:style w:type="character" w:customStyle="1" w:styleId="WW8Num41ztrue">
    <w:name w:val="WW8Num41ztrue"/>
  </w:style>
  <w:style w:type="character" w:customStyle="1" w:styleId="WW8Num41ztrue0">
    <w:name w:val="WW8Num41ztrue0"/>
  </w:style>
  <w:style w:type="character" w:customStyle="1" w:styleId="WW8Num41ztrue1">
    <w:name w:val="WW8Num41ztrue1"/>
  </w:style>
  <w:style w:type="character" w:customStyle="1" w:styleId="WW8Num41ztrue2">
    <w:name w:val="WW8Num41ztrue2"/>
  </w:style>
  <w:style w:type="character" w:customStyle="1" w:styleId="WW8Num41ztrue3">
    <w:name w:val="WW8Num41ztrue3"/>
  </w:style>
  <w:style w:type="character" w:customStyle="1" w:styleId="WW8Num41ztrue4">
    <w:name w:val="WW8Num41ztrue4"/>
  </w:style>
  <w:style w:type="character" w:customStyle="1" w:styleId="WW8Num42zfalse">
    <w:name w:val="WW8Num42zfalse"/>
  </w:style>
  <w:style w:type="character" w:customStyle="1" w:styleId="WW8Num42ztrue">
    <w:name w:val="WW8Num42ztrue"/>
  </w:style>
  <w:style w:type="character" w:customStyle="1" w:styleId="WW8Num42ztrue0">
    <w:name w:val="WW8Num42ztrue0"/>
  </w:style>
  <w:style w:type="character" w:customStyle="1" w:styleId="WW8Num42ztrue1">
    <w:name w:val="WW8Num42ztrue1"/>
  </w:style>
  <w:style w:type="character" w:customStyle="1" w:styleId="WW8Num42ztrue2">
    <w:name w:val="WW8Num42ztrue2"/>
  </w:style>
  <w:style w:type="character" w:customStyle="1" w:styleId="WW8Num42ztrue3">
    <w:name w:val="WW8Num42ztrue3"/>
  </w:style>
  <w:style w:type="character" w:customStyle="1" w:styleId="WW8Num42ztrue4">
    <w:name w:val="WW8Num42ztrue4"/>
  </w:style>
  <w:style w:type="character" w:customStyle="1" w:styleId="WW8Num42ztrue5">
    <w:name w:val="WW8Num42ztrue5"/>
  </w:style>
  <w:style w:type="character" w:customStyle="1" w:styleId="WW8Num42ztrue6">
    <w:name w:val="WW8Num42ztrue6"/>
  </w:style>
  <w:style w:type="character" w:customStyle="1" w:styleId="WW8Num43zfalse">
    <w:name w:val="WW8Num43zfalse"/>
  </w:style>
  <w:style w:type="character" w:customStyle="1" w:styleId="WW8Num43ztrue">
    <w:name w:val="WW8Num43ztrue"/>
  </w:style>
  <w:style w:type="character" w:customStyle="1" w:styleId="WW8Num43z2">
    <w:name w:val="WW8Num43z2"/>
    <w:rPr>
      <w:rFonts w:ascii="Arial" w:hAnsi="Arial" w:cs="Arial"/>
      <w:b/>
      <w:i w:val="0"/>
    </w:rPr>
  </w:style>
  <w:style w:type="character" w:customStyle="1" w:styleId="WW8Num43ztrue0">
    <w:name w:val="WW8Num43ztrue0"/>
  </w:style>
  <w:style w:type="character" w:customStyle="1" w:styleId="WW8Num43ztrue1">
    <w:name w:val="WW8Num43ztrue1"/>
  </w:style>
  <w:style w:type="character" w:customStyle="1" w:styleId="WW8Num43ztrue2">
    <w:name w:val="WW8Num43ztrue2"/>
  </w:style>
  <w:style w:type="character" w:customStyle="1" w:styleId="WW8Num43ztrue3">
    <w:name w:val="WW8Num43ztrue3"/>
  </w:style>
  <w:style w:type="character" w:customStyle="1" w:styleId="WW8Num43ztrue4">
    <w:name w:val="WW8Num43ztrue4"/>
  </w:style>
  <w:style w:type="character" w:customStyle="1" w:styleId="WW8Num43ztrue5">
    <w:name w:val="WW8Num43ztrue5"/>
  </w:style>
  <w:style w:type="character" w:customStyle="1" w:styleId="WW8NumSt1z0">
    <w:name w:val="WW8NumSt1z0"/>
    <w:rPr>
      <w:rFonts w:ascii="Times New Roman" w:hAnsi="Times New Roman" w:cs="Times New Roman"/>
    </w:rPr>
  </w:style>
  <w:style w:type="character" w:customStyle="1" w:styleId="Absatz-Standardschriftart1">
    <w:name w:val="Absatz-Standardschriftart1"/>
  </w:style>
  <w:style w:type="character" w:styleId="Hyperlink">
    <w:name w:val="Hyperlink"/>
    <w:basedOn w:val="Absatz-Standardschriftart1"/>
    <w:uiPriority w:val="99"/>
    <w:rPr>
      <w:color w:val="0000FF"/>
      <w:u w:val="single"/>
    </w:rPr>
  </w:style>
  <w:style w:type="character" w:styleId="PageNumber">
    <w:name w:val="page number"/>
    <w:basedOn w:val="Absatz-Standardschriftart1"/>
  </w:style>
  <w:style w:type="character" w:customStyle="1" w:styleId="ZchnZchn">
    <w:name w:val="Zchn Zchn"/>
    <w:basedOn w:val="Absatz-Standardschriftart1"/>
    <w:rPr>
      <w:rFonts w:ascii="Verdana" w:hAnsi="Verdana" w:cs="Arial"/>
      <w:b/>
      <w:bCs/>
      <w:iCs/>
      <w:sz w:val="24"/>
      <w:szCs w:val="28"/>
      <w:lang w:val="de-DE" w:bidi="ar-SA"/>
    </w:rPr>
  </w:style>
  <w:style w:type="character" w:customStyle="1" w:styleId="Erluterungen">
    <w:name w:val="Erläuterungen"/>
    <w:basedOn w:val="Absatz-Standardschriftart1"/>
    <w:rPr>
      <w:rFonts w:ascii="Times New Roman" w:hAnsi="Times New Roman" w:cs="Times New Roman"/>
      <w:i/>
      <w:color w:val="0000FF"/>
      <w:sz w:val="24"/>
    </w:rPr>
  </w:style>
  <w:style w:type="character" w:customStyle="1" w:styleId="Kopf2Char">
    <w:name w:val="Kopf2 Char"/>
    <w:basedOn w:val="Absatz-Standardschriftart1"/>
    <w:rPr>
      <w:rFonts w:ascii="Verdana" w:hAnsi="Verdana" w:cs="Arial"/>
      <w:b/>
      <w:bCs/>
      <w:iCs/>
      <w:sz w:val="24"/>
      <w:szCs w:val="28"/>
      <w:lang w:val="de-DE" w:bidi="ar-SA"/>
    </w:rPr>
  </w:style>
  <w:style w:type="character" w:customStyle="1" w:styleId="Verzeichnissprung">
    <w:name w:val="Verzeichnissprung"/>
  </w:style>
  <w:style w:type="paragraph" w:customStyle="1" w:styleId="berschrift">
    <w:name w:val="Überschrift"/>
    <w:basedOn w:val="Normal"/>
    <w:next w:val="BodyText"/>
    <w:pPr>
      <w:keepNext/>
      <w:spacing w:before="240" w:after="120"/>
    </w:pPr>
    <w:rPr>
      <w:rFonts w:ascii="Arial" w:eastAsia="Microsoft YaHei" w:hAnsi="Arial" w:cs="Mangal"/>
      <w:sz w:val="28"/>
      <w:szCs w:val="28"/>
    </w:rPr>
  </w:style>
  <w:style w:type="paragraph" w:styleId="BodyText">
    <w:name w:val="Body Text"/>
    <w:basedOn w:val="Normal"/>
    <w:pPr>
      <w:spacing w:after="120"/>
      <w:jc w:val="left"/>
    </w:pPr>
  </w:style>
  <w:style w:type="paragraph" w:styleId="List">
    <w:name w:val="List"/>
    <w:basedOn w:val="BodyText"/>
    <w:rPr>
      <w:rFonts w:cs="Mangal"/>
    </w:rPr>
  </w:style>
  <w:style w:type="paragraph" w:styleId="Caption">
    <w:name w:val="caption"/>
    <w:basedOn w:val="Normal"/>
    <w:qFormat/>
    <w:pPr>
      <w:spacing w:before="120" w:after="120"/>
    </w:pPr>
    <w:rPr>
      <w:rFonts w:cs="Mangal"/>
      <w:i/>
      <w:iCs/>
    </w:rPr>
  </w:style>
  <w:style w:type="paragraph" w:customStyle="1" w:styleId="Verzeichnis">
    <w:name w:val="Verzeichnis"/>
    <w:basedOn w:val="Normal"/>
    <w:rPr>
      <w:rFonts w:cs="Mangal"/>
    </w:rPr>
  </w:style>
  <w:style w:type="paragraph" w:customStyle="1" w:styleId="Kopf2">
    <w:name w:val="Kopf2"/>
    <w:basedOn w:val="Heading2"/>
    <w:pPr>
      <w:numPr>
        <w:ilvl w:val="0"/>
        <w:numId w:val="0"/>
      </w:numPr>
      <w:tabs>
        <w:tab w:val="left" w:pos="2700"/>
      </w:tabs>
    </w:pPr>
  </w:style>
  <w:style w:type="paragraph" w:customStyle="1" w:styleId="Kopf1">
    <w:name w:val="Kopf 1"/>
    <w:basedOn w:val="Heading1"/>
    <w:pPr>
      <w:numPr>
        <w:numId w:val="0"/>
      </w:numPr>
      <w:shd w:val="clear" w:color="auto" w:fill="auto"/>
      <w:tabs>
        <w:tab w:val="left" w:pos="2700"/>
      </w:tabs>
      <w:jc w:val="center"/>
    </w:pPr>
    <w:rPr>
      <w:sz w:val="72"/>
    </w:rPr>
  </w:style>
  <w:style w:type="paragraph" w:customStyle="1" w:styleId="Formatvorlageberschrift1">
    <w:name w:val="Formatvorlage Überschrift 1 +"/>
    <w:basedOn w:val="Heading1"/>
    <w:pPr>
      <w:numPr>
        <w:numId w:val="0"/>
      </w:numPr>
      <w:tabs>
        <w:tab w:val="num" w:pos="360"/>
      </w:tabs>
      <w:ind w:left="360" w:hanging="360"/>
    </w:pPr>
  </w:style>
  <w:style w:type="paragraph" w:customStyle="1" w:styleId="Kopf3">
    <w:name w:val="Kopf3"/>
    <w:basedOn w:val="Kopf2"/>
    <w:rPr>
      <w:b w:val="0"/>
    </w:rPr>
  </w:style>
  <w:style w:type="paragraph" w:styleId="BalloonText">
    <w:name w:val="Balloon Text"/>
    <w:basedOn w:val="Normal"/>
    <w:rPr>
      <w:rFonts w:ascii="Tahoma" w:hAnsi="Tahoma" w:cs="Tahoma"/>
      <w:sz w:val="16"/>
      <w:szCs w:val="16"/>
    </w:rPr>
  </w:style>
  <w:style w:type="paragraph" w:customStyle="1" w:styleId="Dokumentstruktur1">
    <w:name w:val="Dokumentstruktur1"/>
    <w:basedOn w:val="Normal"/>
    <w:pPr>
      <w:shd w:val="clear" w:color="auto" w:fill="000080"/>
    </w:pPr>
    <w:rPr>
      <w:rFonts w:ascii="Tahoma" w:hAnsi="Tahoma" w:cs="Tahoma"/>
    </w:rPr>
  </w:style>
  <w:style w:type="paragraph" w:customStyle="1" w:styleId="Formatvorlageberschrift2LinksVor0pt">
    <w:name w:val="Formatvorlage Überschrift 2 + Links Vor:  0 pt"/>
    <w:basedOn w:val="Heading2"/>
    <w:pPr>
      <w:numPr>
        <w:ilvl w:val="0"/>
        <w:numId w:val="0"/>
      </w:numPr>
      <w:spacing w:after="360"/>
      <w:ind w:left="284" w:hanging="284"/>
      <w:jc w:val="left"/>
    </w:pPr>
    <w:rPr>
      <w:rFonts w:cs="Times New Roman"/>
      <w:iCs w:val="0"/>
      <w:sz w:val="20"/>
      <w:szCs w:val="20"/>
    </w:rPr>
  </w:style>
  <w:style w:type="paragraph" w:customStyle="1" w:styleId="Formatvorlageberschrift2LinksVor0pt1">
    <w:name w:val="Formatvorlage Überschrift 2 + Links Vor:  0 pt1"/>
    <w:basedOn w:val="Heading2"/>
    <w:pPr>
      <w:numPr>
        <w:ilvl w:val="0"/>
        <w:numId w:val="0"/>
      </w:numPr>
      <w:spacing w:before="120"/>
      <w:ind w:left="284" w:hanging="284"/>
      <w:jc w:val="left"/>
    </w:pPr>
    <w:rPr>
      <w:rFonts w:cs="Times New Roman"/>
      <w:iCs w:val="0"/>
      <w:sz w:val="20"/>
      <w:szCs w:val="20"/>
    </w:rPr>
  </w:style>
  <w:style w:type="paragraph" w:customStyle="1" w:styleId="Formatvorlageberschrift1LinksVor16ptNach3pt">
    <w:name w:val="Formatvorlage Überschrift 1 + Links Vor:  16 pt Nach:  3 pt"/>
    <w:basedOn w:val="Heading1"/>
    <w:pPr>
      <w:pageBreakBefore w:val="0"/>
      <w:numPr>
        <w:numId w:val="0"/>
      </w:numPr>
      <w:spacing w:before="320"/>
      <w:jc w:val="left"/>
    </w:pPr>
    <w:rPr>
      <w:rFonts w:cs="Times New Roman"/>
      <w:sz w:val="20"/>
      <w:szCs w:val="20"/>
    </w:rPr>
  </w:style>
  <w:style w:type="paragraph" w:customStyle="1" w:styleId="Textkrper21">
    <w:name w:val="Textkörper 21"/>
    <w:basedOn w:val="Normal"/>
  </w:style>
  <w:style w:type="paragraph" w:styleId="TOC1">
    <w:name w:val="toc 1"/>
    <w:basedOn w:val="Normal"/>
    <w:next w:val="Normal"/>
    <w:uiPriority w:val="39"/>
    <w:pPr>
      <w:spacing w:after="100"/>
    </w:pPr>
    <w:rPr>
      <w:rFonts w:ascii="Verdana" w:hAnsi="Verdana" w:cs="Verdana"/>
      <w:b/>
    </w:rPr>
  </w:style>
  <w:style w:type="paragraph" w:styleId="TOC2">
    <w:name w:val="toc 2"/>
    <w:basedOn w:val="Normal"/>
    <w:next w:val="Normal"/>
    <w:uiPriority w:val="39"/>
    <w:pPr>
      <w:spacing w:after="100"/>
      <w:ind w:left="240"/>
    </w:pPr>
    <w:rPr>
      <w:rFonts w:ascii="Verdana" w:hAnsi="Verdana" w:cs="Verdana"/>
    </w:rPr>
  </w:style>
  <w:style w:type="paragraph" w:styleId="TOC3">
    <w:name w:val="toc 3"/>
    <w:basedOn w:val="Normal"/>
    <w:next w:val="Normal"/>
    <w:uiPriority w:val="39"/>
    <w:pPr>
      <w:ind w:left="480"/>
    </w:pPr>
  </w:style>
  <w:style w:type="paragraph" w:customStyle="1" w:styleId="TabellenInhalt">
    <w:name w:val="Tabellen Inhalt"/>
    <w:basedOn w:val="Normal"/>
  </w:style>
  <w:style w:type="paragraph" w:customStyle="1" w:styleId="Tabellenberschrift">
    <w:name w:val="Tabellen Überschrift"/>
    <w:basedOn w:val="TabellenInhalt"/>
    <w:pPr>
      <w:jc w:val="center"/>
    </w:pPr>
    <w:rPr>
      <w:b/>
      <w:bCs/>
    </w:rPr>
  </w:style>
  <w:style w:type="paragraph" w:styleId="TOC4">
    <w:name w:val="toc 4"/>
    <w:basedOn w:val="Verzeichnis"/>
    <w:uiPriority w:val="39"/>
    <w:pPr>
      <w:tabs>
        <w:tab w:val="right" w:leader="dot" w:pos="8789"/>
      </w:tabs>
      <w:ind w:left="849"/>
    </w:pPr>
  </w:style>
  <w:style w:type="paragraph" w:styleId="TOC5">
    <w:name w:val="toc 5"/>
    <w:basedOn w:val="Verzeichnis"/>
    <w:pPr>
      <w:tabs>
        <w:tab w:val="right" w:leader="dot" w:pos="8506"/>
      </w:tabs>
      <w:ind w:left="1132"/>
    </w:pPr>
  </w:style>
  <w:style w:type="paragraph" w:styleId="TOC6">
    <w:name w:val="toc 6"/>
    <w:basedOn w:val="Verzeichnis"/>
    <w:pPr>
      <w:tabs>
        <w:tab w:val="right" w:leader="dot" w:pos="8223"/>
      </w:tabs>
      <w:ind w:left="1415"/>
    </w:pPr>
  </w:style>
  <w:style w:type="paragraph" w:styleId="TOC7">
    <w:name w:val="toc 7"/>
    <w:basedOn w:val="Verzeichnis"/>
    <w:pPr>
      <w:tabs>
        <w:tab w:val="right" w:leader="dot" w:pos="7940"/>
      </w:tabs>
      <w:ind w:left="1698"/>
    </w:pPr>
  </w:style>
  <w:style w:type="paragraph" w:styleId="TOC8">
    <w:name w:val="toc 8"/>
    <w:basedOn w:val="Verzeichnis"/>
    <w:pPr>
      <w:tabs>
        <w:tab w:val="right" w:leader="dot" w:pos="7657"/>
      </w:tabs>
      <w:ind w:left="1981"/>
    </w:pPr>
  </w:style>
  <w:style w:type="paragraph" w:styleId="TOC9">
    <w:name w:val="toc 9"/>
    <w:basedOn w:val="Verzeichnis"/>
    <w:pPr>
      <w:tabs>
        <w:tab w:val="right" w:leader="dot" w:pos="7374"/>
      </w:tabs>
      <w:ind w:left="2264"/>
    </w:pPr>
  </w:style>
  <w:style w:type="paragraph" w:customStyle="1" w:styleId="Inhaltsverzeichnis10">
    <w:name w:val="Inhaltsverzeichnis 10"/>
    <w:basedOn w:val="Verzeichnis"/>
    <w:pPr>
      <w:tabs>
        <w:tab w:val="right" w:leader="dot" w:pos="7091"/>
      </w:tabs>
      <w:ind w:left="2547"/>
    </w:pPr>
  </w:style>
  <w:style w:type="paragraph" w:customStyle="1" w:styleId="Rahmeninhalt">
    <w:name w:val="Rahmeninhalt"/>
    <w:basedOn w:val="BodyText"/>
  </w:style>
  <w:style w:type="character" w:styleId="Strong">
    <w:name w:val="Strong"/>
    <w:basedOn w:val="DefaultParagraphFont"/>
    <w:uiPriority w:val="22"/>
    <w:qFormat/>
    <w:rPr>
      <w:b/>
      <w:bCs/>
    </w:rPr>
  </w:style>
  <w:style w:type="paragraph" w:styleId="TOCHeading">
    <w:name w:val="TOC Heading"/>
    <w:basedOn w:val="Heading1"/>
    <w:next w:val="Normal"/>
    <w:uiPriority w:val="39"/>
    <w:unhideWhenUsed/>
    <w:qFormat/>
    <w:pPr>
      <w:keepLines/>
      <w:pageBreakBefore w:val="0"/>
      <w:numPr>
        <w:numId w:val="0"/>
      </w:numPr>
      <w:shd w:val="clear" w:color="auto" w:fill="auto"/>
      <w:spacing w:before="240" w:after="0" w:line="259" w:lineRule="auto"/>
      <w:jc w:val="left"/>
      <w:outlineLvl w:val="9"/>
    </w:pPr>
    <w:rPr>
      <w:rFonts w:ascii="Calibri Light" w:eastAsia="Calibri Light" w:hAnsi="Calibri Light" w:cs="Calibri Light"/>
      <w:b w:val="0"/>
      <w:bCs w:val="0"/>
      <w:color w:val="2E74B5" w:themeColor="accent1" w:themeShade="BF"/>
      <w:sz w:val="32"/>
      <w:lang w:bidi="th-TH"/>
    </w:rPr>
  </w:style>
  <w:style w:type="character" w:styleId="UnresolvedMention">
    <w:name w:val="Unresolved Mention"/>
    <w:basedOn w:val="DefaultParagraphFont"/>
    <w:uiPriority w:val="99"/>
    <w:semiHidden/>
    <w:unhideWhenUsed/>
    <w:rPr>
      <w:color w:val="808080"/>
      <w:shd w:val="clear" w:color="auto" w:fill="E6E6E6"/>
    </w:rPr>
  </w:style>
  <w:style w:type="paragraph" w:styleId="Title">
    <w:name w:val="Title"/>
    <w:basedOn w:val="Normal"/>
    <w:link w:val="TitleChar1"/>
    <w:qFormat/>
    <w:pPr>
      <w:spacing w:before="240" w:after="240"/>
      <w:jc w:val="center"/>
    </w:pPr>
    <w:rPr>
      <w:b/>
      <w:sz w:val="24"/>
      <w:lang w:val="en-US" w:eastAsia="en-US"/>
    </w:rPr>
  </w:style>
  <w:style w:type="character" w:customStyle="1" w:styleId="TitleChar1">
    <w:name w:val="Title Char1"/>
    <w:basedOn w:val="DefaultParagraphFont"/>
    <w:link w:val="Title"/>
    <w:rPr>
      <w:b/>
      <w:sz w:val="24"/>
      <w:lang w:val="en-US" w:eastAsia="en-US"/>
    </w:rPr>
  </w:style>
  <w:style w:type="table" w:customStyle="1" w:styleId="TableGridLight1">
    <w:name w:val="Table Grid Light1"/>
    <w:basedOn w:val="TableNormal"/>
    <w:uiPriority w:val="59"/>
    <w:rsid w:val="002C119B"/>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customStyle="1" w:styleId="GridTable1Light-Accent11">
    <w:name w:val="Grid Table 1 Light - Accent 11"/>
    <w:basedOn w:val="TableNormal"/>
    <w:uiPriority w:val="99"/>
    <w:rsid w:val="002C119B"/>
    <w:tblPr>
      <w:tblStyleRowBandSize w:val="1"/>
      <w:tblStyleColBandSize w:val="1"/>
      <w:tbl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insideH w:val="single" w:sz="4" w:space="0" w:color="BCD6EE" w:themeColor="accent1" w:themeTint="67"/>
        <w:insideV w:val="single" w:sz="4" w:space="0" w:color="BCD6EE" w:themeColor="accent1" w:themeTint="67"/>
      </w:tblBorders>
    </w:tblPr>
    <w:tblStylePr w:type="firstRow">
      <w:rPr>
        <w:b/>
        <w:color w:val="404040"/>
      </w:rPr>
      <w:tblPr/>
      <w:tcPr>
        <w:tcBorders>
          <w:bottom w:val="single" w:sz="12" w:space="0" w:color="9EC4E6"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tcBorders>
      </w:tcPr>
    </w:tblStylePr>
  </w:style>
  <w:style w:type="table" w:customStyle="1" w:styleId="GridTable1Light-Accent21">
    <w:name w:val="Grid Table 1 Light - Accent 21"/>
    <w:basedOn w:val="TableNormal"/>
    <w:uiPriority w:val="99"/>
    <w:rsid w:val="002C119B"/>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GridTable1Light-Accent31">
    <w:name w:val="Grid Table 1 Light - Accent 31"/>
    <w:basedOn w:val="TableNormal"/>
    <w:uiPriority w:val="99"/>
    <w:rsid w:val="002C119B"/>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GridTable1Light-Accent41">
    <w:name w:val="Grid Table 1 Light - Accent 41"/>
    <w:basedOn w:val="TableNormal"/>
    <w:uiPriority w:val="99"/>
    <w:rsid w:val="002C119B"/>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GridTable1Light-Accent51">
    <w:name w:val="Grid Table 1 Light - Accent 51"/>
    <w:basedOn w:val="TableNormal"/>
    <w:uiPriority w:val="99"/>
    <w:rsid w:val="002C119B"/>
    <w:tblPr>
      <w:tblStyleRowBandSize w:val="1"/>
      <w:tblStyleColBandSize w:val="1"/>
      <w:tbl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insideH w:val="single" w:sz="4" w:space="0" w:color="B3C5E7" w:themeColor="accent5" w:themeTint="67"/>
        <w:insideV w:val="single" w:sz="4" w:space="0" w:color="B3C5E7" w:themeColor="accent5" w:themeTint="67"/>
      </w:tblBorders>
    </w:tblPr>
    <w:tblStylePr w:type="firstRow">
      <w:rPr>
        <w:b/>
        <w:color w:val="404040"/>
      </w:rPr>
      <w:tblPr/>
      <w:tcPr>
        <w:tcBorders>
          <w:bottom w:val="single" w:sz="12" w:space="0" w:color="91ACDC"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tcBorders>
      </w:tcPr>
    </w:tblStylePr>
  </w:style>
  <w:style w:type="table" w:customStyle="1" w:styleId="GridTable1Light-Accent61">
    <w:name w:val="Grid Table 1 Light - Accent 61"/>
    <w:basedOn w:val="TableNormal"/>
    <w:uiPriority w:val="99"/>
    <w:rsid w:val="002C119B"/>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customStyle="1" w:styleId="GridTable2-Accent11">
    <w:name w:val="Grid Table 2 - Accent 11"/>
    <w:basedOn w:val="TableNormal"/>
    <w:uiPriority w:val="99"/>
    <w:rsid w:val="002C119B"/>
    <w:tblPr>
      <w:tblStyleRowBandSize w:val="1"/>
      <w:tblStyleColBandSize w:val="1"/>
      <w:tblBorders>
        <w:bottom w:val="single" w:sz="4" w:space="0" w:color="68A2D8" w:themeColor="accent1" w:themeTint="EA"/>
        <w:insideH w:val="single" w:sz="4" w:space="0" w:color="68A2D8" w:themeColor="accent1" w:themeTint="EA"/>
        <w:insideV w:val="single" w:sz="4" w:space="0" w:color="68A2D8" w:themeColor="accent1" w:themeTint="EA"/>
      </w:tblBorders>
    </w:tblPr>
    <w:tblStylePr w:type="firstRow">
      <w:rPr>
        <w:b/>
        <w:color w:val="404040"/>
      </w:rPr>
      <w:tblPr/>
      <w:tcPr>
        <w:tcBorders>
          <w:top w:val="none" w:sz="4" w:space="0" w:color="000000"/>
          <w:left w:val="none" w:sz="4" w:space="0" w:color="000000"/>
          <w:bottom w:val="single" w:sz="12" w:space="0" w:color="68A2D8" w:themeColor="accent1" w:themeTint="EA"/>
          <w:right w:val="none" w:sz="4" w:space="0" w:color="000000"/>
        </w:tcBorders>
        <w:shd w:val="clear" w:color="auto" w:fill="FFFFFF"/>
      </w:tcPr>
    </w:tblStylePr>
    <w:tblStylePr w:type="lastRow">
      <w:rPr>
        <w:b/>
        <w:color w:val="404040"/>
      </w:rPr>
      <w:tblPr/>
      <w:tcPr>
        <w:tcBorders>
          <w:top w:val="single" w:sz="4" w:space="0" w:color="68A2D8" w:themeColor="accent1" w:themeTint="E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2-Accent21">
    <w:name w:val="Grid Table 2 - Accent 21"/>
    <w:basedOn w:val="TableNormal"/>
    <w:uiPriority w:val="99"/>
    <w:rsid w:val="002C119B"/>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auto" w:fill="FFFFFF"/>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2-Accent31">
    <w:name w:val="Grid Table 2 - Accent 31"/>
    <w:basedOn w:val="TableNormal"/>
    <w:uiPriority w:val="99"/>
    <w:rsid w:val="002C119B"/>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auto" w:fill="FFFFFF"/>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2-Accent41">
    <w:name w:val="Grid Table 2 - Accent 41"/>
    <w:basedOn w:val="TableNormal"/>
    <w:uiPriority w:val="99"/>
    <w:rsid w:val="002C119B"/>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auto" w:fill="FFFFFF"/>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2-Accent51">
    <w:name w:val="Grid Table 2 - Accent 51"/>
    <w:basedOn w:val="TableNormal"/>
    <w:uiPriority w:val="99"/>
    <w:rsid w:val="002C119B"/>
    <w:tblPr>
      <w:tblStyleRowBandSize w:val="1"/>
      <w:tblStyleColBandSize w:val="1"/>
      <w:tblBorders>
        <w:bottom w:val="single" w:sz="4" w:space="0" w:color="4472C4" w:themeColor="accent5"/>
        <w:insideH w:val="single" w:sz="4" w:space="0" w:color="4472C4" w:themeColor="accent5"/>
        <w:insideV w:val="single" w:sz="4" w:space="0" w:color="4472C4" w:themeColor="accent5"/>
      </w:tblBorders>
    </w:tblPr>
    <w:tblStylePr w:type="firstRow">
      <w:rPr>
        <w:b/>
        <w:color w:val="404040"/>
      </w:rPr>
      <w:tblPr/>
      <w:tcPr>
        <w:tcBorders>
          <w:top w:val="none" w:sz="4" w:space="0" w:color="000000"/>
          <w:left w:val="none" w:sz="4" w:space="0" w:color="000000"/>
          <w:bottom w:val="single" w:sz="12" w:space="0" w:color="4472C4" w:themeColor="accent5"/>
          <w:right w:val="none" w:sz="4" w:space="0" w:color="000000"/>
        </w:tcBorders>
        <w:shd w:val="clear" w:color="auto" w:fill="FFFFFF"/>
      </w:tcPr>
    </w:tblStylePr>
    <w:tblStylePr w:type="lastRow">
      <w:rPr>
        <w:b/>
        <w:color w:val="404040"/>
      </w:rPr>
      <w:tblPr/>
      <w:tcPr>
        <w:tcBorders>
          <w:top w:val="single" w:sz="4" w:space="0" w:color="4472C4" w:themeColor="accent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2-Accent61">
    <w:name w:val="Grid Table 2 - Accent 61"/>
    <w:basedOn w:val="TableNormal"/>
    <w:uiPriority w:val="99"/>
    <w:rsid w:val="002C119B"/>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auto" w:fill="FFFFFF"/>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11">
    <w:name w:val="Grid Table 3 - Accent 11"/>
    <w:basedOn w:val="TableNormal"/>
    <w:uiPriority w:val="99"/>
    <w:rsid w:val="002C119B"/>
    <w:tblPr>
      <w:tblStyleRowBandSize w:val="1"/>
      <w:tblStyleColBandSize w:val="1"/>
      <w:tblBorders>
        <w:bottom w:val="single" w:sz="4" w:space="0" w:color="68A2D8" w:themeColor="accent1" w:themeTint="EA"/>
        <w:insideH w:val="single" w:sz="4" w:space="0" w:color="68A2D8" w:themeColor="accent1" w:themeTint="EA"/>
        <w:insideV w:val="single" w:sz="4" w:space="0" w:color="68A2D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21">
    <w:name w:val="Grid Table 3 - Accent 21"/>
    <w:basedOn w:val="TableNormal"/>
    <w:uiPriority w:val="99"/>
    <w:rsid w:val="002C119B"/>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31">
    <w:name w:val="Grid Table 3 - Accent 31"/>
    <w:basedOn w:val="TableNormal"/>
    <w:uiPriority w:val="99"/>
    <w:rsid w:val="002C119B"/>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41">
    <w:name w:val="Grid Table 3 - Accent 41"/>
    <w:basedOn w:val="TableNormal"/>
    <w:uiPriority w:val="99"/>
    <w:rsid w:val="002C119B"/>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51">
    <w:name w:val="Grid Table 3 - Accent 51"/>
    <w:basedOn w:val="TableNormal"/>
    <w:uiPriority w:val="99"/>
    <w:rsid w:val="002C119B"/>
    <w:tblPr>
      <w:tblStyleRowBandSize w:val="1"/>
      <w:tblStyleColBandSize w:val="1"/>
      <w:tblBorders>
        <w:bottom w:val="single" w:sz="4" w:space="0" w:color="4472C4" w:themeColor="accent5"/>
        <w:insideH w:val="single" w:sz="4" w:space="0" w:color="4472C4" w:themeColor="accent5"/>
        <w:insideV w:val="single" w:sz="4" w:space="0" w:color="4472C4"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61">
    <w:name w:val="Grid Table 3 - Accent 61"/>
    <w:basedOn w:val="TableNormal"/>
    <w:uiPriority w:val="99"/>
    <w:rsid w:val="002C119B"/>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11">
    <w:name w:val="Grid Table 4 - Accent 11"/>
    <w:basedOn w:val="TableNormal"/>
    <w:uiPriority w:val="59"/>
    <w:rsid w:val="002C119B"/>
    <w:tblPr>
      <w:tblStyleRowBandSize w:val="1"/>
      <w:tblStyleColBandSize w:val="1"/>
      <w:tblBorders>
        <w:top w:val="single" w:sz="4" w:space="0" w:color="A2C6E7" w:themeColor="accent1" w:themeTint="90"/>
        <w:left w:val="single" w:sz="4" w:space="0" w:color="A2C6E7" w:themeColor="accent1" w:themeTint="90"/>
        <w:bottom w:val="single" w:sz="4" w:space="0" w:color="A2C6E7" w:themeColor="accent1" w:themeTint="90"/>
        <w:right w:val="single" w:sz="4" w:space="0" w:color="A2C6E7" w:themeColor="accent1" w:themeTint="90"/>
        <w:insideH w:val="single" w:sz="4" w:space="0" w:color="A2C6E7" w:themeColor="accent1" w:themeTint="90"/>
        <w:insideV w:val="single" w:sz="4" w:space="0" w:color="A2C6E7" w:themeColor="accent1" w:themeTint="90"/>
      </w:tblBorders>
    </w:tblPr>
    <w:tblStylePr w:type="firstRow">
      <w:rPr>
        <w:rFonts w:ascii="Arial" w:hAnsi="Arial"/>
        <w:b/>
        <w:color w:val="FFFFFF"/>
        <w:sz w:val="22"/>
      </w:rPr>
      <w:tblPr/>
      <w:tcPr>
        <w:tcBorders>
          <w:top w:val="single" w:sz="4" w:space="0" w:color="68A2D8" w:themeColor="accent1" w:themeTint="EA"/>
          <w:left w:val="single" w:sz="4" w:space="0" w:color="68A2D8" w:themeColor="accent1" w:themeTint="EA"/>
          <w:bottom w:val="single" w:sz="4" w:space="0" w:color="68A2D8" w:themeColor="accent1" w:themeTint="EA"/>
          <w:right w:val="single" w:sz="4" w:space="0" w:color="68A2D8" w:themeColor="accent1" w:themeTint="EA"/>
        </w:tcBorders>
        <w:shd w:val="clear" w:color="auto" w:fill="FFFFFF"/>
      </w:tcPr>
    </w:tblStylePr>
    <w:tblStylePr w:type="lastRow">
      <w:rPr>
        <w:b/>
        <w:color w:val="404040"/>
      </w:rPr>
      <w:tblPr/>
      <w:tcPr>
        <w:tcBorders>
          <w:top w:val="single" w:sz="4" w:space="0" w:color="68A2D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21">
    <w:name w:val="Grid Table 4 - Accent 21"/>
    <w:basedOn w:val="TableNormal"/>
    <w:uiPriority w:val="59"/>
    <w:rsid w:val="002C119B"/>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auto" w:fill="FFFFFF"/>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31">
    <w:name w:val="Grid Table 4 - Accent 31"/>
    <w:basedOn w:val="TableNormal"/>
    <w:uiPriority w:val="59"/>
    <w:rsid w:val="002C119B"/>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uto" w:fill="FFFFFF"/>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41">
    <w:name w:val="Grid Table 4 - Accent 41"/>
    <w:basedOn w:val="TableNormal"/>
    <w:uiPriority w:val="59"/>
    <w:rsid w:val="002C119B"/>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auto" w:fill="FFFFFF"/>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51">
    <w:name w:val="Grid Table 4 - Accent 51"/>
    <w:basedOn w:val="TableNormal"/>
    <w:uiPriority w:val="59"/>
    <w:rsid w:val="002C119B"/>
    <w:tblPr>
      <w:tblStyleRowBandSize w:val="1"/>
      <w:tblStyleColBandSize w:val="1"/>
      <w:tblBorders>
        <w:top w:val="single" w:sz="4" w:space="0" w:color="95AFDD" w:themeColor="accent5" w:themeTint="90"/>
        <w:left w:val="single" w:sz="4" w:space="0" w:color="95AFDD" w:themeColor="accent5" w:themeTint="90"/>
        <w:bottom w:val="single" w:sz="4" w:space="0" w:color="95AFDD" w:themeColor="accent5" w:themeTint="90"/>
        <w:right w:val="single" w:sz="4" w:space="0" w:color="95AFDD" w:themeColor="accent5" w:themeTint="90"/>
        <w:insideH w:val="single" w:sz="4" w:space="0" w:color="95AFDD" w:themeColor="accent5" w:themeTint="90"/>
        <w:insideV w:val="single" w:sz="4" w:space="0" w:color="95AFDD" w:themeColor="accent5" w:themeTint="90"/>
      </w:tblBorders>
    </w:tblPr>
    <w:tblStylePr w:type="firstRow">
      <w:rPr>
        <w:rFonts w:ascii="Arial" w:hAnsi="Arial"/>
        <w:b/>
        <w:color w:val="FFFFFF"/>
        <w:sz w:val="22"/>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tcBorders>
        <w:shd w:val="clear" w:color="auto" w:fill="FFFFFF"/>
      </w:tcPr>
    </w:tblStylePr>
    <w:tblStylePr w:type="lastRow">
      <w:rPr>
        <w:b/>
        <w:color w:val="404040"/>
      </w:rPr>
      <w:tblPr/>
      <w:tcPr>
        <w:tcBorders>
          <w:top w:val="single" w:sz="4" w:space="0" w:color="4472C4"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61">
    <w:name w:val="Grid Table 4 - Accent 61"/>
    <w:basedOn w:val="TableNormal"/>
    <w:uiPriority w:val="59"/>
    <w:rsid w:val="002C119B"/>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FFFFFF"/>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5Dark-Accent21">
    <w:name w:val="Grid Table 5 Dark - Accent 21"/>
    <w:basedOn w:val="TableNormal"/>
    <w:uiPriority w:val="99"/>
    <w:rsid w:val="002C119B"/>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table" w:customStyle="1" w:styleId="GridTable5Dark-Accent31">
    <w:name w:val="Grid Table 5 Dark - Accent 31"/>
    <w:basedOn w:val="TableNormal"/>
    <w:uiPriority w:val="99"/>
    <w:rsid w:val="002C119B"/>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table" w:customStyle="1" w:styleId="GridTable5Dark-Accent51">
    <w:name w:val="Grid Table 5 Dark - Accent 51"/>
    <w:basedOn w:val="TableNormal"/>
    <w:uiPriority w:val="99"/>
    <w:rsid w:val="002C119B"/>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table" w:customStyle="1" w:styleId="GridTable5Dark-Accent61">
    <w:name w:val="Grid Table 5 Dark - Accent 61"/>
    <w:basedOn w:val="TableNormal"/>
    <w:uiPriority w:val="99"/>
    <w:rsid w:val="002C119B"/>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table" w:customStyle="1" w:styleId="GridTable6Colorful-Accent11">
    <w:name w:val="Grid Table 6 Colorful - Accent 11"/>
    <w:basedOn w:val="TableNormal"/>
    <w:uiPriority w:val="99"/>
    <w:rsid w:val="002C119B"/>
    <w:tblPr>
      <w:tblStyleRowBandSize w:val="1"/>
      <w:tblStyleColBandSize w:val="1"/>
      <w:tblBorders>
        <w:top w:val="single" w:sz="4" w:space="0" w:color="ACCCEA" w:themeColor="accent1" w:themeTint="80"/>
        <w:left w:val="single" w:sz="4" w:space="0" w:color="ACCCEA" w:themeColor="accent1" w:themeTint="80"/>
        <w:bottom w:val="single" w:sz="4" w:space="0" w:color="ACCCEA" w:themeColor="accent1" w:themeTint="80"/>
        <w:right w:val="single" w:sz="4" w:space="0" w:color="ACCCEA" w:themeColor="accent1" w:themeTint="80"/>
        <w:insideH w:val="single" w:sz="4" w:space="0" w:color="ACCCEA" w:themeColor="accent1" w:themeTint="80"/>
        <w:insideV w:val="single" w:sz="4" w:space="0" w:color="ACCCEA" w:themeColor="accent1" w:themeTint="80"/>
      </w:tblBorders>
    </w:tblPr>
    <w:tblStylePr w:type="firstRow">
      <w:rPr>
        <w:b/>
        <w:color w:val="ACCCEA" w:themeColor="accent1" w:themeTint="80" w:themeShade="95"/>
      </w:rPr>
      <w:tblPr/>
      <w:tcPr>
        <w:tcBorders>
          <w:bottom w:val="single" w:sz="12" w:space="0" w:color="ACCCEA" w:themeColor="accent1" w:themeTint="80"/>
        </w:tcBorders>
      </w:tcPr>
    </w:tblStylePr>
    <w:tblStylePr w:type="lastRow">
      <w:rPr>
        <w:b/>
        <w:color w:val="ACCCEA" w:themeColor="accent1" w:themeTint="80" w:themeShade="95"/>
      </w:rPr>
    </w:tblStylePr>
    <w:tblStylePr w:type="firstCol">
      <w:rPr>
        <w:b/>
        <w:color w:val="ACCCEA" w:themeColor="accent1" w:themeTint="80" w:themeShade="95"/>
      </w:rPr>
    </w:tblStylePr>
    <w:tblStylePr w:type="lastCol">
      <w:rPr>
        <w:b/>
        <w:color w:val="ACCCEA" w:themeColor="accent1" w:themeTint="80" w:themeShade="95"/>
      </w:rPr>
    </w:tblStylePr>
    <w:tblStylePr w:type="band1Vert">
      <w:tblPr/>
      <w:tcPr>
        <w:shd w:val="clear" w:color="auto" w:fill="FFFFFF"/>
      </w:tcPr>
    </w:tblStylePr>
    <w:tblStylePr w:type="band1Horz">
      <w:rPr>
        <w:rFonts w:ascii="Arial" w:hAnsi="Arial"/>
        <w:color w:val="ACCCEA" w:themeColor="accent1" w:themeTint="80" w:themeShade="95"/>
        <w:sz w:val="22"/>
      </w:rPr>
      <w:tblPr/>
      <w:tcPr>
        <w:shd w:val="clear" w:color="auto" w:fill="FFFFFF"/>
      </w:tcPr>
    </w:tblStylePr>
    <w:tblStylePr w:type="band2Horz">
      <w:rPr>
        <w:rFonts w:ascii="Arial" w:hAnsi="Arial"/>
        <w:color w:val="ACCCEA" w:themeColor="accent1" w:themeTint="80" w:themeShade="95"/>
        <w:sz w:val="22"/>
      </w:rPr>
    </w:tblStylePr>
  </w:style>
  <w:style w:type="table" w:customStyle="1" w:styleId="GridTable6Colorful-Accent21">
    <w:name w:val="Grid Table 6 Colorful - Accent 21"/>
    <w:basedOn w:val="TableNormal"/>
    <w:uiPriority w:val="99"/>
    <w:rsid w:val="002C119B"/>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auto" w:fill="FFFFFF"/>
      </w:tcPr>
    </w:tblStylePr>
    <w:tblStylePr w:type="band1Horz">
      <w:rPr>
        <w:rFonts w:ascii="Arial" w:hAnsi="Arial"/>
        <w:color w:val="F4B184" w:themeColor="accent2" w:themeTint="97" w:themeShade="95"/>
        <w:sz w:val="22"/>
      </w:rPr>
      <w:tblPr/>
      <w:tcPr>
        <w:shd w:val="clear" w:color="auto" w:fill="FFFFFF"/>
      </w:tcPr>
    </w:tblStylePr>
    <w:tblStylePr w:type="band2Horz">
      <w:rPr>
        <w:rFonts w:ascii="Arial" w:hAnsi="Arial"/>
        <w:color w:val="F4B184" w:themeColor="accent2" w:themeTint="97" w:themeShade="95"/>
        <w:sz w:val="22"/>
      </w:rPr>
    </w:tblStylePr>
  </w:style>
  <w:style w:type="table" w:customStyle="1" w:styleId="GridTable6Colorful-Accent31">
    <w:name w:val="Grid Table 6 Colorful - Accent 31"/>
    <w:basedOn w:val="TableNormal"/>
    <w:uiPriority w:val="99"/>
    <w:rsid w:val="002C119B"/>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auto" w:fill="FFFFFF"/>
      </w:tcPr>
    </w:tblStylePr>
    <w:tblStylePr w:type="band1Horz">
      <w:rPr>
        <w:rFonts w:ascii="Arial" w:hAnsi="Arial"/>
        <w:color w:val="A5A5A5" w:themeColor="accent3" w:themeTint="FE" w:themeShade="95"/>
        <w:sz w:val="22"/>
      </w:rPr>
      <w:tblPr/>
      <w:tcPr>
        <w:shd w:val="clear" w:color="auto" w:fill="FFFFFF"/>
      </w:tcPr>
    </w:tblStylePr>
    <w:tblStylePr w:type="band2Horz">
      <w:rPr>
        <w:rFonts w:ascii="Arial" w:hAnsi="Arial"/>
        <w:color w:val="A5A5A5" w:themeColor="accent3" w:themeTint="FE" w:themeShade="95"/>
        <w:sz w:val="22"/>
      </w:rPr>
    </w:tblStylePr>
  </w:style>
  <w:style w:type="table" w:customStyle="1" w:styleId="GridTable6Colorful-Accent41">
    <w:name w:val="Grid Table 6 Colorful - Accent 41"/>
    <w:basedOn w:val="TableNormal"/>
    <w:uiPriority w:val="99"/>
    <w:rsid w:val="002C119B"/>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auto" w:fill="FFFFFF"/>
      </w:tcPr>
    </w:tblStylePr>
    <w:tblStylePr w:type="band1Horz">
      <w:rPr>
        <w:rFonts w:ascii="Arial" w:hAnsi="Arial"/>
        <w:color w:val="FFD865" w:themeColor="accent4" w:themeTint="9A" w:themeShade="95"/>
        <w:sz w:val="22"/>
      </w:rPr>
      <w:tblPr/>
      <w:tcPr>
        <w:shd w:val="clear" w:color="auto" w:fill="FFFFFF"/>
      </w:tcPr>
    </w:tblStylePr>
    <w:tblStylePr w:type="band2Horz">
      <w:rPr>
        <w:rFonts w:ascii="Arial" w:hAnsi="Arial"/>
        <w:color w:val="FFD865" w:themeColor="accent4" w:themeTint="9A" w:themeShade="95"/>
        <w:sz w:val="22"/>
      </w:rPr>
    </w:tblStylePr>
  </w:style>
  <w:style w:type="table" w:customStyle="1" w:styleId="GridTable6Colorful-Accent51">
    <w:name w:val="Grid Table 6 Colorful - Accent 51"/>
    <w:basedOn w:val="TableNormal"/>
    <w:uiPriority w:val="99"/>
    <w:rsid w:val="002C119B"/>
    <w:tblPr>
      <w:tblStyleRowBandSize w:val="1"/>
      <w:tblStyleColBandSize w:val="1"/>
      <w:tblBorders>
        <w:top w:val="single" w:sz="4" w:space="0" w:color="4472C4" w:themeColor="accent5"/>
        <w:left w:val="single" w:sz="4" w:space="0" w:color="4472C4" w:themeColor="accent5"/>
        <w:bottom w:val="single" w:sz="4" w:space="0" w:color="4472C4" w:themeColor="accent5"/>
        <w:right w:val="single" w:sz="4" w:space="0" w:color="4472C4" w:themeColor="accent5"/>
        <w:insideH w:val="single" w:sz="4" w:space="0" w:color="4472C4" w:themeColor="accent5"/>
        <w:insideV w:val="single" w:sz="4" w:space="0" w:color="4472C4" w:themeColor="accent5"/>
      </w:tblBorders>
    </w:tblPr>
    <w:tblStylePr w:type="firstRow">
      <w:rPr>
        <w:b/>
        <w:color w:val="254175" w:themeColor="accent5" w:themeShade="95"/>
      </w:rPr>
      <w:tblPr/>
      <w:tcPr>
        <w:tcBorders>
          <w:bottom w:val="single" w:sz="12" w:space="0" w:color="4472C4" w:themeColor="accent5"/>
        </w:tcBorders>
      </w:tcPr>
    </w:tblStylePr>
    <w:tblStylePr w:type="lastRow">
      <w:rPr>
        <w:b/>
        <w:color w:val="254175" w:themeColor="accent5" w:themeShade="95"/>
      </w:rPr>
    </w:tblStylePr>
    <w:tblStylePr w:type="firstCol">
      <w:rPr>
        <w:b/>
        <w:color w:val="254175" w:themeColor="accent5" w:themeShade="95"/>
      </w:rPr>
    </w:tblStylePr>
    <w:tblStylePr w:type="lastCol">
      <w:rPr>
        <w:b/>
        <w:color w:val="254175" w:themeColor="accent5" w:themeShade="95"/>
      </w:rPr>
    </w:tblStylePr>
    <w:tblStylePr w:type="band1Vert">
      <w:tblPr/>
      <w:tcPr>
        <w:shd w:val="clear" w:color="auto" w:fill="FFFFFF"/>
      </w:tcPr>
    </w:tblStylePr>
    <w:tblStylePr w:type="band1Horz">
      <w:rPr>
        <w:rFonts w:ascii="Arial" w:hAnsi="Arial"/>
        <w:color w:val="254175" w:themeColor="accent5" w:themeShade="95"/>
        <w:sz w:val="22"/>
      </w:rPr>
      <w:tblPr/>
      <w:tcPr>
        <w:shd w:val="clear" w:color="auto" w:fill="FFFFFF"/>
      </w:tcPr>
    </w:tblStylePr>
    <w:tblStylePr w:type="band2Horz">
      <w:rPr>
        <w:rFonts w:ascii="Arial" w:hAnsi="Arial"/>
        <w:color w:val="254175" w:themeColor="accent5" w:themeShade="95"/>
        <w:sz w:val="22"/>
      </w:rPr>
    </w:tblStylePr>
  </w:style>
  <w:style w:type="table" w:customStyle="1" w:styleId="GridTable6Colorful-Accent61">
    <w:name w:val="Grid Table 6 Colorful - Accent 61"/>
    <w:basedOn w:val="TableNormal"/>
    <w:uiPriority w:val="99"/>
    <w:rsid w:val="002C119B"/>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54175" w:themeColor="accent5" w:themeShade="95"/>
      </w:rPr>
      <w:tblPr/>
      <w:tcPr>
        <w:tcBorders>
          <w:bottom w:val="single" w:sz="12" w:space="0" w:color="70AD47" w:themeColor="accent6"/>
        </w:tcBorders>
      </w:tcPr>
    </w:tblStylePr>
    <w:tblStylePr w:type="lastRow">
      <w:rPr>
        <w:b/>
        <w:color w:val="254175" w:themeColor="accent5" w:themeShade="95"/>
      </w:rPr>
    </w:tblStylePr>
    <w:tblStylePr w:type="firstCol">
      <w:rPr>
        <w:b/>
        <w:color w:val="254175" w:themeColor="accent5" w:themeShade="95"/>
      </w:rPr>
    </w:tblStylePr>
    <w:tblStylePr w:type="lastCol">
      <w:rPr>
        <w:b/>
        <w:color w:val="254175" w:themeColor="accent5" w:themeShade="95"/>
      </w:rPr>
    </w:tblStylePr>
    <w:tblStylePr w:type="band1Vert">
      <w:tblPr/>
      <w:tcPr>
        <w:shd w:val="clear" w:color="auto" w:fill="FFFFFF"/>
      </w:tcPr>
    </w:tblStylePr>
    <w:tblStylePr w:type="band1Horz">
      <w:rPr>
        <w:rFonts w:ascii="Arial" w:hAnsi="Arial"/>
        <w:color w:val="254175" w:themeColor="accent5" w:themeShade="95"/>
        <w:sz w:val="22"/>
      </w:rPr>
      <w:tblPr/>
      <w:tcPr>
        <w:shd w:val="clear" w:color="auto" w:fill="FFFFFF"/>
      </w:tcPr>
    </w:tblStylePr>
    <w:tblStylePr w:type="band2Horz">
      <w:rPr>
        <w:rFonts w:ascii="Arial" w:hAnsi="Arial"/>
        <w:color w:val="254175" w:themeColor="accent5" w:themeShade="95"/>
        <w:sz w:val="22"/>
      </w:rPr>
    </w:tblStylePr>
  </w:style>
  <w:style w:type="table" w:customStyle="1" w:styleId="GridTable7Colorful-Accent11">
    <w:name w:val="Grid Table 7 Colorful - Accent 11"/>
    <w:basedOn w:val="TableNormal"/>
    <w:uiPriority w:val="99"/>
    <w:rsid w:val="002C119B"/>
    <w:tblPr>
      <w:tblStyleRowBandSize w:val="1"/>
      <w:tblStyleColBandSize w:val="1"/>
      <w:tblBorders>
        <w:bottom w:val="single" w:sz="4" w:space="0" w:color="ACCCEA" w:themeColor="accent1" w:themeTint="80"/>
        <w:right w:val="single" w:sz="4" w:space="0" w:color="ACCCEA" w:themeColor="accent1" w:themeTint="80"/>
        <w:insideH w:val="single" w:sz="4" w:space="0" w:color="ACCCEA" w:themeColor="accent1" w:themeTint="80"/>
        <w:insideV w:val="single" w:sz="4" w:space="0" w:color="ACCCEA" w:themeColor="accent1" w:themeTint="80"/>
      </w:tblBorders>
    </w:tblPr>
    <w:tblStylePr w:type="firstRow">
      <w:rPr>
        <w:rFonts w:ascii="Arial" w:hAnsi="Arial"/>
        <w:b/>
        <w:color w:val="ACCCEA" w:themeColor="accent1" w:themeTint="80" w:themeShade="95"/>
        <w:sz w:val="22"/>
      </w:rPr>
      <w:tblPr/>
      <w:tcPr>
        <w:tcBorders>
          <w:top w:val="none" w:sz="4" w:space="0" w:color="000000"/>
          <w:left w:val="none" w:sz="4" w:space="0" w:color="000000"/>
          <w:bottom w:val="single" w:sz="4" w:space="0" w:color="ACCCEA" w:themeColor="accent1" w:themeTint="80"/>
          <w:right w:val="none" w:sz="4" w:space="0" w:color="000000"/>
        </w:tcBorders>
        <w:shd w:val="clear" w:color="auto" w:fill="FFFFFF"/>
      </w:tcPr>
    </w:tblStylePr>
    <w:tblStylePr w:type="lastRow">
      <w:rPr>
        <w:rFonts w:ascii="Arial" w:hAnsi="Arial"/>
        <w:b/>
        <w:color w:val="ACCCEA" w:themeColor="accent1" w:themeTint="80" w:themeShade="95"/>
        <w:sz w:val="22"/>
      </w:rPr>
      <w:tblPr/>
      <w:tcPr>
        <w:tcBorders>
          <w:top w:val="single" w:sz="4" w:space="0" w:color="ACCCEA" w:themeColor="accent1" w:themeTint="80"/>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ACCCEA" w:themeColor="accent1" w:themeTint="80" w:themeShade="95"/>
        <w:sz w:val="22"/>
      </w:rPr>
      <w:tblPr/>
      <w:tcPr>
        <w:tcBorders>
          <w:top w:val="none" w:sz="4" w:space="0" w:color="000000"/>
          <w:left w:val="none" w:sz="4" w:space="0" w:color="000000"/>
          <w:bottom w:val="none" w:sz="4" w:space="0" w:color="000000"/>
          <w:right w:val="single" w:sz="4" w:space="0" w:color="ACCCEA" w:themeColor="accent1" w:themeTint="80"/>
        </w:tcBorders>
        <w:shd w:val="clear" w:color="auto" w:fill="FFFFFF"/>
      </w:tcPr>
    </w:tblStylePr>
    <w:tblStylePr w:type="lastCol">
      <w:rPr>
        <w:rFonts w:ascii="Arial" w:hAnsi="Arial"/>
        <w:i/>
        <w:color w:val="ACCCEA" w:themeColor="accent1" w:themeTint="80" w:themeShade="95"/>
        <w:sz w:val="22"/>
      </w:rPr>
      <w:tblPr/>
      <w:tcPr>
        <w:tcBorders>
          <w:top w:val="none" w:sz="4" w:space="0" w:color="000000"/>
          <w:left w:val="single" w:sz="4" w:space="0" w:color="ACCCEA" w:themeColor="accent1" w:themeTint="80"/>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ACCCEA" w:themeColor="accent1" w:themeTint="80" w:themeShade="95"/>
        <w:sz w:val="22"/>
      </w:rPr>
      <w:tblPr/>
      <w:tcPr>
        <w:shd w:val="clear" w:color="auto" w:fill="FFFFFF"/>
      </w:tcPr>
    </w:tblStylePr>
    <w:tblStylePr w:type="band2Horz">
      <w:rPr>
        <w:rFonts w:ascii="Arial" w:hAnsi="Arial"/>
        <w:color w:val="ACCCEA" w:themeColor="accent1" w:themeTint="80" w:themeShade="95"/>
        <w:sz w:val="22"/>
      </w:rPr>
    </w:tblStylePr>
  </w:style>
  <w:style w:type="table" w:customStyle="1" w:styleId="GridTable7Colorful-Accent21">
    <w:name w:val="Grid Table 7 Colorful - Accent 21"/>
    <w:basedOn w:val="TableNormal"/>
    <w:uiPriority w:val="99"/>
    <w:rsid w:val="002C119B"/>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auto" w:fill="FFFFFF"/>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auto" w:fill="FFFFFF"/>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F4B184" w:themeColor="accent2" w:themeTint="97" w:themeShade="95"/>
        <w:sz w:val="22"/>
      </w:rPr>
      <w:tblPr/>
      <w:tcPr>
        <w:shd w:val="clear" w:color="auto" w:fill="FFFFFF"/>
      </w:tcPr>
    </w:tblStylePr>
    <w:tblStylePr w:type="band2Horz">
      <w:rPr>
        <w:rFonts w:ascii="Arial" w:hAnsi="Arial"/>
        <w:color w:val="F4B184" w:themeColor="accent2" w:themeTint="97" w:themeShade="95"/>
        <w:sz w:val="22"/>
      </w:rPr>
    </w:tblStylePr>
  </w:style>
  <w:style w:type="table" w:customStyle="1" w:styleId="GridTable7Colorful-Accent31">
    <w:name w:val="Grid Table 7 Colorful - Accent 31"/>
    <w:basedOn w:val="TableNormal"/>
    <w:uiPriority w:val="99"/>
    <w:rsid w:val="002C119B"/>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4" w:space="0" w:color="000000"/>
          <w:left w:val="none" w:sz="4" w:space="0" w:color="000000"/>
          <w:bottom w:val="single" w:sz="4" w:space="0" w:color="A5A5A5" w:themeColor="accent3" w:themeTint="FE"/>
          <w:right w:val="none" w:sz="4" w:space="0" w:color="000000"/>
        </w:tcBorders>
        <w:shd w:val="clear" w:color="auto" w:fill="FFFFFF"/>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A5A5A5" w:themeColor="accent3" w:themeTint="FE" w:themeShade="95"/>
        <w:sz w:val="22"/>
      </w:rPr>
      <w:tblPr/>
      <w:tcPr>
        <w:tcBorders>
          <w:top w:val="none" w:sz="4" w:space="0" w:color="000000"/>
          <w:left w:val="none" w:sz="4" w:space="0" w:color="000000"/>
          <w:bottom w:val="none" w:sz="4" w:space="0" w:color="000000"/>
          <w:right w:val="single" w:sz="4" w:space="0" w:color="A5A5A5" w:themeColor="accent3" w:themeTint="FE"/>
        </w:tcBorders>
        <w:shd w:val="clear" w:color="auto" w:fill="FFFFFF"/>
      </w:tcPr>
    </w:tblStylePr>
    <w:tblStylePr w:type="lastCol">
      <w:rPr>
        <w:rFonts w:ascii="Arial" w:hAnsi="Arial"/>
        <w:i/>
        <w:color w:val="A5A5A5" w:themeColor="accent3" w:themeTint="FE" w:themeShade="95"/>
        <w:sz w:val="22"/>
      </w:rPr>
      <w:tblPr/>
      <w:tcPr>
        <w:tcBorders>
          <w:top w:val="none" w:sz="4" w:space="0" w:color="000000"/>
          <w:left w:val="single" w:sz="4" w:space="0" w:color="A5A5A5" w:themeColor="accent3" w:themeTint="FE"/>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A5A5A5" w:themeColor="accent3" w:themeTint="FE" w:themeShade="95"/>
        <w:sz w:val="22"/>
      </w:rPr>
      <w:tblPr/>
      <w:tcPr>
        <w:shd w:val="clear" w:color="auto" w:fill="FFFFFF"/>
      </w:tcPr>
    </w:tblStylePr>
    <w:tblStylePr w:type="band2Horz">
      <w:rPr>
        <w:rFonts w:ascii="Arial" w:hAnsi="Arial"/>
        <w:color w:val="A5A5A5" w:themeColor="accent3" w:themeTint="FE" w:themeShade="95"/>
        <w:sz w:val="22"/>
      </w:rPr>
    </w:tblStylePr>
  </w:style>
  <w:style w:type="table" w:customStyle="1" w:styleId="GridTable7Colorful-Accent41">
    <w:name w:val="Grid Table 7 Colorful - Accent 41"/>
    <w:basedOn w:val="TableNormal"/>
    <w:uiPriority w:val="99"/>
    <w:rsid w:val="002C119B"/>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auto" w:fill="FFFFFF"/>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auto" w:fill="FFFFFF"/>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FFD865" w:themeColor="accent4" w:themeTint="9A" w:themeShade="95"/>
        <w:sz w:val="22"/>
      </w:rPr>
      <w:tblPr/>
      <w:tcPr>
        <w:shd w:val="clear" w:color="auto" w:fill="FFFFFF"/>
      </w:tcPr>
    </w:tblStylePr>
    <w:tblStylePr w:type="band2Horz">
      <w:rPr>
        <w:rFonts w:ascii="Arial" w:hAnsi="Arial"/>
        <w:color w:val="FFD865" w:themeColor="accent4" w:themeTint="9A" w:themeShade="95"/>
        <w:sz w:val="22"/>
      </w:rPr>
    </w:tblStylePr>
  </w:style>
  <w:style w:type="table" w:customStyle="1" w:styleId="GridTable7Colorful-Accent51">
    <w:name w:val="Grid Table 7 Colorful - Accent 51"/>
    <w:basedOn w:val="TableNormal"/>
    <w:uiPriority w:val="99"/>
    <w:rsid w:val="002C119B"/>
    <w:tblPr>
      <w:tblStyleRowBandSize w:val="1"/>
      <w:tblStyleColBandSize w:val="1"/>
      <w:tblBorders>
        <w:bottom w:val="single" w:sz="4" w:space="0" w:color="95AFDD" w:themeColor="accent5" w:themeTint="90"/>
        <w:right w:val="single" w:sz="4" w:space="0" w:color="95AFDD" w:themeColor="accent5" w:themeTint="90"/>
        <w:insideH w:val="single" w:sz="4" w:space="0" w:color="95AFDD" w:themeColor="accent5" w:themeTint="90"/>
        <w:insideV w:val="single" w:sz="4" w:space="0" w:color="95AFDD" w:themeColor="accent5" w:themeTint="90"/>
      </w:tblBorders>
    </w:tblPr>
    <w:tblStylePr w:type="firstRow">
      <w:rPr>
        <w:rFonts w:ascii="Arial" w:hAnsi="Arial"/>
        <w:b/>
        <w:color w:val="254175" w:themeColor="accent5" w:themeShade="95"/>
        <w:sz w:val="22"/>
      </w:rPr>
      <w:tblPr/>
      <w:tcPr>
        <w:tcBorders>
          <w:top w:val="none" w:sz="4" w:space="0" w:color="000000"/>
          <w:left w:val="none" w:sz="4" w:space="0" w:color="000000"/>
          <w:bottom w:val="single" w:sz="4" w:space="0" w:color="95AFDD" w:themeColor="accent5" w:themeTint="90"/>
          <w:right w:val="none" w:sz="4" w:space="0" w:color="000000"/>
        </w:tcBorders>
        <w:shd w:val="clear" w:color="auto" w:fill="FFFFFF"/>
      </w:tcPr>
    </w:tblStylePr>
    <w:tblStylePr w:type="lastRow">
      <w:rPr>
        <w:rFonts w:ascii="Arial" w:hAnsi="Arial"/>
        <w:b/>
        <w:color w:val="254175" w:themeColor="accent5" w:themeShade="95"/>
        <w:sz w:val="22"/>
      </w:rPr>
      <w:tblPr/>
      <w:tcPr>
        <w:tcBorders>
          <w:top w:val="single" w:sz="4" w:space="0" w:color="95AFDD" w:themeColor="accent5" w:themeTint="90"/>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254175" w:themeColor="accent5" w:themeShade="95"/>
        <w:sz w:val="22"/>
      </w:rPr>
      <w:tblPr/>
      <w:tcPr>
        <w:tcBorders>
          <w:top w:val="none" w:sz="4" w:space="0" w:color="000000"/>
          <w:left w:val="none" w:sz="4" w:space="0" w:color="000000"/>
          <w:bottom w:val="none" w:sz="4" w:space="0" w:color="000000"/>
          <w:right w:val="single" w:sz="4" w:space="0" w:color="95AFDD" w:themeColor="accent5" w:themeTint="90"/>
        </w:tcBorders>
        <w:shd w:val="clear" w:color="auto" w:fill="FFFFFF"/>
      </w:tcPr>
    </w:tblStylePr>
    <w:tblStylePr w:type="lastCol">
      <w:rPr>
        <w:rFonts w:ascii="Arial" w:hAnsi="Arial"/>
        <w:i/>
        <w:color w:val="254175" w:themeColor="accent5" w:themeShade="95"/>
        <w:sz w:val="22"/>
      </w:rPr>
      <w:tblPr/>
      <w:tcPr>
        <w:tcBorders>
          <w:top w:val="none" w:sz="4" w:space="0" w:color="000000"/>
          <w:left w:val="single" w:sz="4" w:space="0" w:color="95AFDD" w:themeColor="accent5" w:themeTint="90"/>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254175" w:themeColor="accent5" w:themeShade="95"/>
        <w:sz w:val="22"/>
      </w:rPr>
      <w:tblPr/>
      <w:tcPr>
        <w:shd w:val="clear" w:color="auto" w:fill="FFFFFF"/>
      </w:tcPr>
    </w:tblStylePr>
    <w:tblStylePr w:type="band2Horz">
      <w:rPr>
        <w:rFonts w:ascii="Arial" w:hAnsi="Arial"/>
        <w:color w:val="254175" w:themeColor="accent5" w:themeShade="95"/>
        <w:sz w:val="22"/>
      </w:rPr>
    </w:tblStylePr>
  </w:style>
  <w:style w:type="table" w:customStyle="1" w:styleId="GridTable7Colorful-Accent61">
    <w:name w:val="Grid Table 7 Colorful - Accent 61"/>
    <w:basedOn w:val="TableNormal"/>
    <w:uiPriority w:val="99"/>
    <w:rsid w:val="002C119B"/>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4" w:space="0" w:color="000000"/>
          <w:left w:val="none" w:sz="4" w:space="0" w:color="000000"/>
          <w:bottom w:val="single" w:sz="4" w:space="0" w:color="ADD394" w:themeColor="accent6" w:themeTint="90"/>
          <w:right w:val="none" w:sz="4" w:space="0" w:color="000000"/>
        </w:tcBorders>
        <w:shd w:val="clear" w:color="auto" w:fill="FFFFFF"/>
      </w:tcPr>
    </w:tblStylePr>
    <w:tblStylePr w:type="lastRow">
      <w:rPr>
        <w:rFonts w:ascii="Arial" w:hAnsi="Arial"/>
        <w:b/>
        <w:color w:val="416429" w:themeColor="accent6" w:themeShade="95"/>
        <w:sz w:val="22"/>
      </w:rPr>
      <w:tblPr/>
      <w:tcPr>
        <w:tcBorders>
          <w:top w:val="single" w:sz="4" w:space="0" w:color="ADD394" w:themeColor="accent6" w:themeTint="90"/>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416429" w:themeColor="accent6" w:themeShade="95"/>
        <w:sz w:val="22"/>
      </w:rPr>
      <w:tblPr/>
      <w:tcPr>
        <w:tcBorders>
          <w:top w:val="none" w:sz="4" w:space="0" w:color="000000"/>
          <w:left w:val="none" w:sz="4" w:space="0" w:color="000000"/>
          <w:bottom w:val="none" w:sz="4" w:space="0" w:color="000000"/>
          <w:right w:val="single" w:sz="4" w:space="0" w:color="ADD394" w:themeColor="accent6" w:themeTint="90"/>
        </w:tcBorders>
        <w:shd w:val="clear" w:color="auto" w:fill="FFFFFF"/>
      </w:tcPr>
    </w:tblStylePr>
    <w:tblStylePr w:type="lastCol">
      <w:rPr>
        <w:rFonts w:ascii="Arial" w:hAnsi="Arial"/>
        <w:i/>
        <w:color w:val="416429" w:themeColor="accent6" w:themeShade="95"/>
        <w:sz w:val="22"/>
      </w:rPr>
      <w:tblPr/>
      <w:tcPr>
        <w:tcBorders>
          <w:top w:val="none" w:sz="4" w:space="0" w:color="000000"/>
          <w:left w:val="single" w:sz="4" w:space="0" w:color="ADD394" w:themeColor="accent6" w:themeTint="90"/>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416429" w:themeColor="accent6" w:themeShade="95"/>
        <w:sz w:val="22"/>
      </w:rPr>
      <w:tblPr/>
      <w:tcPr>
        <w:shd w:val="clear" w:color="auto" w:fill="FFFFFF"/>
      </w:tcPr>
    </w:tblStylePr>
    <w:tblStylePr w:type="band2Horz">
      <w:rPr>
        <w:rFonts w:ascii="Arial" w:hAnsi="Arial"/>
        <w:color w:val="416429" w:themeColor="accent6" w:themeShade="95"/>
        <w:sz w:val="22"/>
      </w:rPr>
    </w:tblStylePr>
  </w:style>
  <w:style w:type="table" w:customStyle="1" w:styleId="ListTable1Light-Accent11">
    <w:name w:val="List Table 1 Light - Accent 11"/>
    <w:basedOn w:val="TableNormal"/>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1"/>
          <w:right w:val="none" w:sz="4" w:space="0" w:color="000000"/>
        </w:tcBorders>
      </w:tcPr>
    </w:tblStylePr>
    <w:tblStylePr w:type="lastRow">
      <w:rPr>
        <w:b/>
        <w:color w:val="404040"/>
      </w:rPr>
      <w:tblPr/>
      <w:tcPr>
        <w:tcBorders>
          <w:top w:val="single" w:sz="4" w:space="0" w:color="5B9BD5"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1Light-Accent21">
    <w:name w:val="List Table 1 Light - Accent 21"/>
    <w:basedOn w:val="TableNormal"/>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1Light-Accent31">
    <w:name w:val="List Table 1 Light - Accent 31"/>
    <w:basedOn w:val="TableNormal"/>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1Light-Accent41">
    <w:name w:val="List Table 1 Light - Accent 41"/>
    <w:basedOn w:val="TableNormal"/>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1Light-Accent51">
    <w:name w:val="List Table 1 Light - Accent 51"/>
    <w:basedOn w:val="TableNormal"/>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5"/>
          <w:right w:val="none" w:sz="4" w:space="0" w:color="000000"/>
        </w:tcBorders>
      </w:tcPr>
    </w:tblStylePr>
    <w:tblStylePr w:type="lastRow">
      <w:rPr>
        <w:b/>
        <w:color w:val="404040"/>
      </w:rPr>
      <w:tblPr/>
      <w:tcPr>
        <w:tcBorders>
          <w:top w:val="single" w:sz="4" w:space="0" w:color="4472C4"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1Light-Accent61">
    <w:name w:val="List Table 1 Light - Accent 61"/>
    <w:basedOn w:val="TableNormal"/>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2-Accent11">
    <w:name w:val="List Table 2 - Accent 11"/>
    <w:basedOn w:val="TableNormal"/>
    <w:uiPriority w:val="99"/>
    <w:rsid w:val="002C119B"/>
    <w:tblPr>
      <w:tblStyleRowBandSize w:val="1"/>
      <w:tblStyleColBandSize w:val="1"/>
      <w:tblBorders>
        <w:top w:val="single" w:sz="4" w:space="0" w:color="A2C6E7" w:themeColor="accent1" w:themeTint="90"/>
        <w:bottom w:val="single" w:sz="4" w:space="0" w:color="A2C6E7" w:themeColor="accent1" w:themeTint="90"/>
        <w:insideH w:val="single" w:sz="4" w:space="0" w:color="A2C6E7" w:themeColor="accent1" w:themeTint="90"/>
      </w:tblBorders>
    </w:tblPr>
    <w:tblStylePr w:type="firstRow">
      <w:rPr>
        <w:rFonts w:ascii="Arial" w:hAnsi="Arial"/>
        <w:b/>
        <w:color w:val="404040"/>
        <w:sz w:val="22"/>
      </w:rPr>
      <w:tblPr/>
      <w:tcPr>
        <w:tcBorders>
          <w:top w:val="single" w:sz="4" w:space="0" w:color="A2C6E7" w:themeColor="accent1" w:themeTint="90"/>
          <w:left w:val="none" w:sz="4" w:space="0" w:color="000000"/>
          <w:bottom w:val="single" w:sz="4" w:space="0" w:color="A2C6E7" w:themeColor="accent1" w:themeTint="90"/>
          <w:right w:val="none" w:sz="4" w:space="0" w:color="000000"/>
        </w:tcBorders>
      </w:tcPr>
    </w:tblStylePr>
    <w:tblStylePr w:type="lastRow">
      <w:rPr>
        <w:rFonts w:ascii="Arial" w:hAnsi="Arial"/>
        <w:b/>
        <w:color w:val="404040"/>
        <w:sz w:val="22"/>
      </w:rPr>
      <w:tblPr/>
      <w:tcPr>
        <w:tcBorders>
          <w:top w:val="single" w:sz="4" w:space="0" w:color="A2C6E7" w:themeColor="accent1" w:themeTint="90"/>
          <w:left w:val="none" w:sz="4" w:space="0" w:color="000000"/>
          <w:bottom w:val="single" w:sz="4" w:space="0" w:color="A2C6E7"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2-Accent21">
    <w:name w:val="List Table 2 - Accent 21"/>
    <w:basedOn w:val="TableNormal"/>
    <w:uiPriority w:val="99"/>
    <w:rsid w:val="002C119B"/>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2-Accent31">
    <w:name w:val="List Table 2 - Accent 31"/>
    <w:basedOn w:val="TableNormal"/>
    <w:uiPriority w:val="99"/>
    <w:rsid w:val="002C119B"/>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2-Accent41">
    <w:name w:val="List Table 2 - Accent 41"/>
    <w:basedOn w:val="TableNormal"/>
    <w:uiPriority w:val="99"/>
    <w:rsid w:val="002C119B"/>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2-Accent51">
    <w:name w:val="List Table 2 - Accent 51"/>
    <w:basedOn w:val="TableNormal"/>
    <w:uiPriority w:val="99"/>
    <w:rsid w:val="002C119B"/>
    <w:tblPr>
      <w:tblStyleRowBandSize w:val="1"/>
      <w:tblStyleColBandSize w:val="1"/>
      <w:tblBorders>
        <w:top w:val="single" w:sz="4" w:space="0" w:color="95AFDD" w:themeColor="accent5" w:themeTint="90"/>
        <w:bottom w:val="single" w:sz="4" w:space="0" w:color="95AFDD" w:themeColor="accent5" w:themeTint="90"/>
        <w:insideH w:val="single" w:sz="4" w:space="0" w:color="95AFDD" w:themeColor="accent5" w:themeTint="90"/>
      </w:tblBorders>
    </w:tblPr>
    <w:tblStylePr w:type="firstRow">
      <w:rPr>
        <w:rFonts w:ascii="Arial" w:hAnsi="Arial"/>
        <w:b/>
        <w:color w:val="404040"/>
        <w:sz w:val="22"/>
      </w:rPr>
      <w:tblPr/>
      <w:tcPr>
        <w:tcBorders>
          <w:top w:val="single" w:sz="4" w:space="0" w:color="95AFDD" w:themeColor="accent5" w:themeTint="90"/>
          <w:left w:val="none" w:sz="4" w:space="0" w:color="000000"/>
          <w:bottom w:val="single" w:sz="4" w:space="0" w:color="95AFDD" w:themeColor="accent5" w:themeTint="90"/>
          <w:right w:val="none" w:sz="4" w:space="0" w:color="000000"/>
        </w:tcBorders>
      </w:tcPr>
    </w:tblStylePr>
    <w:tblStylePr w:type="lastRow">
      <w:rPr>
        <w:rFonts w:ascii="Arial" w:hAnsi="Arial"/>
        <w:b/>
        <w:color w:val="404040"/>
        <w:sz w:val="22"/>
      </w:rPr>
      <w:tblPr/>
      <w:tcPr>
        <w:tcBorders>
          <w:top w:val="single" w:sz="4" w:space="0" w:color="95AFDD" w:themeColor="accent5" w:themeTint="90"/>
          <w:left w:val="none" w:sz="4" w:space="0" w:color="000000"/>
          <w:bottom w:val="single" w:sz="4" w:space="0" w:color="95AFDD"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2-Accent61">
    <w:name w:val="List Table 2 - Accent 61"/>
    <w:basedOn w:val="TableNormal"/>
    <w:uiPriority w:val="99"/>
    <w:rsid w:val="002C119B"/>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3-Accent11">
    <w:name w:val="List Table 3 - Accent 11"/>
    <w:basedOn w:val="TableNormal"/>
    <w:uiPriority w:val="99"/>
    <w:rsid w:val="002C119B"/>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B9BD5" w:themeColor="accent1"/>
          <w:right w:val="single" w:sz="4" w:space="0" w:color="5B9BD5" w:themeColor="accent1"/>
        </w:tcBorders>
      </w:tcPr>
    </w:tblStylePr>
    <w:tblStylePr w:type="band1Horz">
      <w:rPr>
        <w:rFonts w:ascii="Arial" w:hAnsi="Arial"/>
        <w:color w:val="404040"/>
        <w:sz w:val="22"/>
      </w:rPr>
      <w:tblPr/>
      <w:tcPr>
        <w:tcBorders>
          <w:top w:val="single" w:sz="4" w:space="0" w:color="5B9BD5" w:themeColor="accent1"/>
          <w:bottom w:val="single" w:sz="4" w:space="0" w:color="5B9BD5" w:themeColor="accent1"/>
        </w:tcBorders>
      </w:tcPr>
    </w:tblStylePr>
  </w:style>
  <w:style w:type="table" w:customStyle="1" w:styleId="ListTable3-Accent21">
    <w:name w:val="List Table 3 - Accent 21"/>
    <w:basedOn w:val="TableNormal"/>
    <w:uiPriority w:val="99"/>
    <w:rsid w:val="002C119B"/>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customStyle="1" w:styleId="ListTable3-Accent31">
    <w:name w:val="List Table 3 - Accent 31"/>
    <w:basedOn w:val="TableNormal"/>
    <w:uiPriority w:val="99"/>
    <w:rsid w:val="002C119B"/>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customStyle="1" w:styleId="ListTable3-Accent41">
    <w:name w:val="List Table 3 - Accent 41"/>
    <w:basedOn w:val="TableNormal"/>
    <w:uiPriority w:val="99"/>
    <w:rsid w:val="002C119B"/>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customStyle="1" w:styleId="ListTable3-Accent51">
    <w:name w:val="List Table 3 - Accent 51"/>
    <w:basedOn w:val="TableNormal"/>
    <w:uiPriority w:val="99"/>
    <w:rsid w:val="002C119B"/>
    <w:pPr>
      <w:numPr>
        <w:numId w:val="2"/>
      </w:numPr>
    </w:pPr>
    <w:tblPr>
      <w:tblStyleRowBandSize w:val="1"/>
      <w:tblStyleColBandSize w:val="1"/>
      <w:tblBorders>
        <w:top w:val="single" w:sz="4" w:space="0" w:color="8DA9DB" w:themeColor="accent5" w:themeTint="9A"/>
        <w:left w:val="single" w:sz="4" w:space="0" w:color="8DA9DB" w:themeColor="accent5" w:themeTint="9A"/>
        <w:bottom w:val="single" w:sz="4" w:space="0" w:color="8DA9DB" w:themeColor="accent5" w:themeTint="9A"/>
        <w:right w:val="single" w:sz="4" w:space="0" w:color="8DA9DB" w:themeColor="accent5" w:themeTint="9A"/>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DA9DB" w:themeColor="accent5" w:themeTint="9A"/>
          <w:right w:val="single" w:sz="4" w:space="0" w:color="8DA9DB" w:themeColor="accent5" w:themeTint="9A"/>
        </w:tcBorders>
      </w:tcPr>
    </w:tblStylePr>
    <w:tblStylePr w:type="band1Horz">
      <w:rPr>
        <w:rFonts w:ascii="Arial" w:hAnsi="Arial"/>
        <w:color w:val="404040"/>
        <w:sz w:val="22"/>
      </w:rPr>
      <w:tblPr/>
      <w:tcPr>
        <w:tcBorders>
          <w:top w:val="single" w:sz="4" w:space="0" w:color="8DA9DB" w:themeColor="accent5" w:themeTint="9A"/>
          <w:bottom w:val="single" w:sz="4" w:space="0" w:color="8DA9DB" w:themeColor="accent5" w:themeTint="9A"/>
        </w:tcBorders>
      </w:tcPr>
    </w:tblStylePr>
  </w:style>
  <w:style w:type="table" w:customStyle="1" w:styleId="ListTable3-Accent61">
    <w:name w:val="List Table 3 - Accent 61"/>
    <w:basedOn w:val="TableNormal"/>
    <w:uiPriority w:val="99"/>
    <w:rsid w:val="002C119B"/>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customStyle="1" w:styleId="ListTable4-Accent11">
    <w:name w:val="List Table 4 - Accent 11"/>
    <w:basedOn w:val="TableNormal"/>
    <w:uiPriority w:val="99"/>
    <w:rsid w:val="002C119B"/>
    <w:tblPr>
      <w:tblStyleRowBandSize w:val="1"/>
      <w:tblStyleColBandSize w:val="1"/>
      <w:tblBorders>
        <w:top w:val="single" w:sz="4" w:space="0" w:color="A2C6E7" w:themeColor="accent1" w:themeTint="90"/>
        <w:left w:val="single" w:sz="4" w:space="0" w:color="A2C6E7" w:themeColor="accent1" w:themeTint="90"/>
        <w:bottom w:val="single" w:sz="4" w:space="0" w:color="A2C6E7" w:themeColor="accent1" w:themeTint="90"/>
        <w:right w:val="single" w:sz="4" w:space="0" w:color="A2C6E7" w:themeColor="accent1" w:themeTint="90"/>
        <w:insideH w:val="single" w:sz="4" w:space="0" w:color="A2C6E7" w:themeColor="accent1"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4-Accent21">
    <w:name w:val="List Table 4 - Accent 21"/>
    <w:basedOn w:val="TableNormal"/>
    <w:uiPriority w:val="99"/>
    <w:rsid w:val="002C119B"/>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4-Accent31">
    <w:name w:val="List Table 4 - Accent 31"/>
    <w:basedOn w:val="TableNormal"/>
    <w:uiPriority w:val="99"/>
    <w:rsid w:val="002C119B"/>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4-Accent41">
    <w:name w:val="List Table 4 - Accent 41"/>
    <w:basedOn w:val="TableNormal"/>
    <w:uiPriority w:val="99"/>
    <w:rsid w:val="002C119B"/>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4-Accent51">
    <w:name w:val="List Table 4 - Accent 51"/>
    <w:basedOn w:val="TableNormal"/>
    <w:uiPriority w:val="99"/>
    <w:rsid w:val="002C119B"/>
    <w:tblPr>
      <w:tblStyleRowBandSize w:val="1"/>
      <w:tblStyleColBandSize w:val="1"/>
      <w:tblBorders>
        <w:top w:val="single" w:sz="4" w:space="0" w:color="95AFDD" w:themeColor="accent5" w:themeTint="90"/>
        <w:left w:val="single" w:sz="4" w:space="0" w:color="95AFDD" w:themeColor="accent5" w:themeTint="90"/>
        <w:bottom w:val="single" w:sz="4" w:space="0" w:color="95AFDD" w:themeColor="accent5" w:themeTint="90"/>
        <w:right w:val="single" w:sz="4" w:space="0" w:color="95AFDD" w:themeColor="accent5" w:themeTint="90"/>
        <w:insideH w:val="single" w:sz="4" w:space="0" w:color="95AFDD" w:themeColor="accent5"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4-Accent61">
    <w:name w:val="List Table 4 - Accent 61"/>
    <w:basedOn w:val="TableNormal"/>
    <w:uiPriority w:val="99"/>
    <w:rsid w:val="002C119B"/>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5Dark-Accent11">
    <w:name w:val="List Table 5 Dark - Accent 11"/>
    <w:basedOn w:val="TableNormal"/>
    <w:uiPriority w:val="99"/>
    <w:rsid w:val="002C119B"/>
    <w:tblPr>
      <w:tblStyleRowBandSize w:val="1"/>
      <w:tblStyleColBandSize w:val="1"/>
      <w:tblBorders>
        <w:top w:val="single" w:sz="32" w:space="0" w:color="5B9BD5" w:themeColor="accent1"/>
        <w:left w:val="single" w:sz="32" w:space="0" w:color="5B9BD5" w:themeColor="accent1"/>
        <w:bottom w:val="single" w:sz="32" w:space="0" w:color="5B9BD5" w:themeColor="accent1"/>
        <w:right w:val="single" w:sz="32" w:space="0" w:color="5B9BD5" w:themeColor="accent1"/>
      </w:tblBorders>
      <w:shd w:val="clear" w:color="auto" w:fill="FFFFFF"/>
    </w:tblPr>
    <w:tblStylePr w:type="firstRow">
      <w:rPr>
        <w:rFonts w:ascii="Arial" w:hAnsi="Arial"/>
        <w:b/>
        <w:color w:val="FFFFFF" w:themeColor="light1"/>
        <w:sz w:val="22"/>
      </w:rPr>
      <w:tblPr/>
      <w:tcPr>
        <w:tcBorders>
          <w:top w:val="single" w:sz="32" w:space="0" w:color="5B9BD5" w:themeColor="accent1"/>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B9BD5" w:themeColor="accent1"/>
          <w:right w:val="single" w:sz="4" w:space="0" w:color="FFFFFF" w:themeColor="light1"/>
        </w:tcBorders>
      </w:tcPr>
    </w:tblStylePr>
    <w:tblStylePr w:type="lastCol">
      <w:tblPr/>
      <w:tcPr>
        <w:tcBorders>
          <w:left w:val="single" w:sz="4" w:space="0" w:color="FFFFFF" w:themeColor="light1"/>
          <w:right w:val="single" w:sz="32" w:space="0" w:color="5B9BD5" w:themeColor="accent1"/>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5Dark-Accent21">
    <w:name w:val="List Table 5 Dark - Accent 21"/>
    <w:basedOn w:val="TableNormal"/>
    <w:uiPriority w:val="99"/>
    <w:rsid w:val="002C119B"/>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auto" w:fill="FFFFFF"/>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5Dark-Accent31">
    <w:name w:val="List Table 5 Dark - Accent 31"/>
    <w:basedOn w:val="TableNormal"/>
    <w:uiPriority w:val="99"/>
    <w:rsid w:val="002C119B"/>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auto" w:fill="FFFFFF"/>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5Dark-Accent41">
    <w:name w:val="List Table 5 Dark - Accent 41"/>
    <w:basedOn w:val="TableNormal"/>
    <w:uiPriority w:val="99"/>
    <w:rsid w:val="002C119B"/>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auto" w:fill="FFFFFF"/>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5Dark-Accent51">
    <w:name w:val="List Table 5 Dark - Accent 51"/>
    <w:basedOn w:val="TableNormal"/>
    <w:uiPriority w:val="99"/>
    <w:rsid w:val="002C119B"/>
    <w:tblPr>
      <w:tblStyleRowBandSize w:val="1"/>
      <w:tblStyleColBandSize w:val="1"/>
      <w:tblBorders>
        <w:top w:val="single" w:sz="32" w:space="0" w:color="8DA9DB" w:themeColor="accent5" w:themeTint="9A"/>
        <w:left w:val="single" w:sz="32" w:space="0" w:color="8DA9DB" w:themeColor="accent5" w:themeTint="9A"/>
        <w:bottom w:val="single" w:sz="32" w:space="0" w:color="8DA9DB" w:themeColor="accent5" w:themeTint="9A"/>
        <w:right w:val="single" w:sz="32" w:space="0" w:color="8DA9DB" w:themeColor="accent5" w:themeTint="9A"/>
      </w:tblBorders>
      <w:shd w:val="clear" w:color="auto" w:fill="FFFFFF"/>
    </w:tblPr>
    <w:tblStylePr w:type="firstRow">
      <w:rPr>
        <w:rFonts w:ascii="Arial" w:hAnsi="Arial"/>
        <w:b/>
        <w:color w:val="FFFFFF" w:themeColor="light1"/>
        <w:sz w:val="22"/>
      </w:rPr>
      <w:tblPr/>
      <w:tcPr>
        <w:tcBorders>
          <w:top w:val="single" w:sz="32" w:space="0" w:color="8DA9DB" w:themeColor="accent5" w:themeTint="9A"/>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DA9DB" w:themeColor="accent5" w:themeTint="9A"/>
          <w:right w:val="single" w:sz="4" w:space="0" w:color="FFFFFF" w:themeColor="light1"/>
        </w:tcBorders>
      </w:tcPr>
    </w:tblStylePr>
    <w:tblStylePr w:type="lastCol">
      <w:tblPr/>
      <w:tcPr>
        <w:tcBorders>
          <w:left w:val="single" w:sz="4" w:space="0" w:color="FFFFFF" w:themeColor="light1"/>
          <w:right w:val="single" w:sz="32" w:space="0" w:color="8DA9DB" w:themeColor="accent5" w:themeTint="9A"/>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5Dark-Accent61">
    <w:name w:val="List Table 5 Dark - Accent 61"/>
    <w:basedOn w:val="TableNormal"/>
    <w:uiPriority w:val="99"/>
    <w:rsid w:val="002C119B"/>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uto" w:fill="FFFFFF"/>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6Colorful-Accent11">
    <w:name w:val="List Table 6 Colorful - Accent 11"/>
    <w:basedOn w:val="TableNormal"/>
    <w:uiPriority w:val="99"/>
    <w:rsid w:val="002C119B"/>
    <w:tblPr>
      <w:tblStyleRowBandSize w:val="1"/>
      <w:tblStyleColBandSize w:val="1"/>
      <w:tblBorders>
        <w:top w:val="single" w:sz="4" w:space="0" w:color="5B9BD5" w:themeColor="accent1"/>
        <w:bottom w:val="single" w:sz="4" w:space="0" w:color="5B9BD5" w:themeColor="accent1"/>
      </w:tblBorders>
    </w:tblPr>
    <w:tblStylePr w:type="firstRow">
      <w:rPr>
        <w:b/>
        <w:color w:val="245A8D" w:themeColor="accent1" w:themeShade="95"/>
      </w:rPr>
      <w:tblPr/>
      <w:tcPr>
        <w:tcBorders>
          <w:bottom w:val="single" w:sz="4" w:space="0" w:color="5B9BD5" w:themeColor="accent1"/>
        </w:tcBorders>
      </w:tcPr>
    </w:tblStylePr>
    <w:tblStylePr w:type="lastRow">
      <w:rPr>
        <w:b/>
        <w:color w:val="245A8D" w:themeColor="accent1" w:themeShade="95"/>
      </w:rPr>
      <w:tblPr/>
      <w:tcPr>
        <w:tcBorders>
          <w:top w:val="single" w:sz="4" w:space="0" w:color="5B9BD5" w:themeColor="accent1"/>
        </w:tcBorders>
      </w:tcPr>
    </w:tblStylePr>
    <w:tblStylePr w:type="firstCol">
      <w:rPr>
        <w:b/>
        <w:color w:val="245A8D" w:themeColor="accent1" w:themeShade="95"/>
      </w:rPr>
    </w:tblStylePr>
    <w:tblStylePr w:type="lastCol">
      <w:rPr>
        <w:b/>
        <w:color w:val="245A8D" w:themeColor="accent1" w:themeShade="95"/>
      </w:rPr>
    </w:tblStylePr>
    <w:tblStylePr w:type="band1Vert">
      <w:tblPr/>
      <w:tcPr>
        <w:shd w:val="clear" w:color="auto" w:fill="FFFFFF"/>
      </w:tcPr>
    </w:tblStylePr>
    <w:tblStylePr w:type="band1Horz">
      <w:rPr>
        <w:rFonts w:ascii="Arial" w:hAnsi="Arial"/>
        <w:color w:val="245A8D" w:themeColor="accent1" w:themeShade="95"/>
        <w:sz w:val="22"/>
      </w:rPr>
      <w:tblPr/>
      <w:tcPr>
        <w:shd w:val="clear" w:color="auto" w:fill="FFFFFF"/>
      </w:tcPr>
    </w:tblStylePr>
    <w:tblStylePr w:type="band2Horz">
      <w:rPr>
        <w:rFonts w:ascii="Arial" w:hAnsi="Arial"/>
        <w:color w:val="245A8D" w:themeColor="accent1" w:themeShade="95"/>
        <w:sz w:val="22"/>
      </w:rPr>
    </w:tblStylePr>
  </w:style>
  <w:style w:type="table" w:customStyle="1" w:styleId="ListTable6Colorful-Accent21">
    <w:name w:val="List Table 6 Colorful - Accent 21"/>
    <w:basedOn w:val="TableNormal"/>
    <w:uiPriority w:val="99"/>
    <w:rsid w:val="002C119B"/>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auto" w:fill="FFFFFF"/>
      </w:tcPr>
    </w:tblStylePr>
    <w:tblStylePr w:type="band1Horz">
      <w:rPr>
        <w:rFonts w:ascii="Arial" w:hAnsi="Arial"/>
        <w:color w:val="F4B184" w:themeColor="accent2" w:themeTint="97" w:themeShade="95"/>
        <w:sz w:val="22"/>
      </w:rPr>
      <w:tblPr/>
      <w:tcPr>
        <w:shd w:val="clear" w:color="auto" w:fill="FFFFFF"/>
      </w:tcPr>
    </w:tblStylePr>
    <w:tblStylePr w:type="band2Horz">
      <w:rPr>
        <w:rFonts w:ascii="Arial" w:hAnsi="Arial"/>
        <w:color w:val="F4B184" w:themeColor="accent2" w:themeTint="97" w:themeShade="95"/>
        <w:sz w:val="22"/>
      </w:rPr>
    </w:tblStylePr>
  </w:style>
  <w:style w:type="table" w:customStyle="1" w:styleId="ListTable6Colorful-Accent31">
    <w:name w:val="List Table 6 Colorful - Accent 31"/>
    <w:basedOn w:val="TableNormal"/>
    <w:uiPriority w:val="99"/>
    <w:rsid w:val="002C119B"/>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auto" w:fill="FFFFFF"/>
      </w:tcPr>
    </w:tblStylePr>
    <w:tblStylePr w:type="band1Horz">
      <w:rPr>
        <w:rFonts w:ascii="Arial" w:hAnsi="Arial"/>
        <w:color w:val="C9C9C9" w:themeColor="accent3" w:themeTint="98" w:themeShade="95"/>
        <w:sz w:val="22"/>
      </w:rPr>
      <w:tblPr/>
      <w:tcPr>
        <w:shd w:val="clear" w:color="auto" w:fill="FFFFFF"/>
      </w:tcPr>
    </w:tblStylePr>
    <w:tblStylePr w:type="band2Horz">
      <w:rPr>
        <w:rFonts w:ascii="Arial" w:hAnsi="Arial"/>
        <w:color w:val="C9C9C9" w:themeColor="accent3" w:themeTint="98" w:themeShade="95"/>
        <w:sz w:val="22"/>
      </w:rPr>
    </w:tblStylePr>
  </w:style>
  <w:style w:type="table" w:customStyle="1" w:styleId="ListTable6Colorful-Accent41">
    <w:name w:val="List Table 6 Colorful - Accent 41"/>
    <w:basedOn w:val="TableNormal"/>
    <w:uiPriority w:val="99"/>
    <w:rsid w:val="002C119B"/>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auto" w:fill="FFFFFF"/>
      </w:tcPr>
    </w:tblStylePr>
    <w:tblStylePr w:type="band1Horz">
      <w:rPr>
        <w:rFonts w:ascii="Arial" w:hAnsi="Arial"/>
        <w:color w:val="FFD865" w:themeColor="accent4" w:themeTint="9A" w:themeShade="95"/>
        <w:sz w:val="22"/>
      </w:rPr>
      <w:tblPr/>
      <w:tcPr>
        <w:shd w:val="clear" w:color="auto" w:fill="FFFFFF"/>
      </w:tcPr>
    </w:tblStylePr>
    <w:tblStylePr w:type="band2Horz">
      <w:rPr>
        <w:rFonts w:ascii="Arial" w:hAnsi="Arial"/>
        <w:color w:val="FFD865" w:themeColor="accent4" w:themeTint="9A" w:themeShade="95"/>
        <w:sz w:val="22"/>
      </w:rPr>
    </w:tblStylePr>
  </w:style>
  <w:style w:type="table" w:customStyle="1" w:styleId="ListTable6Colorful-Accent51">
    <w:name w:val="List Table 6 Colorful - Accent 51"/>
    <w:basedOn w:val="TableNormal"/>
    <w:uiPriority w:val="99"/>
    <w:rsid w:val="002C119B"/>
    <w:tblPr>
      <w:tblStyleRowBandSize w:val="1"/>
      <w:tblStyleColBandSize w:val="1"/>
      <w:tblBorders>
        <w:top w:val="single" w:sz="4" w:space="0" w:color="8DA9DB" w:themeColor="accent5" w:themeTint="9A"/>
        <w:bottom w:val="single" w:sz="4" w:space="0" w:color="8DA9DB" w:themeColor="accent5" w:themeTint="9A"/>
      </w:tblBorders>
    </w:tblPr>
    <w:tblStylePr w:type="firstRow">
      <w:rPr>
        <w:b/>
        <w:color w:val="8DA9DB" w:themeColor="accent5" w:themeTint="9A" w:themeShade="95"/>
      </w:rPr>
      <w:tblPr/>
      <w:tcPr>
        <w:tcBorders>
          <w:bottom w:val="single" w:sz="4" w:space="0" w:color="8DA9DB" w:themeColor="accent5" w:themeTint="9A"/>
        </w:tcBorders>
      </w:tcPr>
    </w:tblStylePr>
    <w:tblStylePr w:type="lastRow">
      <w:rPr>
        <w:b/>
        <w:color w:val="8DA9DB" w:themeColor="accent5" w:themeTint="9A" w:themeShade="95"/>
      </w:rPr>
      <w:tblPr/>
      <w:tcPr>
        <w:tcBorders>
          <w:top w:val="single" w:sz="4" w:space="0" w:color="8DA9DB" w:themeColor="accent5" w:themeTint="9A"/>
        </w:tcBorders>
      </w:tcPr>
    </w:tblStylePr>
    <w:tblStylePr w:type="firstCol">
      <w:rPr>
        <w:b/>
        <w:color w:val="8DA9DB" w:themeColor="accent5" w:themeTint="9A" w:themeShade="95"/>
      </w:rPr>
    </w:tblStylePr>
    <w:tblStylePr w:type="lastCol">
      <w:rPr>
        <w:b/>
        <w:color w:val="8DA9DB" w:themeColor="accent5" w:themeTint="9A" w:themeShade="95"/>
      </w:rPr>
    </w:tblStylePr>
    <w:tblStylePr w:type="band1Vert">
      <w:tblPr/>
      <w:tcPr>
        <w:shd w:val="clear" w:color="auto" w:fill="FFFFFF"/>
      </w:tcPr>
    </w:tblStylePr>
    <w:tblStylePr w:type="band1Horz">
      <w:rPr>
        <w:rFonts w:ascii="Arial" w:hAnsi="Arial"/>
        <w:color w:val="8DA9DB" w:themeColor="accent5" w:themeTint="9A" w:themeShade="95"/>
        <w:sz w:val="22"/>
      </w:rPr>
      <w:tblPr/>
      <w:tcPr>
        <w:shd w:val="clear" w:color="auto" w:fill="FFFFFF"/>
      </w:tcPr>
    </w:tblStylePr>
    <w:tblStylePr w:type="band2Horz">
      <w:rPr>
        <w:rFonts w:ascii="Arial" w:hAnsi="Arial"/>
        <w:color w:val="8DA9DB" w:themeColor="accent5" w:themeTint="9A" w:themeShade="95"/>
        <w:sz w:val="22"/>
      </w:rPr>
    </w:tblStylePr>
  </w:style>
  <w:style w:type="table" w:customStyle="1" w:styleId="ListTable6Colorful-Accent61">
    <w:name w:val="List Table 6 Colorful - Accent 61"/>
    <w:basedOn w:val="TableNormal"/>
    <w:uiPriority w:val="99"/>
    <w:rsid w:val="002C119B"/>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auto" w:fill="FFFFFF"/>
      </w:tcPr>
    </w:tblStylePr>
    <w:tblStylePr w:type="band1Horz">
      <w:rPr>
        <w:rFonts w:ascii="Arial" w:hAnsi="Arial"/>
        <w:color w:val="A9D08E" w:themeColor="accent6" w:themeTint="98" w:themeShade="95"/>
        <w:sz w:val="22"/>
      </w:rPr>
      <w:tblPr/>
      <w:tcPr>
        <w:shd w:val="clear" w:color="auto" w:fill="FFFFFF"/>
      </w:tcPr>
    </w:tblStylePr>
    <w:tblStylePr w:type="band2Horz">
      <w:rPr>
        <w:rFonts w:ascii="Arial" w:hAnsi="Arial"/>
        <w:color w:val="A9D08E" w:themeColor="accent6" w:themeTint="98" w:themeShade="95"/>
        <w:sz w:val="22"/>
      </w:rPr>
    </w:tblStylePr>
  </w:style>
  <w:style w:type="table" w:customStyle="1" w:styleId="ListTable7Colorful-Accent11">
    <w:name w:val="List Table 7 Colorful - Accent 11"/>
    <w:basedOn w:val="TableNormal"/>
    <w:uiPriority w:val="99"/>
    <w:rsid w:val="002C119B"/>
    <w:tblPr>
      <w:tblStyleRowBandSize w:val="1"/>
      <w:tblStyleColBandSize w:val="1"/>
      <w:tblBorders>
        <w:right w:val="single" w:sz="4" w:space="0" w:color="5B9BD5" w:themeColor="accent1"/>
      </w:tblBorders>
    </w:tblPr>
    <w:tblStylePr w:type="firstRow">
      <w:rPr>
        <w:rFonts w:ascii="Arial" w:hAnsi="Arial"/>
        <w:i/>
        <w:color w:val="245A8D" w:themeColor="accent1" w:themeShade="95"/>
        <w:sz w:val="22"/>
      </w:rPr>
      <w:tblPr/>
      <w:tcPr>
        <w:tcBorders>
          <w:top w:val="none" w:sz="4" w:space="0" w:color="000000"/>
          <w:left w:val="none" w:sz="4" w:space="0" w:color="000000"/>
          <w:bottom w:val="single" w:sz="4" w:space="0" w:color="5B9BD5" w:themeColor="accent1"/>
          <w:right w:val="none" w:sz="4" w:space="0" w:color="000000"/>
        </w:tcBorders>
        <w:shd w:val="clear" w:color="auto" w:fill="FFFFFF"/>
      </w:tcPr>
    </w:tblStylePr>
    <w:tblStylePr w:type="lastRow">
      <w:rPr>
        <w:rFonts w:ascii="Arial" w:hAnsi="Arial"/>
        <w:i/>
        <w:color w:val="245A8D" w:themeColor="accent1" w:themeShade="95"/>
        <w:sz w:val="22"/>
      </w:rPr>
      <w:tblPr/>
      <w:tcPr>
        <w:tcBorders>
          <w:top w:val="single" w:sz="4" w:space="0" w:color="5B9BD5" w:themeColor="accent1"/>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245A8D" w:themeColor="accent1" w:themeShade="95"/>
        <w:sz w:val="22"/>
      </w:rPr>
      <w:tblPr/>
      <w:tcPr>
        <w:tcBorders>
          <w:top w:val="none" w:sz="4" w:space="0" w:color="000000"/>
          <w:left w:val="none" w:sz="4" w:space="0" w:color="000000"/>
          <w:bottom w:val="none" w:sz="4" w:space="0" w:color="000000"/>
          <w:right w:val="single" w:sz="4" w:space="0" w:color="5B9BD5" w:themeColor="accent1"/>
        </w:tcBorders>
        <w:shd w:val="clear" w:color="auto" w:fill="FFFFFF"/>
      </w:tcPr>
    </w:tblStylePr>
    <w:tblStylePr w:type="lastCol">
      <w:rPr>
        <w:rFonts w:ascii="Arial" w:hAnsi="Arial"/>
        <w:i/>
        <w:color w:val="245A8D" w:themeColor="accent1" w:themeShade="95"/>
        <w:sz w:val="22"/>
      </w:rPr>
      <w:tblPr/>
      <w:tcPr>
        <w:tcBorders>
          <w:top w:val="none" w:sz="4" w:space="0" w:color="000000"/>
          <w:left w:val="single" w:sz="4" w:space="0" w:color="5B9BD5" w:themeColor="accent1"/>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245A8D" w:themeColor="accent1" w:themeShade="95"/>
        <w:sz w:val="22"/>
      </w:rPr>
      <w:tblPr/>
      <w:tcPr>
        <w:shd w:val="clear" w:color="auto" w:fill="FFFFFF"/>
      </w:tcPr>
    </w:tblStylePr>
    <w:tblStylePr w:type="band2Horz">
      <w:rPr>
        <w:rFonts w:ascii="Arial" w:hAnsi="Arial"/>
        <w:color w:val="245A8D" w:themeColor="accent1" w:themeShade="95"/>
        <w:sz w:val="22"/>
      </w:rPr>
    </w:tblStylePr>
  </w:style>
  <w:style w:type="table" w:customStyle="1" w:styleId="ListTable7Colorful-Accent21">
    <w:name w:val="List Table 7 Colorful - Accent 21"/>
    <w:basedOn w:val="TableNormal"/>
    <w:uiPriority w:val="99"/>
    <w:rsid w:val="002C119B"/>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auto" w:fill="FFFFFF"/>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auto" w:fill="FFFFFF"/>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F4B184" w:themeColor="accent2" w:themeTint="97" w:themeShade="95"/>
        <w:sz w:val="22"/>
      </w:rPr>
      <w:tblPr/>
      <w:tcPr>
        <w:shd w:val="clear" w:color="auto" w:fill="FFFFFF"/>
      </w:tcPr>
    </w:tblStylePr>
    <w:tblStylePr w:type="band2Horz">
      <w:rPr>
        <w:rFonts w:ascii="Arial" w:hAnsi="Arial"/>
        <w:color w:val="F4B184" w:themeColor="accent2" w:themeTint="97" w:themeShade="95"/>
        <w:sz w:val="22"/>
      </w:rPr>
    </w:tblStylePr>
  </w:style>
  <w:style w:type="table" w:customStyle="1" w:styleId="ListTable7Colorful-Accent31">
    <w:name w:val="List Table 7 Colorful - Accent 31"/>
    <w:basedOn w:val="TableNormal"/>
    <w:uiPriority w:val="99"/>
    <w:rsid w:val="002C119B"/>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4" w:space="0" w:color="000000"/>
          <w:left w:val="none" w:sz="4" w:space="0" w:color="000000"/>
          <w:bottom w:val="single" w:sz="4" w:space="0" w:color="C9C9C9" w:themeColor="accent3" w:themeTint="98"/>
          <w:right w:val="none" w:sz="4" w:space="0" w:color="000000"/>
        </w:tcBorders>
        <w:shd w:val="clear" w:color="auto" w:fill="FFFFFF"/>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C9C9C9" w:themeColor="accent3" w:themeTint="98" w:themeShade="95"/>
        <w:sz w:val="22"/>
      </w:rPr>
      <w:tblPr/>
      <w:tcPr>
        <w:tcBorders>
          <w:top w:val="none" w:sz="4" w:space="0" w:color="000000"/>
          <w:left w:val="none" w:sz="4" w:space="0" w:color="000000"/>
          <w:bottom w:val="none" w:sz="4" w:space="0" w:color="000000"/>
          <w:right w:val="single" w:sz="4" w:space="0" w:color="C9C9C9" w:themeColor="accent3" w:themeTint="98"/>
        </w:tcBorders>
        <w:shd w:val="clear" w:color="auto" w:fill="FFFFFF"/>
      </w:tcPr>
    </w:tblStylePr>
    <w:tblStylePr w:type="lastCol">
      <w:rPr>
        <w:rFonts w:ascii="Arial" w:hAnsi="Arial"/>
        <w:i/>
        <w:color w:val="C9C9C9" w:themeColor="accent3" w:themeTint="98" w:themeShade="95"/>
        <w:sz w:val="22"/>
      </w:rPr>
      <w:tblPr/>
      <w:tcPr>
        <w:tcBorders>
          <w:top w:val="none" w:sz="4" w:space="0" w:color="000000"/>
          <w:left w:val="single" w:sz="4" w:space="0" w:color="C9C9C9" w:themeColor="accent3" w:themeTint="98"/>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C9C9C9" w:themeColor="accent3" w:themeTint="98" w:themeShade="95"/>
        <w:sz w:val="22"/>
      </w:rPr>
      <w:tblPr/>
      <w:tcPr>
        <w:shd w:val="clear" w:color="auto" w:fill="FFFFFF"/>
      </w:tcPr>
    </w:tblStylePr>
    <w:tblStylePr w:type="band2Horz">
      <w:rPr>
        <w:rFonts w:ascii="Arial" w:hAnsi="Arial"/>
        <w:color w:val="C9C9C9" w:themeColor="accent3" w:themeTint="98" w:themeShade="95"/>
        <w:sz w:val="22"/>
      </w:rPr>
    </w:tblStylePr>
  </w:style>
  <w:style w:type="table" w:customStyle="1" w:styleId="ListTable7Colorful-Accent41">
    <w:name w:val="List Table 7 Colorful - Accent 41"/>
    <w:basedOn w:val="TableNormal"/>
    <w:uiPriority w:val="99"/>
    <w:rsid w:val="002C119B"/>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auto" w:fill="FFFFFF"/>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auto" w:fill="FFFFFF"/>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FFD865" w:themeColor="accent4" w:themeTint="9A" w:themeShade="95"/>
        <w:sz w:val="22"/>
      </w:rPr>
      <w:tblPr/>
      <w:tcPr>
        <w:shd w:val="clear" w:color="auto" w:fill="FFFFFF"/>
      </w:tcPr>
    </w:tblStylePr>
    <w:tblStylePr w:type="band2Horz">
      <w:rPr>
        <w:rFonts w:ascii="Arial" w:hAnsi="Arial"/>
        <w:color w:val="FFD865" w:themeColor="accent4" w:themeTint="9A" w:themeShade="95"/>
        <w:sz w:val="22"/>
      </w:rPr>
    </w:tblStylePr>
  </w:style>
  <w:style w:type="table" w:customStyle="1" w:styleId="ListTable7Colorful-Accent51">
    <w:name w:val="List Table 7 Colorful - Accent 51"/>
    <w:basedOn w:val="TableNormal"/>
    <w:uiPriority w:val="99"/>
    <w:rsid w:val="002C119B"/>
    <w:tblPr>
      <w:tblStyleRowBandSize w:val="1"/>
      <w:tblStyleColBandSize w:val="1"/>
      <w:tblBorders>
        <w:right w:val="single" w:sz="4" w:space="0" w:color="8DA9DB" w:themeColor="accent5" w:themeTint="9A"/>
      </w:tblBorders>
    </w:tblPr>
    <w:tblStylePr w:type="firstRow">
      <w:rPr>
        <w:rFonts w:ascii="Arial" w:hAnsi="Arial"/>
        <w:i/>
        <w:color w:val="8DA9DB" w:themeColor="accent5" w:themeTint="9A" w:themeShade="95"/>
        <w:sz w:val="22"/>
      </w:rPr>
      <w:tblPr/>
      <w:tcPr>
        <w:tcBorders>
          <w:top w:val="none" w:sz="4" w:space="0" w:color="000000"/>
          <w:left w:val="none" w:sz="4" w:space="0" w:color="000000"/>
          <w:bottom w:val="single" w:sz="4" w:space="0" w:color="8DA9DB" w:themeColor="accent5" w:themeTint="9A"/>
          <w:right w:val="none" w:sz="4" w:space="0" w:color="000000"/>
        </w:tcBorders>
        <w:shd w:val="clear" w:color="auto" w:fill="FFFFFF"/>
      </w:tcPr>
    </w:tblStylePr>
    <w:tblStylePr w:type="lastRow">
      <w:rPr>
        <w:rFonts w:ascii="Arial" w:hAnsi="Arial"/>
        <w:i/>
        <w:color w:val="8DA9DB" w:themeColor="accent5" w:themeTint="9A" w:themeShade="95"/>
        <w:sz w:val="22"/>
      </w:rPr>
      <w:tblPr/>
      <w:tcPr>
        <w:tcBorders>
          <w:top w:val="single" w:sz="4" w:space="0" w:color="8DA9DB" w:themeColor="accent5" w:themeTint="9A"/>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8DA9DB" w:themeColor="accent5" w:themeTint="9A" w:themeShade="95"/>
        <w:sz w:val="22"/>
      </w:rPr>
      <w:tblPr/>
      <w:tcPr>
        <w:tcBorders>
          <w:top w:val="none" w:sz="4" w:space="0" w:color="000000"/>
          <w:left w:val="none" w:sz="4" w:space="0" w:color="000000"/>
          <w:bottom w:val="none" w:sz="4" w:space="0" w:color="000000"/>
          <w:right w:val="single" w:sz="4" w:space="0" w:color="8DA9DB" w:themeColor="accent5" w:themeTint="9A"/>
        </w:tcBorders>
        <w:shd w:val="clear" w:color="auto" w:fill="FFFFFF"/>
      </w:tcPr>
    </w:tblStylePr>
    <w:tblStylePr w:type="lastCol">
      <w:rPr>
        <w:rFonts w:ascii="Arial" w:hAnsi="Arial"/>
        <w:i/>
        <w:color w:val="8DA9DB" w:themeColor="accent5" w:themeTint="9A" w:themeShade="95"/>
        <w:sz w:val="22"/>
      </w:rPr>
      <w:tblPr/>
      <w:tcPr>
        <w:tcBorders>
          <w:top w:val="none" w:sz="4" w:space="0" w:color="000000"/>
          <w:left w:val="single" w:sz="4" w:space="0" w:color="8DA9DB" w:themeColor="accent5" w:themeTint="9A"/>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8DA9DB" w:themeColor="accent5" w:themeTint="9A" w:themeShade="95"/>
        <w:sz w:val="22"/>
      </w:rPr>
      <w:tblPr/>
      <w:tcPr>
        <w:shd w:val="clear" w:color="auto" w:fill="FFFFFF"/>
      </w:tcPr>
    </w:tblStylePr>
    <w:tblStylePr w:type="band2Horz">
      <w:rPr>
        <w:rFonts w:ascii="Arial" w:hAnsi="Arial"/>
        <w:color w:val="8DA9DB" w:themeColor="accent5" w:themeTint="9A" w:themeShade="95"/>
        <w:sz w:val="22"/>
      </w:rPr>
    </w:tblStylePr>
  </w:style>
  <w:style w:type="table" w:customStyle="1" w:styleId="ListTable7Colorful-Accent61">
    <w:name w:val="List Table 7 Colorful - Accent 61"/>
    <w:basedOn w:val="TableNormal"/>
    <w:uiPriority w:val="99"/>
    <w:rsid w:val="002C119B"/>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4" w:space="0" w:color="000000"/>
          <w:left w:val="none" w:sz="4" w:space="0" w:color="000000"/>
          <w:bottom w:val="single" w:sz="4" w:space="0" w:color="A9D08E" w:themeColor="accent6" w:themeTint="98"/>
          <w:right w:val="none" w:sz="4" w:space="0" w:color="000000"/>
        </w:tcBorders>
        <w:shd w:val="clear" w:color="auto" w:fill="FFFFFF"/>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A9D08E" w:themeColor="accent6" w:themeTint="98" w:themeShade="95"/>
        <w:sz w:val="22"/>
      </w:rPr>
      <w:tblPr/>
      <w:tcPr>
        <w:tcBorders>
          <w:top w:val="none" w:sz="4" w:space="0" w:color="000000"/>
          <w:left w:val="none" w:sz="4" w:space="0" w:color="000000"/>
          <w:bottom w:val="none" w:sz="4" w:space="0" w:color="000000"/>
          <w:right w:val="single" w:sz="4" w:space="0" w:color="A9D08E" w:themeColor="accent6" w:themeTint="98"/>
        </w:tcBorders>
        <w:shd w:val="clear" w:color="auto" w:fill="FFFFFF"/>
      </w:tcPr>
    </w:tblStylePr>
    <w:tblStylePr w:type="lastCol">
      <w:rPr>
        <w:rFonts w:ascii="Arial" w:hAnsi="Arial"/>
        <w:i/>
        <w:color w:val="A9D08E" w:themeColor="accent6" w:themeTint="98" w:themeShade="95"/>
        <w:sz w:val="22"/>
      </w:rPr>
      <w:tblPr/>
      <w:tcPr>
        <w:tcBorders>
          <w:top w:val="none" w:sz="4" w:space="0" w:color="000000"/>
          <w:left w:val="single" w:sz="4" w:space="0" w:color="A9D08E" w:themeColor="accent6" w:themeTint="98"/>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A9D08E" w:themeColor="accent6" w:themeTint="98" w:themeShade="95"/>
        <w:sz w:val="22"/>
      </w:rPr>
      <w:tblPr/>
      <w:tcPr>
        <w:shd w:val="clear" w:color="auto" w:fill="FFFFFF"/>
      </w:tcPr>
    </w:tblStylePr>
    <w:tblStylePr w:type="band2Horz">
      <w:rPr>
        <w:rFonts w:ascii="Arial" w:hAnsi="Arial"/>
        <w:color w:val="A9D08E" w:themeColor="accent6" w:themeTint="98" w:themeShade="95"/>
        <w:sz w:val="22"/>
      </w:rPr>
    </w:tblStylePr>
  </w:style>
  <w:style w:type="table" w:customStyle="1" w:styleId="GridTable5Dark-Accent11">
    <w:name w:val="Grid Table 5 Dark - Accent 11"/>
    <w:basedOn w:val="TableNormal"/>
    <w:uiPriority w:val="99"/>
    <w:rsid w:val="00B530C3"/>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table" w:customStyle="1" w:styleId="GridTable5Dark-Accent41">
    <w:name w:val="Grid Table 5 Dark - Accent 41"/>
    <w:basedOn w:val="TableNormal"/>
    <w:uiPriority w:val="99"/>
    <w:rsid w:val="00B530C3"/>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character" w:customStyle="1" w:styleId="WW8Num2ztrue01">
    <w:name w:val="WW8Num2ztrue01"/>
    <w:rsid w:val="00B530C3"/>
  </w:style>
  <w:style w:type="character" w:customStyle="1" w:styleId="WW8Num2ztrue11">
    <w:name w:val="WW8Num2ztrue11"/>
    <w:rsid w:val="00B530C3"/>
  </w:style>
  <w:style w:type="character" w:customStyle="1" w:styleId="WW8Num2ztrue20">
    <w:name w:val="WW8Num2ztrue20"/>
    <w:rsid w:val="00B530C3"/>
  </w:style>
  <w:style w:type="character" w:customStyle="1" w:styleId="WW8Num2ztrue30">
    <w:name w:val="WW8Num2ztrue30"/>
    <w:rsid w:val="00B530C3"/>
  </w:style>
  <w:style w:type="character" w:customStyle="1" w:styleId="WW8Num2ztrue40">
    <w:name w:val="WW8Num2ztrue40"/>
    <w:rsid w:val="00B530C3"/>
  </w:style>
  <w:style w:type="character" w:customStyle="1" w:styleId="WW8Num2ztrue50">
    <w:name w:val="WW8Num2ztrue50"/>
    <w:rsid w:val="00B530C3"/>
  </w:style>
  <w:style w:type="character" w:customStyle="1" w:styleId="WW8Num3ztrue00">
    <w:name w:val="WW8Num3ztrue00"/>
    <w:rsid w:val="00B530C3"/>
  </w:style>
  <w:style w:type="character" w:customStyle="1" w:styleId="WW8Num3ztrue10">
    <w:name w:val="WW8Num3ztrue10"/>
    <w:rsid w:val="00B530C3"/>
  </w:style>
  <w:style w:type="character" w:customStyle="1" w:styleId="WW8Num3ztrue20">
    <w:name w:val="WW8Num3ztrue20"/>
    <w:rsid w:val="00B530C3"/>
  </w:style>
  <w:style w:type="character" w:customStyle="1" w:styleId="WW8Num3ztrue30">
    <w:name w:val="WW8Num3ztrue30"/>
    <w:rsid w:val="00B530C3"/>
  </w:style>
  <w:style w:type="character" w:customStyle="1" w:styleId="WW8Num3ztrue40">
    <w:name w:val="WW8Num3ztrue40"/>
    <w:rsid w:val="00B530C3"/>
  </w:style>
  <w:style w:type="character" w:customStyle="1" w:styleId="WW8Num3ztrue50">
    <w:name w:val="WW8Num3ztrue50"/>
    <w:rsid w:val="00B530C3"/>
  </w:style>
  <w:style w:type="character" w:customStyle="1" w:styleId="WW8Num3ztrue60">
    <w:name w:val="WW8Num3ztrue60"/>
    <w:rsid w:val="00B530C3"/>
  </w:style>
  <w:style w:type="character" w:customStyle="1" w:styleId="WW8Num5ztrue00">
    <w:name w:val="WW8Num5ztrue00"/>
    <w:rsid w:val="00B530C3"/>
  </w:style>
  <w:style w:type="character" w:customStyle="1" w:styleId="WW8Num5ztrue10">
    <w:name w:val="WW8Num5ztrue10"/>
    <w:rsid w:val="00B530C3"/>
  </w:style>
  <w:style w:type="character" w:customStyle="1" w:styleId="WW8Num5ztrue20">
    <w:name w:val="WW8Num5ztrue20"/>
    <w:rsid w:val="00B530C3"/>
  </w:style>
  <w:style w:type="character" w:customStyle="1" w:styleId="WW8Num5ztrue30">
    <w:name w:val="WW8Num5ztrue30"/>
    <w:rsid w:val="00B530C3"/>
  </w:style>
  <w:style w:type="character" w:customStyle="1" w:styleId="WW8Num5ztrue40">
    <w:name w:val="WW8Num5ztrue40"/>
    <w:rsid w:val="00B530C3"/>
  </w:style>
  <w:style w:type="character" w:customStyle="1" w:styleId="WW8Num5ztrue50">
    <w:name w:val="WW8Num5ztrue50"/>
    <w:rsid w:val="00B530C3"/>
  </w:style>
  <w:style w:type="character" w:customStyle="1" w:styleId="WW8Num5ztrue60">
    <w:name w:val="WW8Num5ztrue60"/>
    <w:rsid w:val="00B530C3"/>
  </w:style>
  <w:style w:type="character" w:customStyle="1" w:styleId="WW8Num7ztrue00">
    <w:name w:val="WW8Num7ztrue00"/>
    <w:rsid w:val="00B530C3"/>
  </w:style>
  <w:style w:type="character" w:customStyle="1" w:styleId="WW8Num7ztrue10">
    <w:name w:val="WW8Num7ztrue10"/>
    <w:rsid w:val="00B530C3"/>
  </w:style>
  <w:style w:type="character" w:customStyle="1" w:styleId="WW8Num7ztrue20">
    <w:name w:val="WW8Num7ztrue20"/>
    <w:rsid w:val="00B530C3"/>
  </w:style>
  <w:style w:type="character" w:customStyle="1" w:styleId="WW8Num7ztrue30">
    <w:name w:val="WW8Num7ztrue30"/>
    <w:rsid w:val="00B530C3"/>
  </w:style>
  <w:style w:type="character" w:customStyle="1" w:styleId="WW8Num7ztrue40">
    <w:name w:val="WW8Num7ztrue40"/>
    <w:rsid w:val="00B530C3"/>
  </w:style>
  <w:style w:type="character" w:customStyle="1" w:styleId="WW8Num7ztrue50">
    <w:name w:val="WW8Num7ztrue50"/>
    <w:rsid w:val="00B530C3"/>
  </w:style>
  <w:style w:type="character" w:customStyle="1" w:styleId="WW8Num7ztrue60">
    <w:name w:val="WW8Num7ztrue60"/>
    <w:rsid w:val="00B530C3"/>
  </w:style>
  <w:style w:type="character" w:customStyle="1" w:styleId="WW8Num10ztrue00">
    <w:name w:val="WW8Num10ztrue00"/>
    <w:rsid w:val="00B530C3"/>
  </w:style>
  <w:style w:type="character" w:customStyle="1" w:styleId="WW8Num10ztrue10">
    <w:name w:val="WW8Num10ztrue10"/>
    <w:rsid w:val="00B530C3"/>
  </w:style>
  <w:style w:type="character" w:customStyle="1" w:styleId="WW8Num10ztrue20">
    <w:name w:val="WW8Num10ztrue20"/>
    <w:rsid w:val="00B530C3"/>
  </w:style>
  <w:style w:type="character" w:customStyle="1" w:styleId="WW8Num10ztrue30">
    <w:name w:val="WW8Num10ztrue30"/>
    <w:rsid w:val="00B530C3"/>
  </w:style>
  <w:style w:type="character" w:customStyle="1" w:styleId="WW8Num10ztrue40">
    <w:name w:val="WW8Num10ztrue40"/>
    <w:rsid w:val="00B530C3"/>
  </w:style>
  <w:style w:type="character" w:customStyle="1" w:styleId="WW8Num10ztrue50">
    <w:name w:val="WW8Num10ztrue50"/>
    <w:rsid w:val="00B530C3"/>
  </w:style>
  <w:style w:type="character" w:customStyle="1" w:styleId="WW8Num10ztrue60">
    <w:name w:val="WW8Num10ztrue60"/>
    <w:rsid w:val="00B530C3"/>
  </w:style>
  <w:style w:type="character" w:customStyle="1" w:styleId="WW8Num12ztrue00">
    <w:name w:val="WW8Num12ztrue00"/>
    <w:rsid w:val="00B530C3"/>
  </w:style>
  <w:style w:type="character" w:customStyle="1" w:styleId="WW8Num12ztrue10">
    <w:name w:val="WW8Num12ztrue10"/>
    <w:rsid w:val="00B530C3"/>
  </w:style>
  <w:style w:type="character" w:customStyle="1" w:styleId="WW8Num12ztrue20">
    <w:name w:val="WW8Num12ztrue20"/>
    <w:rsid w:val="00B530C3"/>
  </w:style>
  <w:style w:type="character" w:customStyle="1" w:styleId="WW8Num12ztrue30">
    <w:name w:val="WW8Num12ztrue30"/>
    <w:rsid w:val="00B530C3"/>
  </w:style>
  <w:style w:type="character" w:customStyle="1" w:styleId="WW8Num12ztrue40">
    <w:name w:val="WW8Num12ztrue40"/>
    <w:rsid w:val="00B530C3"/>
  </w:style>
  <w:style w:type="character" w:customStyle="1" w:styleId="WW8Num12ztrue50">
    <w:name w:val="WW8Num12ztrue50"/>
    <w:rsid w:val="00B530C3"/>
  </w:style>
  <w:style w:type="character" w:customStyle="1" w:styleId="WW8Num12ztrue60">
    <w:name w:val="WW8Num12ztrue60"/>
    <w:rsid w:val="00B530C3"/>
  </w:style>
  <w:style w:type="character" w:customStyle="1" w:styleId="WW8Num13ztrue00">
    <w:name w:val="WW8Num13ztrue00"/>
    <w:rsid w:val="00B530C3"/>
  </w:style>
  <w:style w:type="character" w:customStyle="1" w:styleId="WW8Num13ztrue10">
    <w:name w:val="WW8Num13ztrue10"/>
    <w:rsid w:val="00B530C3"/>
  </w:style>
  <w:style w:type="character" w:customStyle="1" w:styleId="WW8Num13ztrue20">
    <w:name w:val="WW8Num13ztrue20"/>
    <w:rsid w:val="00B530C3"/>
  </w:style>
  <w:style w:type="character" w:customStyle="1" w:styleId="WW8Num13ztrue30">
    <w:name w:val="WW8Num13ztrue30"/>
    <w:rsid w:val="00B530C3"/>
  </w:style>
  <w:style w:type="character" w:customStyle="1" w:styleId="WW8Num13ztrue40">
    <w:name w:val="WW8Num13ztrue40"/>
    <w:rsid w:val="00B530C3"/>
  </w:style>
  <w:style w:type="character" w:customStyle="1" w:styleId="WW8Num13ztrue50">
    <w:name w:val="WW8Num13ztrue50"/>
    <w:rsid w:val="00B530C3"/>
  </w:style>
  <w:style w:type="character" w:customStyle="1" w:styleId="WW8Num13ztrue60">
    <w:name w:val="WW8Num13ztrue60"/>
    <w:rsid w:val="00B530C3"/>
  </w:style>
  <w:style w:type="character" w:customStyle="1" w:styleId="WW8Num15ztrue00">
    <w:name w:val="WW8Num15ztrue00"/>
    <w:rsid w:val="00B530C3"/>
  </w:style>
  <w:style w:type="character" w:customStyle="1" w:styleId="WW8Num15ztrue10">
    <w:name w:val="WW8Num15ztrue10"/>
    <w:rsid w:val="00B530C3"/>
  </w:style>
  <w:style w:type="character" w:customStyle="1" w:styleId="WW8Num15ztrue20">
    <w:name w:val="WW8Num15ztrue20"/>
    <w:rsid w:val="00B530C3"/>
  </w:style>
  <w:style w:type="character" w:customStyle="1" w:styleId="WW8Num15ztrue30">
    <w:name w:val="WW8Num15ztrue30"/>
    <w:rsid w:val="00B530C3"/>
  </w:style>
  <w:style w:type="character" w:customStyle="1" w:styleId="WW8Num15ztrue40">
    <w:name w:val="WW8Num15ztrue40"/>
    <w:rsid w:val="00B530C3"/>
  </w:style>
  <w:style w:type="character" w:customStyle="1" w:styleId="WW8Num15ztrue50">
    <w:name w:val="WW8Num15ztrue50"/>
    <w:rsid w:val="00B530C3"/>
  </w:style>
  <w:style w:type="character" w:customStyle="1" w:styleId="WW8Num15ztrue60">
    <w:name w:val="WW8Num15ztrue60"/>
    <w:rsid w:val="00B530C3"/>
  </w:style>
  <w:style w:type="character" w:customStyle="1" w:styleId="WW8Num16ztrue00">
    <w:name w:val="WW8Num16ztrue00"/>
    <w:rsid w:val="00B530C3"/>
  </w:style>
  <w:style w:type="character" w:customStyle="1" w:styleId="WW8Num16ztrue10">
    <w:name w:val="WW8Num16ztrue10"/>
    <w:rsid w:val="00B530C3"/>
  </w:style>
  <w:style w:type="character" w:customStyle="1" w:styleId="WW8Num16ztrue20">
    <w:name w:val="WW8Num16ztrue20"/>
    <w:rsid w:val="00B530C3"/>
  </w:style>
  <w:style w:type="character" w:customStyle="1" w:styleId="WW8Num16ztrue30">
    <w:name w:val="WW8Num16ztrue30"/>
    <w:rsid w:val="00B530C3"/>
  </w:style>
  <w:style w:type="character" w:customStyle="1" w:styleId="WW8Num16ztrue40">
    <w:name w:val="WW8Num16ztrue40"/>
    <w:rsid w:val="00B530C3"/>
  </w:style>
  <w:style w:type="character" w:customStyle="1" w:styleId="WW8Num16ztrue50">
    <w:name w:val="WW8Num16ztrue50"/>
    <w:rsid w:val="00B530C3"/>
  </w:style>
  <w:style w:type="character" w:customStyle="1" w:styleId="WW8Num17ztrue00">
    <w:name w:val="WW8Num17ztrue00"/>
    <w:rsid w:val="00B530C3"/>
  </w:style>
  <w:style w:type="character" w:customStyle="1" w:styleId="WW8Num17ztrue10">
    <w:name w:val="WW8Num17ztrue10"/>
    <w:rsid w:val="00B530C3"/>
  </w:style>
  <w:style w:type="character" w:customStyle="1" w:styleId="WW8Num17ztrue20">
    <w:name w:val="WW8Num17ztrue20"/>
    <w:rsid w:val="00B530C3"/>
  </w:style>
  <w:style w:type="character" w:customStyle="1" w:styleId="WW8Num17ztrue30">
    <w:name w:val="WW8Num17ztrue30"/>
    <w:rsid w:val="00B530C3"/>
  </w:style>
  <w:style w:type="character" w:customStyle="1" w:styleId="WW8Num17ztrue40">
    <w:name w:val="WW8Num17ztrue40"/>
    <w:rsid w:val="00B530C3"/>
  </w:style>
  <w:style w:type="character" w:customStyle="1" w:styleId="WW8Num17ztrue50">
    <w:name w:val="WW8Num17ztrue50"/>
    <w:rsid w:val="00B530C3"/>
  </w:style>
  <w:style w:type="character" w:customStyle="1" w:styleId="WW8Num17ztrue60">
    <w:name w:val="WW8Num17ztrue60"/>
    <w:rsid w:val="00B530C3"/>
  </w:style>
  <w:style w:type="character" w:customStyle="1" w:styleId="WW8Num19ztrue00">
    <w:name w:val="WW8Num19ztrue00"/>
    <w:rsid w:val="00B530C3"/>
  </w:style>
  <w:style w:type="character" w:customStyle="1" w:styleId="WW8Num19ztrue10">
    <w:name w:val="WW8Num19ztrue10"/>
    <w:rsid w:val="00B530C3"/>
  </w:style>
  <w:style w:type="character" w:customStyle="1" w:styleId="WW8Num19ztrue20">
    <w:name w:val="WW8Num19ztrue20"/>
    <w:rsid w:val="00B530C3"/>
  </w:style>
  <w:style w:type="character" w:customStyle="1" w:styleId="WW8Num19ztrue30">
    <w:name w:val="WW8Num19ztrue30"/>
    <w:rsid w:val="00B530C3"/>
  </w:style>
  <w:style w:type="character" w:customStyle="1" w:styleId="WW8Num19ztrue40">
    <w:name w:val="WW8Num19ztrue40"/>
    <w:rsid w:val="00B530C3"/>
  </w:style>
  <w:style w:type="character" w:customStyle="1" w:styleId="WW8Num20ztrue00">
    <w:name w:val="WW8Num20ztrue00"/>
    <w:rsid w:val="00B530C3"/>
  </w:style>
  <w:style w:type="character" w:customStyle="1" w:styleId="WW8Num20ztrue10">
    <w:name w:val="WW8Num20ztrue10"/>
    <w:rsid w:val="00B530C3"/>
  </w:style>
  <w:style w:type="character" w:customStyle="1" w:styleId="WW8Num20ztrue20">
    <w:name w:val="WW8Num20ztrue20"/>
    <w:rsid w:val="00B530C3"/>
  </w:style>
  <w:style w:type="character" w:customStyle="1" w:styleId="WW8Num20ztrue30">
    <w:name w:val="WW8Num20ztrue30"/>
    <w:rsid w:val="00B530C3"/>
  </w:style>
  <w:style w:type="character" w:customStyle="1" w:styleId="WW8Num20ztrue40">
    <w:name w:val="WW8Num20ztrue40"/>
    <w:rsid w:val="00B530C3"/>
  </w:style>
  <w:style w:type="character" w:customStyle="1" w:styleId="WW8Num20ztrue50">
    <w:name w:val="WW8Num20ztrue50"/>
    <w:rsid w:val="00B530C3"/>
  </w:style>
  <w:style w:type="character" w:customStyle="1" w:styleId="WW8Num20ztrue60">
    <w:name w:val="WW8Num20ztrue60"/>
    <w:rsid w:val="00B530C3"/>
  </w:style>
  <w:style w:type="character" w:customStyle="1" w:styleId="WW8Num21ztrue00">
    <w:name w:val="WW8Num21ztrue00"/>
    <w:rsid w:val="00B530C3"/>
  </w:style>
  <w:style w:type="character" w:customStyle="1" w:styleId="WW8Num21ztrue10">
    <w:name w:val="WW8Num21ztrue10"/>
    <w:rsid w:val="00B530C3"/>
  </w:style>
  <w:style w:type="character" w:customStyle="1" w:styleId="WW8Num21ztrue20">
    <w:name w:val="WW8Num21ztrue20"/>
    <w:rsid w:val="00B530C3"/>
  </w:style>
  <w:style w:type="character" w:customStyle="1" w:styleId="WW8Num21ztrue30">
    <w:name w:val="WW8Num21ztrue30"/>
    <w:rsid w:val="00B530C3"/>
  </w:style>
  <w:style w:type="character" w:customStyle="1" w:styleId="WW8Num21ztrue40">
    <w:name w:val="WW8Num21ztrue40"/>
    <w:rsid w:val="00B530C3"/>
  </w:style>
  <w:style w:type="character" w:customStyle="1" w:styleId="WW8Num21ztrue50">
    <w:name w:val="WW8Num21ztrue50"/>
    <w:rsid w:val="00B530C3"/>
  </w:style>
  <w:style w:type="character" w:customStyle="1" w:styleId="WW8Num21ztrue60">
    <w:name w:val="WW8Num21ztrue60"/>
    <w:rsid w:val="00B530C3"/>
  </w:style>
  <w:style w:type="character" w:customStyle="1" w:styleId="WW8Num22ztrue00">
    <w:name w:val="WW8Num22ztrue00"/>
    <w:rsid w:val="00B530C3"/>
  </w:style>
  <w:style w:type="character" w:customStyle="1" w:styleId="WW8Num22ztrue10">
    <w:name w:val="WW8Num22ztrue10"/>
    <w:rsid w:val="00B530C3"/>
  </w:style>
  <w:style w:type="character" w:customStyle="1" w:styleId="WW8Num22ztrue20">
    <w:name w:val="WW8Num22ztrue20"/>
    <w:rsid w:val="00B530C3"/>
  </w:style>
  <w:style w:type="character" w:customStyle="1" w:styleId="WW8Num22ztrue30">
    <w:name w:val="WW8Num22ztrue30"/>
    <w:rsid w:val="00B530C3"/>
  </w:style>
  <w:style w:type="character" w:customStyle="1" w:styleId="WW8Num22ztrue40">
    <w:name w:val="WW8Num22ztrue40"/>
    <w:rsid w:val="00B530C3"/>
  </w:style>
  <w:style w:type="character" w:customStyle="1" w:styleId="WW8Num22ztrue50">
    <w:name w:val="WW8Num22ztrue50"/>
    <w:rsid w:val="00B530C3"/>
  </w:style>
  <w:style w:type="character" w:customStyle="1" w:styleId="WW8Num22ztrue60">
    <w:name w:val="WW8Num22ztrue60"/>
    <w:rsid w:val="00B530C3"/>
  </w:style>
  <w:style w:type="character" w:customStyle="1" w:styleId="WW8Num23ztrue00">
    <w:name w:val="WW8Num23ztrue00"/>
    <w:rsid w:val="00B530C3"/>
  </w:style>
  <w:style w:type="character" w:customStyle="1" w:styleId="WW8Num23ztrue10">
    <w:name w:val="WW8Num23ztrue10"/>
    <w:rsid w:val="00B530C3"/>
  </w:style>
  <w:style w:type="character" w:customStyle="1" w:styleId="WW8Num23ztrue20">
    <w:name w:val="WW8Num23ztrue20"/>
    <w:rsid w:val="00B530C3"/>
  </w:style>
  <w:style w:type="character" w:customStyle="1" w:styleId="WW8Num23ztrue30">
    <w:name w:val="WW8Num23ztrue30"/>
    <w:rsid w:val="00B530C3"/>
  </w:style>
  <w:style w:type="character" w:customStyle="1" w:styleId="WW8Num23ztrue40">
    <w:name w:val="WW8Num23ztrue40"/>
    <w:rsid w:val="00B530C3"/>
  </w:style>
  <w:style w:type="character" w:customStyle="1" w:styleId="WW8Num24ztrue00">
    <w:name w:val="WW8Num24ztrue00"/>
    <w:rsid w:val="00B530C3"/>
  </w:style>
  <w:style w:type="character" w:customStyle="1" w:styleId="WW8Num24ztrue10">
    <w:name w:val="WW8Num24ztrue10"/>
    <w:rsid w:val="00B530C3"/>
  </w:style>
  <w:style w:type="character" w:customStyle="1" w:styleId="WW8Num24ztrue20">
    <w:name w:val="WW8Num24ztrue20"/>
    <w:rsid w:val="00B530C3"/>
  </w:style>
  <w:style w:type="character" w:customStyle="1" w:styleId="WW8Num24ztrue30">
    <w:name w:val="WW8Num24ztrue30"/>
    <w:rsid w:val="00B530C3"/>
  </w:style>
  <w:style w:type="character" w:customStyle="1" w:styleId="WW8Num24ztrue40">
    <w:name w:val="WW8Num24ztrue40"/>
    <w:rsid w:val="00B530C3"/>
  </w:style>
  <w:style w:type="character" w:customStyle="1" w:styleId="WW8Num24ztrue50">
    <w:name w:val="WW8Num24ztrue50"/>
    <w:rsid w:val="00B530C3"/>
  </w:style>
  <w:style w:type="character" w:customStyle="1" w:styleId="WW8Num25ztrue00">
    <w:name w:val="WW8Num25ztrue00"/>
    <w:rsid w:val="00B530C3"/>
  </w:style>
  <w:style w:type="character" w:customStyle="1" w:styleId="WW8Num25ztrue10">
    <w:name w:val="WW8Num25ztrue10"/>
    <w:rsid w:val="00B530C3"/>
  </w:style>
  <w:style w:type="character" w:customStyle="1" w:styleId="WW8Num25ztrue20">
    <w:name w:val="WW8Num25ztrue20"/>
    <w:rsid w:val="00B530C3"/>
  </w:style>
  <w:style w:type="character" w:customStyle="1" w:styleId="WW8Num25ztrue30">
    <w:name w:val="WW8Num25ztrue30"/>
    <w:rsid w:val="00B530C3"/>
  </w:style>
  <w:style w:type="character" w:customStyle="1" w:styleId="WW8Num25ztrue40">
    <w:name w:val="WW8Num25ztrue40"/>
    <w:rsid w:val="00B530C3"/>
  </w:style>
  <w:style w:type="character" w:customStyle="1" w:styleId="WW8Num25ztrue50">
    <w:name w:val="WW8Num25ztrue50"/>
    <w:rsid w:val="00B530C3"/>
  </w:style>
  <w:style w:type="character" w:customStyle="1" w:styleId="WW8Num26ztrue00">
    <w:name w:val="WW8Num26ztrue00"/>
    <w:rsid w:val="00B530C3"/>
  </w:style>
  <w:style w:type="character" w:customStyle="1" w:styleId="WW8Num26ztrue10">
    <w:name w:val="WW8Num26ztrue10"/>
    <w:rsid w:val="00B530C3"/>
  </w:style>
  <w:style w:type="character" w:customStyle="1" w:styleId="WW8Num26ztrue20">
    <w:name w:val="WW8Num26ztrue20"/>
    <w:rsid w:val="00B530C3"/>
  </w:style>
  <w:style w:type="character" w:customStyle="1" w:styleId="WW8Num26ztrue30">
    <w:name w:val="WW8Num26ztrue30"/>
    <w:rsid w:val="00B530C3"/>
  </w:style>
  <w:style w:type="character" w:customStyle="1" w:styleId="WW8Num26ztrue40">
    <w:name w:val="WW8Num26ztrue40"/>
    <w:rsid w:val="00B530C3"/>
  </w:style>
  <w:style w:type="character" w:customStyle="1" w:styleId="WW8Num26ztrue50">
    <w:name w:val="WW8Num26ztrue50"/>
    <w:rsid w:val="00B530C3"/>
  </w:style>
  <w:style w:type="character" w:customStyle="1" w:styleId="WW8Num26ztrue60">
    <w:name w:val="WW8Num26ztrue60"/>
    <w:rsid w:val="00B530C3"/>
  </w:style>
  <w:style w:type="character" w:customStyle="1" w:styleId="WW8Num28ztrue00">
    <w:name w:val="WW8Num28ztrue00"/>
    <w:rsid w:val="00B530C3"/>
  </w:style>
  <w:style w:type="character" w:customStyle="1" w:styleId="WW8Num28ztrue10">
    <w:name w:val="WW8Num28ztrue10"/>
    <w:rsid w:val="00B530C3"/>
  </w:style>
  <w:style w:type="character" w:customStyle="1" w:styleId="WW8Num28ztrue20">
    <w:name w:val="WW8Num28ztrue20"/>
    <w:rsid w:val="00B530C3"/>
  </w:style>
  <w:style w:type="character" w:customStyle="1" w:styleId="WW8Num28ztrue30">
    <w:name w:val="WW8Num28ztrue30"/>
    <w:rsid w:val="00B530C3"/>
  </w:style>
  <w:style w:type="character" w:customStyle="1" w:styleId="WW8Num28ztrue40">
    <w:name w:val="WW8Num28ztrue40"/>
    <w:rsid w:val="00B530C3"/>
  </w:style>
  <w:style w:type="character" w:customStyle="1" w:styleId="WW8Num28ztrue50">
    <w:name w:val="WW8Num28ztrue50"/>
    <w:rsid w:val="00B530C3"/>
  </w:style>
  <w:style w:type="character" w:customStyle="1" w:styleId="WW8Num28ztrue60">
    <w:name w:val="WW8Num28ztrue60"/>
    <w:rsid w:val="00B530C3"/>
  </w:style>
  <w:style w:type="character" w:customStyle="1" w:styleId="WW8Num29ztrue00">
    <w:name w:val="WW8Num29ztrue00"/>
    <w:rsid w:val="00B530C3"/>
  </w:style>
  <w:style w:type="character" w:customStyle="1" w:styleId="WW8Num29ztrue10">
    <w:name w:val="WW8Num29ztrue10"/>
    <w:rsid w:val="00B530C3"/>
  </w:style>
  <w:style w:type="character" w:customStyle="1" w:styleId="WW8Num29ztrue20">
    <w:name w:val="WW8Num29ztrue20"/>
    <w:rsid w:val="00B530C3"/>
  </w:style>
  <w:style w:type="character" w:customStyle="1" w:styleId="WW8Num29ztrue30">
    <w:name w:val="WW8Num29ztrue30"/>
    <w:rsid w:val="00B530C3"/>
  </w:style>
  <w:style w:type="character" w:customStyle="1" w:styleId="WW8Num29ztrue40">
    <w:name w:val="WW8Num29ztrue40"/>
    <w:rsid w:val="00B530C3"/>
  </w:style>
  <w:style w:type="character" w:customStyle="1" w:styleId="WW8Num29ztrue50">
    <w:name w:val="WW8Num29ztrue50"/>
    <w:rsid w:val="00B530C3"/>
  </w:style>
  <w:style w:type="character" w:customStyle="1" w:styleId="WW8Num29ztrue60">
    <w:name w:val="WW8Num29ztrue60"/>
    <w:rsid w:val="00B530C3"/>
  </w:style>
  <w:style w:type="character" w:customStyle="1" w:styleId="WW8Num30ztrue00">
    <w:name w:val="WW8Num30ztrue00"/>
    <w:rsid w:val="00B530C3"/>
  </w:style>
  <w:style w:type="character" w:customStyle="1" w:styleId="WW8Num30ztrue10">
    <w:name w:val="WW8Num30ztrue10"/>
    <w:rsid w:val="00B530C3"/>
  </w:style>
  <w:style w:type="character" w:customStyle="1" w:styleId="WW8Num30ztrue20">
    <w:name w:val="WW8Num30ztrue20"/>
    <w:rsid w:val="00B530C3"/>
  </w:style>
  <w:style w:type="character" w:customStyle="1" w:styleId="WW8Num30ztrue30">
    <w:name w:val="WW8Num30ztrue30"/>
    <w:rsid w:val="00B530C3"/>
  </w:style>
  <w:style w:type="character" w:customStyle="1" w:styleId="WW8Num30ztrue40">
    <w:name w:val="WW8Num30ztrue40"/>
    <w:rsid w:val="00B530C3"/>
  </w:style>
  <w:style w:type="character" w:customStyle="1" w:styleId="WW8Num30ztrue50">
    <w:name w:val="WW8Num30ztrue50"/>
    <w:rsid w:val="00B530C3"/>
  </w:style>
  <w:style w:type="character" w:customStyle="1" w:styleId="WW8Num30ztrue60">
    <w:name w:val="WW8Num30ztrue60"/>
    <w:rsid w:val="00B530C3"/>
  </w:style>
  <w:style w:type="character" w:customStyle="1" w:styleId="WW8Num31ztrue00">
    <w:name w:val="WW8Num31ztrue00"/>
    <w:rsid w:val="00B530C3"/>
  </w:style>
  <w:style w:type="character" w:customStyle="1" w:styleId="WW8Num31ztrue10">
    <w:name w:val="WW8Num31ztrue10"/>
    <w:rsid w:val="00B530C3"/>
  </w:style>
  <w:style w:type="character" w:customStyle="1" w:styleId="WW8Num31ztrue20">
    <w:name w:val="WW8Num31ztrue20"/>
    <w:rsid w:val="00B530C3"/>
  </w:style>
  <w:style w:type="character" w:customStyle="1" w:styleId="WW8Num31ztrue30">
    <w:name w:val="WW8Num31ztrue30"/>
    <w:rsid w:val="00B530C3"/>
  </w:style>
  <w:style w:type="character" w:customStyle="1" w:styleId="WW8Num31ztrue40">
    <w:name w:val="WW8Num31ztrue40"/>
    <w:rsid w:val="00B530C3"/>
  </w:style>
  <w:style w:type="character" w:customStyle="1" w:styleId="WW8Num31ztrue50">
    <w:name w:val="WW8Num31ztrue50"/>
    <w:rsid w:val="00B530C3"/>
  </w:style>
  <w:style w:type="character" w:customStyle="1" w:styleId="WW8Num31ztrue60">
    <w:name w:val="WW8Num31ztrue60"/>
    <w:rsid w:val="00B530C3"/>
  </w:style>
  <w:style w:type="character" w:customStyle="1" w:styleId="WW8Num32ztrue00">
    <w:name w:val="WW8Num32ztrue00"/>
    <w:rsid w:val="00B530C3"/>
  </w:style>
  <w:style w:type="character" w:customStyle="1" w:styleId="WW8Num32ztrue10">
    <w:name w:val="WW8Num32ztrue10"/>
    <w:rsid w:val="00B530C3"/>
  </w:style>
  <w:style w:type="character" w:customStyle="1" w:styleId="WW8Num32ztrue20">
    <w:name w:val="WW8Num32ztrue20"/>
    <w:rsid w:val="00B530C3"/>
  </w:style>
  <w:style w:type="character" w:customStyle="1" w:styleId="WW8Num32ztrue30">
    <w:name w:val="WW8Num32ztrue30"/>
    <w:rsid w:val="00B530C3"/>
  </w:style>
  <w:style w:type="character" w:customStyle="1" w:styleId="WW8Num32ztrue40">
    <w:name w:val="WW8Num32ztrue40"/>
    <w:rsid w:val="00B530C3"/>
  </w:style>
  <w:style w:type="character" w:customStyle="1" w:styleId="WW8Num32ztrue50">
    <w:name w:val="WW8Num32ztrue50"/>
    <w:rsid w:val="00B530C3"/>
  </w:style>
  <w:style w:type="character" w:customStyle="1" w:styleId="WW8Num34ztrue00">
    <w:name w:val="WW8Num34ztrue00"/>
    <w:rsid w:val="00B530C3"/>
  </w:style>
  <w:style w:type="character" w:customStyle="1" w:styleId="WW8Num34ztrue10">
    <w:name w:val="WW8Num34ztrue10"/>
    <w:rsid w:val="00B530C3"/>
  </w:style>
  <w:style w:type="character" w:customStyle="1" w:styleId="WW8Num34ztrue20">
    <w:name w:val="WW8Num34ztrue20"/>
    <w:rsid w:val="00B530C3"/>
  </w:style>
  <w:style w:type="character" w:customStyle="1" w:styleId="WW8Num34ztrue30">
    <w:name w:val="WW8Num34ztrue30"/>
    <w:rsid w:val="00B530C3"/>
  </w:style>
  <w:style w:type="character" w:customStyle="1" w:styleId="WW8Num34ztrue40">
    <w:name w:val="WW8Num34ztrue40"/>
    <w:rsid w:val="00B530C3"/>
  </w:style>
  <w:style w:type="character" w:customStyle="1" w:styleId="WW8Num34ztrue50">
    <w:name w:val="WW8Num34ztrue50"/>
    <w:rsid w:val="00B530C3"/>
  </w:style>
  <w:style w:type="character" w:customStyle="1" w:styleId="WW8Num34ztrue60">
    <w:name w:val="WW8Num34ztrue60"/>
    <w:rsid w:val="00B530C3"/>
  </w:style>
  <w:style w:type="character" w:customStyle="1" w:styleId="WW8Num35ztrue00">
    <w:name w:val="WW8Num35ztrue00"/>
    <w:rsid w:val="00B530C3"/>
  </w:style>
  <w:style w:type="character" w:customStyle="1" w:styleId="WW8Num35ztrue10">
    <w:name w:val="WW8Num35ztrue10"/>
    <w:rsid w:val="00B530C3"/>
  </w:style>
  <w:style w:type="character" w:customStyle="1" w:styleId="WW8Num35ztrue20">
    <w:name w:val="WW8Num35ztrue20"/>
    <w:rsid w:val="00B530C3"/>
  </w:style>
  <w:style w:type="character" w:customStyle="1" w:styleId="WW8Num35ztrue30">
    <w:name w:val="WW8Num35ztrue30"/>
    <w:rsid w:val="00B530C3"/>
  </w:style>
  <w:style w:type="character" w:customStyle="1" w:styleId="WW8Num35ztrue40">
    <w:name w:val="WW8Num35ztrue40"/>
    <w:rsid w:val="00B530C3"/>
  </w:style>
  <w:style w:type="character" w:customStyle="1" w:styleId="WW8Num35ztrue50">
    <w:name w:val="WW8Num35ztrue50"/>
    <w:rsid w:val="00B530C3"/>
  </w:style>
  <w:style w:type="character" w:customStyle="1" w:styleId="WW8Num35ztrue60">
    <w:name w:val="WW8Num35ztrue60"/>
    <w:rsid w:val="00B530C3"/>
  </w:style>
  <w:style w:type="character" w:customStyle="1" w:styleId="WW8Num36ztrue00">
    <w:name w:val="WW8Num36ztrue00"/>
    <w:rsid w:val="00B530C3"/>
  </w:style>
  <w:style w:type="character" w:customStyle="1" w:styleId="WW8Num36ztrue10">
    <w:name w:val="WW8Num36ztrue10"/>
    <w:rsid w:val="00B530C3"/>
  </w:style>
  <w:style w:type="character" w:customStyle="1" w:styleId="WW8Num36ztrue20">
    <w:name w:val="WW8Num36ztrue20"/>
    <w:rsid w:val="00B530C3"/>
  </w:style>
  <w:style w:type="character" w:customStyle="1" w:styleId="WW8Num36ztrue30">
    <w:name w:val="WW8Num36ztrue30"/>
    <w:rsid w:val="00B530C3"/>
  </w:style>
  <w:style w:type="character" w:customStyle="1" w:styleId="WW8Num36ztrue40">
    <w:name w:val="WW8Num36ztrue40"/>
    <w:rsid w:val="00B530C3"/>
  </w:style>
  <w:style w:type="character" w:customStyle="1" w:styleId="WW8Num36ztrue50">
    <w:name w:val="WW8Num36ztrue50"/>
    <w:rsid w:val="00B530C3"/>
  </w:style>
  <w:style w:type="character" w:customStyle="1" w:styleId="WW8Num36ztrue60">
    <w:name w:val="WW8Num36ztrue60"/>
    <w:rsid w:val="00B530C3"/>
  </w:style>
  <w:style w:type="character" w:customStyle="1" w:styleId="WW8Num39ztrue00">
    <w:name w:val="WW8Num39ztrue00"/>
    <w:rsid w:val="00B530C3"/>
  </w:style>
  <w:style w:type="character" w:customStyle="1" w:styleId="WW8Num39ztrue10">
    <w:name w:val="WW8Num39ztrue10"/>
    <w:rsid w:val="00B530C3"/>
  </w:style>
  <w:style w:type="character" w:customStyle="1" w:styleId="WW8Num39ztrue20">
    <w:name w:val="WW8Num39ztrue20"/>
    <w:rsid w:val="00B530C3"/>
  </w:style>
  <w:style w:type="character" w:customStyle="1" w:styleId="WW8Num39ztrue30">
    <w:name w:val="WW8Num39ztrue30"/>
    <w:rsid w:val="00B530C3"/>
  </w:style>
  <w:style w:type="character" w:customStyle="1" w:styleId="WW8Num39ztrue40">
    <w:name w:val="WW8Num39ztrue40"/>
    <w:rsid w:val="00B530C3"/>
  </w:style>
  <w:style w:type="character" w:customStyle="1" w:styleId="WW8Num39ztrue50">
    <w:name w:val="WW8Num39ztrue50"/>
    <w:rsid w:val="00B530C3"/>
  </w:style>
  <w:style w:type="character" w:customStyle="1" w:styleId="WW8Num39ztrue60">
    <w:name w:val="WW8Num39ztrue60"/>
    <w:rsid w:val="00B530C3"/>
  </w:style>
  <w:style w:type="character" w:customStyle="1" w:styleId="WW8Num40ztrue00">
    <w:name w:val="WW8Num40ztrue00"/>
    <w:rsid w:val="00B530C3"/>
  </w:style>
  <w:style w:type="character" w:customStyle="1" w:styleId="WW8Num40ztrue10">
    <w:name w:val="WW8Num40ztrue10"/>
    <w:rsid w:val="00B530C3"/>
  </w:style>
  <w:style w:type="character" w:customStyle="1" w:styleId="WW8Num40ztrue20">
    <w:name w:val="WW8Num40ztrue20"/>
    <w:rsid w:val="00B530C3"/>
  </w:style>
  <w:style w:type="character" w:customStyle="1" w:styleId="WW8Num40ztrue30">
    <w:name w:val="WW8Num40ztrue30"/>
    <w:rsid w:val="00B530C3"/>
  </w:style>
  <w:style w:type="character" w:customStyle="1" w:styleId="WW8Num40ztrue40">
    <w:name w:val="WW8Num40ztrue40"/>
    <w:rsid w:val="00B530C3"/>
  </w:style>
  <w:style w:type="character" w:customStyle="1" w:styleId="WW8Num40ztrue50">
    <w:name w:val="WW8Num40ztrue50"/>
    <w:rsid w:val="00B530C3"/>
  </w:style>
  <w:style w:type="character" w:customStyle="1" w:styleId="WW8Num40ztrue60">
    <w:name w:val="WW8Num40ztrue60"/>
    <w:rsid w:val="00B530C3"/>
  </w:style>
  <w:style w:type="character" w:customStyle="1" w:styleId="WW8Num41ztrue00">
    <w:name w:val="WW8Num41ztrue00"/>
    <w:rsid w:val="00B530C3"/>
  </w:style>
  <w:style w:type="character" w:customStyle="1" w:styleId="WW8Num41ztrue10">
    <w:name w:val="WW8Num41ztrue10"/>
    <w:rsid w:val="00B530C3"/>
  </w:style>
  <w:style w:type="character" w:customStyle="1" w:styleId="WW8Num41ztrue20">
    <w:name w:val="WW8Num41ztrue20"/>
    <w:rsid w:val="00B530C3"/>
  </w:style>
  <w:style w:type="character" w:customStyle="1" w:styleId="WW8Num41ztrue30">
    <w:name w:val="WW8Num41ztrue30"/>
    <w:rsid w:val="00B530C3"/>
  </w:style>
  <w:style w:type="character" w:customStyle="1" w:styleId="WW8Num41ztrue40">
    <w:name w:val="WW8Num41ztrue40"/>
    <w:rsid w:val="00B530C3"/>
  </w:style>
  <w:style w:type="character" w:customStyle="1" w:styleId="WW8Num42ztrue00">
    <w:name w:val="WW8Num42ztrue00"/>
    <w:rsid w:val="00B530C3"/>
  </w:style>
  <w:style w:type="character" w:customStyle="1" w:styleId="WW8Num42ztrue10">
    <w:name w:val="WW8Num42ztrue10"/>
    <w:rsid w:val="00B530C3"/>
  </w:style>
  <w:style w:type="character" w:customStyle="1" w:styleId="WW8Num42ztrue20">
    <w:name w:val="WW8Num42ztrue20"/>
    <w:rsid w:val="00B530C3"/>
  </w:style>
  <w:style w:type="character" w:customStyle="1" w:styleId="WW8Num42ztrue30">
    <w:name w:val="WW8Num42ztrue30"/>
    <w:rsid w:val="00B530C3"/>
  </w:style>
  <w:style w:type="character" w:customStyle="1" w:styleId="WW8Num42ztrue40">
    <w:name w:val="WW8Num42ztrue40"/>
    <w:rsid w:val="00B530C3"/>
  </w:style>
  <w:style w:type="character" w:customStyle="1" w:styleId="WW8Num42ztrue50">
    <w:name w:val="WW8Num42ztrue50"/>
    <w:rsid w:val="00B530C3"/>
  </w:style>
  <w:style w:type="character" w:customStyle="1" w:styleId="WW8Num42ztrue60">
    <w:name w:val="WW8Num42ztrue60"/>
    <w:rsid w:val="00B530C3"/>
  </w:style>
  <w:style w:type="character" w:customStyle="1" w:styleId="WW8Num43ztrue00">
    <w:name w:val="WW8Num43ztrue00"/>
    <w:rsid w:val="00B530C3"/>
  </w:style>
  <w:style w:type="character" w:customStyle="1" w:styleId="WW8Num43ztrue10">
    <w:name w:val="WW8Num43ztrue10"/>
    <w:rsid w:val="00B530C3"/>
  </w:style>
  <w:style w:type="character" w:customStyle="1" w:styleId="WW8Num43ztrue20">
    <w:name w:val="WW8Num43ztrue20"/>
    <w:rsid w:val="00B530C3"/>
  </w:style>
  <w:style w:type="character" w:customStyle="1" w:styleId="WW8Num43ztrue30">
    <w:name w:val="WW8Num43ztrue30"/>
    <w:rsid w:val="00B530C3"/>
  </w:style>
  <w:style w:type="character" w:customStyle="1" w:styleId="WW8Num43ztrue40">
    <w:name w:val="WW8Num43ztrue40"/>
    <w:rsid w:val="00B530C3"/>
  </w:style>
  <w:style w:type="character" w:customStyle="1" w:styleId="WW8Num43ztrue50">
    <w:name w:val="WW8Num43ztrue50"/>
    <w:rsid w:val="00B530C3"/>
  </w:style>
  <w:style w:type="character" w:customStyle="1" w:styleId="WW8Num2ztrue200">
    <w:name w:val="WW8Num2ztrue200"/>
    <w:rsid w:val="00AD1CC1"/>
  </w:style>
  <w:style w:type="character" w:customStyle="1" w:styleId="WW8Num2ztrue300">
    <w:name w:val="WW8Num2ztrue300"/>
    <w:rsid w:val="00AD1CC1"/>
  </w:style>
  <w:style w:type="character" w:customStyle="1" w:styleId="WW8Num2ztrue400">
    <w:name w:val="WW8Num2ztrue400"/>
    <w:rsid w:val="00AD1CC1"/>
  </w:style>
  <w:style w:type="character" w:customStyle="1" w:styleId="WW8Num2ztrue500">
    <w:name w:val="WW8Num2ztrue500"/>
    <w:rsid w:val="00AD1CC1"/>
  </w:style>
  <w:style w:type="character" w:customStyle="1" w:styleId="WW8Num3ztrue000">
    <w:name w:val="WW8Num3ztrue000"/>
    <w:rsid w:val="00AD1CC1"/>
  </w:style>
  <w:style w:type="character" w:customStyle="1" w:styleId="WW8Num3ztrue100">
    <w:name w:val="WW8Num3ztrue100"/>
    <w:rsid w:val="00AD1CC1"/>
  </w:style>
  <w:style w:type="character" w:customStyle="1" w:styleId="WW8Num3ztrue200">
    <w:name w:val="WW8Num3ztrue200"/>
    <w:rsid w:val="00AD1CC1"/>
  </w:style>
  <w:style w:type="character" w:customStyle="1" w:styleId="WW8Num3ztrue300">
    <w:name w:val="WW8Num3ztrue300"/>
    <w:rsid w:val="00AD1CC1"/>
  </w:style>
  <w:style w:type="character" w:customStyle="1" w:styleId="WW8Num3ztrue400">
    <w:name w:val="WW8Num3ztrue400"/>
    <w:rsid w:val="00AD1CC1"/>
  </w:style>
  <w:style w:type="character" w:customStyle="1" w:styleId="WW8Num3ztrue500">
    <w:name w:val="WW8Num3ztrue500"/>
    <w:rsid w:val="00AD1CC1"/>
  </w:style>
  <w:style w:type="character" w:customStyle="1" w:styleId="WW8Num3ztrue600">
    <w:name w:val="WW8Num3ztrue600"/>
    <w:rsid w:val="00AD1CC1"/>
  </w:style>
  <w:style w:type="character" w:customStyle="1" w:styleId="WW8Num5ztrue000">
    <w:name w:val="WW8Num5ztrue000"/>
    <w:rsid w:val="00AD1CC1"/>
  </w:style>
  <w:style w:type="character" w:customStyle="1" w:styleId="WW8Num5ztrue100">
    <w:name w:val="WW8Num5ztrue100"/>
    <w:rsid w:val="00AD1CC1"/>
  </w:style>
  <w:style w:type="character" w:customStyle="1" w:styleId="WW8Num5ztrue200">
    <w:name w:val="WW8Num5ztrue200"/>
    <w:rsid w:val="00AD1CC1"/>
  </w:style>
  <w:style w:type="character" w:customStyle="1" w:styleId="WW8Num5ztrue300">
    <w:name w:val="WW8Num5ztrue300"/>
    <w:rsid w:val="00AD1CC1"/>
  </w:style>
  <w:style w:type="character" w:customStyle="1" w:styleId="WW8Num5ztrue400">
    <w:name w:val="WW8Num5ztrue400"/>
    <w:rsid w:val="00AD1CC1"/>
  </w:style>
  <w:style w:type="character" w:customStyle="1" w:styleId="WW8Num5ztrue500">
    <w:name w:val="WW8Num5ztrue500"/>
    <w:rsid w:val="00AD1CC1"/>
  </w:style>
  <w:style w:type="character" w:customStyle="1" w:styleId="WW8Num5ztrue600">
    <w:name w:val="WW8Num5ztrue600"/>
    <w:rsid w:val="00AD1CC1"/>
  </w:style>
  <w:style w:type="character" w:customStyle="1" w:styleId="WW8Num7ztrue000">
    <w:name w:val="WW8Num7ztrue000"/>
    <w:rsid w:val="00AD1CC1"/>
  </w:style>
  <w:style w:type="character" w:customStyle="1" w:styleId="WW8Num7ztrue100">
    <w:name w:val="WW8Num7ztrue100"/>
    <w:rsid w:val="00AD1CC1"/>
  </w:style>
  <w:style w:type="character" w:customStyle="1" w:styleId="WW8Num7ztrue200">
    <w:name w:val="WW8Num7ztrue200"/>
    <w:rsid w:val="00AD1CC1"/>
  </w:style>
  <w:style w:type="character" w:customStyle="1" w:styleId="WW8Num7ztrue300">
    <w:name w:val="WW8Num7ztrue300"/>
    <w:rsid w:val="00AD1CC1"/>
  </w:style>
  <w:style w:type="character" w:customStyle="1" w:styleId="WW8Num7ztrue400">
    <w:name w:val="WW8Num7ztrue400"/>
    <w:rsid w:val="00AD1CC1"/>
  </w:style>
  <w:style w:type="character" w:customStyle="1" w:styleId="WW8Num7ztrue500">
    <w:name w:val="WW8Num7ztrue500"/>
    <w:rsid w:val="00AD1CC1"/>
  </w:style>
  <w:style w:type="character" w:customStyle="1" w:styleId="WW8Num7ztrue600">
    <w:name w:val="WW8Num7ztrue600"/>
    <w:rsid w:val="00AD1CC1"/>
  </w:style>
  <w:style w:type="character" w:customStyle="1" w:styleId="WW8Num10ztrue000">
    <w:name w:val="WW8Num10ztrue000"/>
    <w:rsid w:val="00AD1CC1"/>
  </w:style>
  <w:style w:type="character" w:customStyle="1" w:styleId="WW8Num10ztrue100">
    <w:name w:val="WW8Num10ztrue100"/>
    <w:rsid w:val="00AD1CC1"/>
  </w:style>
  <w:style w:type="character" w:customStyle="1" w:styleId="WW8Num10ztrue200">
    <w:name w:val="WW8Num10ztrue200"/>
    <w:rsid w:val="00AD1CC1"/>
  </w:style>
  <w:style w:type="character" w:customStyle="1" w:styleId="WW8Num10ztrue300">
    <w:name w:val="WW8Num10ztrue300"/>
    <w:rsid w:val="00AD1CC1"/>
  </w:style>
  <w:style w:type="character" w:customStyle="1" w:styleId="WW8Num10ztrue400">
    <w:name w:val="WW8Num10ztrue400"/>
    <w:rsid w:val="00AD1CC1"/>
  </w:style>
  <w:style w:type="character" w:customStyle="1" w:styleId="WW8Num10ztrue500">
    <w:name w:val="WW8Num10ztrue500"/>
    <w:rsid w:val="00AD1CC1"/>
  </w:style>
  <w:style w:type="character" w:customStyle="1" w:styleId="WW8Num10ztrue600">
    <w:name w:val="WW8Num10ztrue600"/>
    <w:rsid w:val="00AD1CC1"/>
  </w:style>
  <w:style w:type="character" w:customStyle="1" w:styleId="WW8Num12ztrue000">
    <w:name w:val="WW8Num12ztrue000"/>
    <w:rsid w:val="00AD1CC1"/>
  </w:style>
  <w:style w:type="character" w:customStyle="1" w:styleId="WW8Num12ztrue100">
    <w:name w:val="WW8Num12ztrue100"/>
    <w:rsid w:val="00AD1CC1"/>
  </w:style>
  <w:style w:type="character" w:customStyle="1" w:styleId="WW8Num12ztrue200">
    <w:name w:val="WW8Num12ztrue200"/>
    <w:rsid w:val="00AD1CC1"/>
  </w:style>
  <w:style w:type="character" w:customStyle="1" w:styleId="WW8Num12ztrue300">
    <w:name w:val="WW8Num12ztrue300"/>
    <w:rsid w:val="00AD1CC1"/>
  </w:style>
  <w:style w:type="character" w:customStyle="1" w:styleId="WW8Num12ztrue400">
    <w:name w:val="WW8Num12ztrue400"/>
    <w:rsid w:val="00AD1CC1"/>
  </w:style>
  <w:style w:type="character" w:customStyle="1" w:styleId="WW8Num12ztrue500">
    <w:name w:val="WW8Num12ztrue500"/>
    <w:rsid w:val="00AD1CC1"/>
  </w:style>
  <w:style w:type="character" w:customStyle="1" w:styleId="WW8Num12ztrue600">
    <w:name w:val="WW8Num12ztrue600"/>
    <w:rsid w:val="00AD1CC1"/>
  </w:style>
  <w:style w:type="character" w:customStyle="1" w:styleId="WW8Num13ztrue000">
    <w:name w:val="WW8Num13ztrue000"/>
    <w:rsid w:val="00AD1CC1"/>
  </w:style>
  <w:style w:type="character" w:customStyle="1" w:styleId="WW8Num13ztrue100">
    <w:name w:val="WW8Num13ztrue100"/>
    <w:rsid w:val="00AD1CC1"/>
  </w:style>
  <w:style w:type="character" w:customStyle="1" w:styleId="WW8Num13ztrue200">
    <w:name w:val="WW8Num13ztrue200"/>
    <w:rsid w:val="00AD1CC1"/>
  </w:style>
  <w:style w:type="character" w:customStyle="1" w:styleId="WW8Num13ztrue300">
    <w:name w:val="WW8Num13ztrue300"/>
    <w:rsid w:val="00AD1CC1"/>
  </w:style>
  <w:style w:type="character" w:customStyle="1" w:styleId="WW8Num13ztrue400">
    <w:name w:val="WW8Num13ztrue400"/>
    <w:rsid w:val="00AD1CC1"/>
  </w:style>
  <w:style w:type="character" w:customStyle="1" w:styleId="WW8Num13ztrue500">
    <w:name w:val="WW8Num13ztrue500"/>
    <w:rsid w:val="00AD1CC1"/>
  </w:style>
  <w:style w:type="character" w:customStyle="1" w:styleId="WW8Num13ztrue600">
    <w:name w:val="WW8Num13ztrue600"/>
    <w:rsid w:val="00AD1CC1"/>
  </w:style>
  <w:style w:type="character" w:customStyle="1" w:styleId="WW8Num15ztrue000">
    <w:name w:val="WW8Num15ztrue000"/>
    <w:rsid w:val="00AD1CC1"/>
  </w:style>
  <w:style w:type="character" w:customStyle="1" w:styleId="WW8Num15ztrue100">
    <w:name w:val="WW8Num15ztrue100"/>
    <w:rsid w:val="00AD1CC1"/>
  </w:style>
  <w:style w:type="character" w:customStyle="1" w:styleId="WW8Num15ztrue200">
    <w:name w:val="WW8Num15ztrue200"/>
    <w:rsid w:val="00AD1CC1"/>
  </w:style>
  <w:style w:type="character" w:customStyle="1" w:styleId="WW8Num15ztrue300">
    <w:name w:val="WW8Num15ztrue300"/>
    <w:rsid w:val="00AD1CC1"/>
  </w:style>
  <w:style w:type="character" w:customStyle="1" w:styleId="WW8Num15ztrue400">
    <w:name w:val="WW8Num15ztrue400"/>
    <w:rsid w:val="00AD1CC1"/>
  </w:style>
  <w:style w:type="character" w:customStyle="1" w:styleId="WW8Num15ztrue500">
    <w:name w:val="WW8Num15ztrue500"/>
    <w:rsid w:val="00AD1CC1"/>
  </w:style>
  <w:style w:type="character" w:customStyle="1" w:styleId="WW8Num15ztrue600">
    <w:name w:val="WW8Num15ztrue600"/>
    <w:rsid w:val="00AD1CC1"/>
  </w:style>
  <w:style w:type="character" w:customStyle="1" w:styleId="WW8Num16ztrue000">
    <w:name w:val="WW8Num16ztrue000"/>
    <w:rsid w:val="00AD1CC1"/>
  </w:style>
  <w:style w:type="character" w:customStyle="1" w:styleId="WW8Num16ztrue100">
    <w:name w:val="WW8Num16ztrue100"/>
    <w:rsid w:val="00AD1CC1"/>
  </w:style>
  <w:style w:type="character" w:customStyle="1" w:styleId="WW8Num16ztrue200">
    <w:name w:val="WW8Num16ztrue200"/>
    <w:rsid w:val="00AD1CC1"/>
  </w:style>
  <w:style w:type="character" w:customStyle="1" w:styleId="WW8Num16ztrue300">
    <w:name w:val="WW8Num16ztrue300"/>
    <w:rsid w:val="00AD1CC1"/>
  </w:style>
  <w:style w:type="character" w:customStyle="1" w:styleId="WW8Num16ztrue400">
    <w:name w:val="WW8Num16ztrue400"/>
    <w:rsid w:val="00AD1CC1"/>
  </w:style>
  <w:style w:type="character" w:customStyle="1" w:styleId="WW8Num16ztrue500">
    <w:name w:val="WW8Num16ztrue500"/>
    <w:rsid w:val="00AD1CC1"/>
  </w:style>
  <w:style w:type="character" w:customStyle="1" w:styleId="WW8Num17ztrue000">
    <w:name w:val="WW8Num17ztrue000"/>
    <w:rsid w:val="00AD1CC1"/>
  </w:style>
  <w:style w:type="character" w:customStyle="1" w:styleId="WW8Num17ztrue100">
    <w:name w:val="WW8Num17ztrue100"/>
    <w:rsid w:val="00AD1CC1"/>
  </w:style>
  <w:style w:type="character" w:customStyle="1" w:styleId="WW8Num17ztrue200">
    <w:name w:val="WW8Num17ztrue200"/>
    <w:rsid w:val="00AD1CC1"/>
  </w:style>
  <w:style w:type="character" w:customStyle="1" w:styleId="WW8Num17ztrue300">
    <w:name w:val="WW8Num17ztrue300"/>
    <w:rsid w:val="00AD1CC1"/>
  </w:style>
  <w:style w:type="character" w:customStyle="1" w:styleId="WW8Num17ztrue400">
    <w:name w:val="WW8Num17ztrue400"/>
    <w:rsid w:val="00AD1CC1"/>
  </w:style>
  <w:style w:type="character" w:customStyle="1" w:styleId="WW8Num17ztrue500">
    <w:name w:val="WW8Num17ztrue500"/>
    <w:rsid w:val="00AD1CC1"/>
  </w:style>
  <w:style w:type="character" w:customStyle="1" w:styleId="WW8Num17ztrue600">
    <w:name w:val="WW8Num17ztrue600"/>
    <w:rsid w:val="00AD1CC1"/>
  </w:style>
  <w:style w:type="character" w:customStyle="1" w:styleId="WW8Num19ztrue000">
    <w:name w:val="WW8Num19ztrue000"/>
    <w:rsid w:val="00AD1CC1"/>
  </w:style>
  <w:style w:type="character" w:customStyle="1" w:styleId="WW8Num19ztrue100">
    <w:name w:val="WW8Num19ztrue100"/>
    <w:rsid w:val="00AD1CC1"/>
  </w:style>
  <w:style w:type="character" w:customStyle="1" w:styleId="WW8Num19ztrue200">
    <w:name w:val="WW8Num19ztrue200"/>
    <w:rsid w:val="00AD1CC1"/>
  </w:style>
  <w:style w:type="character" w:customStyle="1" w:styleId="WW8Num19ztrue300">
    <w:name w:val="WW8Num19ztrue300"/>
    <w:rsid w:val="00AD1CC1"/>
  </w:style>
  <w:style w:type="character" w:customStyle="1" w:styleId="WW8Num19ztrue400">
    <w:name w:val="WW8Num19ztrue400"/>
    <w:rsid w:val="00AD1CC1"/>
  </w:style>
  <w:style w:type="character" w:customStyle="1" w:styleId="WW8Num20ztrue000">
    <w:name w:val="WW8Num20ztrue000"/>
    <w:rsid w:val="00AD1CC1"/>
  </w:style>
  <w:style w:type="character" w:customStyle="1" w:styleId="WW8Num20ztrue100">
    <w:name w:val="WW8Num20ztrue100"/>
    <w:rsid w:val="00AD1CC1"/>
  </w:style>
  <w:style w:type="character" w:customStyle="1" w:styleId="WW8Num20ztrue200">
    <w:name w:val="WW8Num20ztrue200"/>
    <w:rsid w:val="00AD1CC1"/>
  </w:style>
  <w:style w:type="character" w:customStyle="1" w:styleId="WW8Num20ztrue300">
    <w:name w:val="WW8Num20ztrue300"/>
    <w:rsid w:val="00AD1CC1"/>
  </w:style>
  <w:style w:type="character" w:customStyle="1" w:styleId="WW8Num20ztrue400">
    <w:name w:val="WW8Num20ztrue400"/>
    <w:rsid w:val="00AD1CC1"/>
  </w:style>
  <w:style w:type="character" w:customStyle="1" w:styleId="WW8Num20ztrue500">
    <w:name w:val="WW8Num20ztrue500"/>
    <w:rsid w:val="00AD1CC1"/>
  </w:style>
  <w:style w:type="character" w:customStyle="1" w:styleId="WW8Num20ztrue600">
    <w:name w:val="WW8Num20ztrue600"/>
    <w:rsid w:val="00AD1CC1"/>
  </w:style>
  <w:style w:type="character" w:customStyle="1" w:styleId="WW8Num21ztrue000">
    <w:name w:val="WW8Num21ztrue000"/>
    <w:rsid w:val="00AD1CC1"/>
  </w:style>
  <w:style w:type="character" w:customStyle="1" w:styleId="WW8Num21ztrue100">
    <w:name w:val="WW8Num21ztrue100"/>
    <w:rsid w:val="00AD1CC1"/>
  </w:style>
  <w:style w:type="character" w:customStyle="1" w:styleId="WW8Num21ztrue200">
    <w:name w:val="WW8Num21ztrue200"/>
    <w:rsid w:val="00AD1CC1"/>
  </w:style>
  <w:style w:type="character" w:customStyle="1" w:styleId="WW8Num21ztrue300">
    <w:name w:val="WW8Num21ztrue300"/>
    <w:rsid w:val="00AD1CC1"/>
  </w:style>
  <w:style w:type="character" w:customStyle="1" w:styleId="WW8Num21ztrue400">
    <w:name w:val="WW8Num21ztrue400"/>
    <w:rsid w:val="00AD1CC1"/>
  </w:style>
  <w:style w:type="character" w:customStyle="1" w:styleId="WW8Num21ztrue500">
    <w:name w:val="WW8Num21ztrue500"/>
    <w:rsid w:val="00AD1CC1"/>
  </w:style>
  <w:style w:type="character" w:customStyle="1" w:styleId="WW8Num21ztrue600">
    <w:name w:val="WW8Num21ztrue600"/>
    <w:rsid w:val="00AD1CC1"/>
  </w:style>
  <w:style w:type="character" w:customStyle="1" w:styleId="WW8Num22ztrue000">
    <w:name w:val="WW8Num22ztrue000"/>
    <w:rsid w:val="00AD1CC1"/>
  </w:style>
  <w:style w:type="character" w:customStyle="1" w:styleId="WW8Num22ztrue100">
    <w:name w:val="WW8Num22ztrue100"/>
    <w:rsid w:val="00AD1CC1"/>
  </w:style>
  <w:style w:type="character" w:customStyle="1" w:styleId="WW8Num22ztrue200">
    <w:name w:val="WW8Num22ztrue200"/>
    <w:rsid w:val="00AD1CC1"/>
  </w:style>
  <w:style w:type="character" w:customStyle="1" w:styleId="WW8Num22ztrue300">
    <w:name w:val="WW8Num22ztrue300"/>
    <w:rsid w:val="00AD1CC1"/>
  </w:style>
  <w:style w:type="character" w:customStyle="1" w:styleId="WW8Num22ztrue400">
    <w:name w:val="WW8Num22ztrue400"/>
    <w:rsid w:val="00AD1CC1"/>
  </w:style>
  <w:style w:type="character" w:customStyle="1" w:styleId="WW8Num22ztrue500">
    <w:name w:val="WW8Num22ztrue500"/>
    <w:rsid w:val="00AD1CC1"/>
  </w:style>
  <w:style w:type="character" w:customStyle="1" w:styleId="WW8Num22ztrue600">
    <w:name w:val="WW8Num22ztrue600"/>
    <w:rsid w:val="00AD1CC1"/>
  </w:style>
  <w:style w:type="character" w:customStyle="1" w:styleId="WW8Num23ztrue000">
    <w:name w:val="WW8Num23ztrue000"/>
    <w:rsid w:val="00AD1CC1"/>
  </w:style>
  <w:style w:type="character" w:customStyle="1" w:styleId="WW8Num23ztrue100">
    <w:name w:val="WW8Num23ztrue100"/>
    <w:rsid w:val="00AD1CC1"/>
  </w:style>
  <w:style w:type="character" w:customStyle="1" w:styleId="WW8Num23ztrue200">
    <w:name w:val="WW8Num23ztrue200"/>
    <w:rsid w:val="00AD1CC1"/>
  </w:style>
  <w:style w:type="character" w:customStyle="1" w:styleId="WW8Num23ztrue300">
    <w:name w:val="WW8Num23ztrue300"/>
    <w:rsid w:val="00AD1CC1"/>
  </w:style>
  <w:style w:type="character" w:customStyle="1" w:styleId="WW8Num23ztrue400">
    <w:name w:val="WW8Num23ztrue400"/>
    <w:rsid w:val="00AD1CC1"/>
  </w:style>
  <w:style w:type="character" w:customStyle="1" w:styleId="WW8Num24ztrue000">
    <w:name w:val="WW8Num24ztrue000"/>
    <w:rsid w:val="00AD1CC1"/>
  </w:style>
  <w:style w:type="character" w:customStyle="1" w:styleId="WW8Num24ztrue100">
    <w:name w:val="WW8Num24ztrue100"/>
    <w:rsid w:val="00AD1CC1"/>
  </w:style>
  <w:style w:type="character" w:customStyle="1" w:styleId="WW8Num24ztrue200">
    <w:name w:val="WW8Num24ztrue200"/>
    <w:rsid w:val="00AD1CC1"/>
  </w:style>
  <w:style w:type="character" w:customStyle="1" w:styleId="WW8Num24ztrue300">
    <w:name w:val="WW8Num24ztrue300"/>
    <w:rsid w:val="00AD1CC1"/>
  </w:style>
  <w:style w:type="character" w:customStyle="1" w:styleId="WW8Num24ztrue400">
    <w:name w:val="WW8Num24ztrue400"/>
    <w:rsid w:val="00AD1CC1"/>
  </w:style>
  <w:style w:type="character" w:customStyle="1" w:styleId="WW8Num24ztrue500">
    <w:name w:val="WW8Num24ztrue500"/>
    <w:rsid w:val="00AD1CC1"/>
  </w:style>
  <w:style w:type="character" w:customStyle="1" w:styleId="WW8Num25ztrue000">
    <w:name w:val="WW8Num25ztrue000"/>
    <w:rsid w:val="00AD1CC1"/>
  </w:style>
  <w:style w:type="character" w:customStyle="1" w:styleId="WW8Num25ztrue100">
    <w:name w:val="WW8Num25ztrue100"/>
    <w:rsid w:val="00AD1CC1"/>
  </w:style>
  <w:style w:type="character" w:customStyle="1" w:styleId="WW8Num25ztrue200">
    <w:name w:val="WW8Num25ztrue200"/>
    <w:rsid w:val="00AD1CC1"/>
  </w:style>
  <w:style w:type="character" w:customStyle="1" w:styleId="WW8Num25ztrue300">
    <w:name w:val="WW8Num25ztrue300"/>
    <w:rsid w:val="00AD1CC1"/>
  </w:style>
  <w:style w:type="character" w:customStyle="1" w:styleId="WW8Num25ztrue400">
    <w:name w:val="WW8Num25ztrue400"/>
    <w:rsid w:val="00AD1CC1"/>
  </w:style>
  <w:style w:type="character" w:customStyle="1" w:styleId="WW8Num25ztrue500">
    <w:name w:val="WW8Num25ztrue500"/>
    <w:rsid w:val="00AD1CC1"/>
  </w:style>
  <w:style w:type="character" w:customStyle="1" w:styleId="WW8Num26ztrue000">
    <w:name w:val="WW8Num26ztrue000"/>
    <w:rsid w:val="00AD1CC1"/>
  </w:style>
  <w:style w:type="character" w:customStyle="1" w:styleId="WW8Num26ztrue100">
    <w:name w:val="WW8Num26ztrue100"/>
    <w:rsid w:val="00AD1CC1"/>
  </w:style>
  <w:style w:type="character" w:customStyle="1" w:styleId="WW8Num26ztrue200">
    <w:name w:val="WW8Num26ztrue200"/>
    <w:rsid w:val="00AD1CC1"/>
  </w:style>
  <w:style w:type="character" w:customStyle="1" w:styleId="WW8Num26ztrue300">
    <w:name w:val="WW8Num26ztrue300"/>
    <w:rsid w:val="00AD1CC1"/>
  </w:style>
  <w:style w:type="character" w:customStyle="1" w:styleId="WW8Num26ztrue400">
    <w:name w:val="WW8Num26ztrue400"/>
    <w:rsid w:val="00AD1CC1"/>
  </w:style>
  <w:style w:type="character" w:customStyle="1" w:styleId="WW8Num26ztrue500">
    <w:name w:val="WW8Num26ztrue500"/>
    <w:rsid w:val="00AD1CC1"/>
  </w:style>
  <w:style w:type="character" w:customStyle="1" w:styleId="WW8Num26ztrue600">
    <w:name w:val="WW8Num26ztrue600"/>
    <w:rsid w:val="00AD1CC1"/>
  </w:style>
  <w:style w:type="character" w:customStyle="1" w:styleId="WW8Num28ztrue000">
    <w:name w:val="WW8Num28ztrue000"/>
    <w:rsid w:val="00AD1CC1"/>
  </w:style>
  <w:style w:type="character" w:customStyle="1" w:styleId="WW8Num28ztrue100">
    <w:name w:val="WW8Num28ztrue100"/>
    <w:rsid w:val="00AD1CC1"/>
  </w:style>
  <w:style w:type="character" w:customStyle="1" w:styleId="WW8Num28ztrue200">
    <w:name w:val="WW8Num28ztrue200"/>
    <w:rsid w:val="00AD1CC1"/>
  </w:style>
  <w:style w:type="character" w:customStyle="1" w:styleId="WW8Num28ztrue300">
    <w:name w:val="WW8Num28ztrue300"/>
    <w:rsid w:val="00AD1CC1"/>
  </w:style>
  <w:style w:type="character" w:customStyle="1" w:styleId="WW8Num28ztrue400">
    <w:name w:val="WW8Num28ztrue400"/>
    <w:rsid w:val="00AD1CC1"/>
  </w:style>
  <w:style w:type="character" w:customStyle="1" w:styleId="WW8Num28ztrue500">
    <w:name w:val="WW8Num28ztrue500"/>
    <w:rsid w:val="00AD1CC1"/>
  </w:style>
  <w:style w:type="character" w:customStyle="1" w:styleId="WW8Num28ztrue600">
    <w:name w:val="WW8Num28ztrue600"/>
    <w:rsid w:val="00AD1CC1"/>
  </w:style>
  <w:style w:type="character" w:customStyle="1" w:styleId="WW8Num29ztrue000">
    <w:name w:val="WW8Num29ztrue000"/>
    <w:rsid w:val="00AD1CC1"/>
  </w:style>
  <w:style w:type="character" w:customStyle="1" w:styleId="WW8Num29ztrue100">
    <w:name w:val="WW8Num29ztrue100"/>
    <w:rsid w:val="00AD1CC1"/>
  </w:style>
  <w:style w:type="character" w:customStyle="1" w:styleId="WW8Num29ztrue200">
    <w:name w:val="WW8Num29ztrue200"/>
    <w:rsid w:val="00AD1CC1"/>
  </w:style>
  <w:style w:type="character" w:customStyle="1" w:styleId="WW8Num29ztrue300">
    <w:name w:val="WW8Num29ztrue300"/>
    <w:rsid w:val="00AD1CC1"/>
  </w:style>
  <w:style w:type="character" w:customStyle="1" w:styleId="WW8Num29ztrue400">
    <w:name w:val="WW8Num29ztrue400"/>
    <w:rsid w:val="00AD1CC1"/>
  </w:style>
  <w:style w:type="character" w:customStyle="1" w:styleId="WW8Num29ztrue500">
    <w:name w:val="WW8Num29ztrue500"/>
    <w:rsid w:val="00AD1CC1"/>
  </w:style>
  <w:style w:type="character" w:customStyle="1" w:styleId="WW8Num29ztrue600">
    <w:name w:val="WW8Num29ztrue600"/>
    <w:rsid w:val="00AD1CC1"/>
  </w:style>
  <w:style w:type="character" w:customStyle="1" w:styleId="WW8Num30ztrue000">
    <w:name w:val="WW8Num30ztrue000"/>
    <w:rsid w:val="00AD1CC1"/>
  </w:style>
  <w:style w:type="character" w:customStyle="1" w:styleId="WW8Num30ztrue100">
    <w:name w:val="WW8Num30ztrue100"/>
    <w:rsid w:val="00AD1CC1"/>
  </w:style>
  <w:style w:type="character" w:customStyle="1" w:styleId="WW8Num30ztrue200">
    <w:name w:val="WW8Num30ztrue200"/>
    <w:rsid w:val="00AD1CC1"/>
  </w:style>
  <w:style w:type="character" w:customStyle="1" w:styleId="WW8Num30ztrue300">
    <w:name w:val="WW8Num30ztrue300"/>
    <w:rsid w:val="00AD1CC1"/>
  </w:style>
  <w:style w:type="character" w:customStyle="1" w:styleId="WW8Num30ztrue400">
    <w:name w:val="WW8Num30ztrue400"/>
    <w:rsid w:val="00AD1CC1"/>
  </w:style>
  <w:style w:type="character" w:customStyle="1" w:styleId="WW8Num30ztrue500">
    <w:name w:val="WW8Num30ztrue500"/>
    <w:rsid w:val="00AD1CC1"/>
  </w:style>
  <w:style w:type="character" w:customStyle="1" w:styleId="WW8Num30ztrue600">
    <w:name w:val="WW8Num30ztrue600"/>
    <w:rsid w:val="00AD1CC1"/>
  </w:style>
  <w:style w:type="character" w:customStyle="1" w:styleId="WW8Num31ztrue000">
    <w:name w:val="WW8Num31ztrue000"/>
    <w:rsid w:val="00AD1CC1"/>
  </w:style>
  <w:style w:type="character" w:customStyle="1" w:styleId="WW8Num31ztrue100">
    <w:name w:val="WW8Num31ztrue100"/>
    <w:rsid w:val="00AD1CC1"/>
  </w:style>
  <w:style w:type="character" w:customStyle="1" w:styleId="WW8Num31ztrue200">
    <w:name w:val="WW8Num31ztrue200"/>
    <w:rsid w:val="00AD1CC1"/>
  </w:style>
  <w:style w:type="character" w:customStyle="1" w:styleId="WW8Num31ztrue300">
    <w:name w:val="WW8Num31ztrue300"/>
    <w:rsid w:val="00AD1CC1"/>
  </w:style>
  <w:style w:type="character" w:customStyle="1" w:styleId="WW8Num31ztrue400">
    <w:name w:val="WW8Num31ztrue400"/>
    <w:rsid w:val="00AD1CC1"/>
  </w:style>
  <w:style w:type="character" w:customStyle="1" w:styleId="WW8Num31ztrue500">
    <w:name w:val="WW8Num31ztrue500"/>
    <w:rsid w:val="00AD1CC1"/>
  </w:style>
  <w:style w:type="character" w:customStyle="1" w:styleId="WW8Num31ztrue600">
    <w:name w:val="WW8Num31ztrue600"/>
    <w:rsid w:val="00AD1CC1"/>
  </w:style>
  <w:style w:type="character" w:customStyle="1" w:styleId="WW8Num32ztrue000">
    <w:name w:val="WW8Num32ztrue000"/>
    <w:rsid w:val="00AD1CC1"/>
  </w:style>
  <w:style w:type="character" w:customStyle="1" w:styleId="WW8Num32ztrue100">
    <w:name w:val="WW8Num32ztrue100"/>
    <w:rsid w:val="00AD1CC1"/>
  </w:style>
  <w:style w:type="character" w:customStyle="1" w:styleId="WW8Num32ztrue200">
    <w:name w:val="WW8Num32ztrue200"/>
    <w:rsid w:val="00AD1CC1"/>
  </w:style>
  <w:style w:type="character" w:customStyle="1" w:styleId="WW8Num32ztrue300">
    <w:name w:val="WW8Num32ztrue300"/>
    <w:rsid w:val="00AD1CC1"/>
  </w:style>
  <w:style w:type="character" w:customStyle="1" w:styleId="WW8Num32ztrue400">
    <w:name w:val="WW8Num32ztrue400"/>
    <w:rsid w:val="00AD1CC1"/>
  </w:style>
  <w:style w:type="character" w:customStyle="1" w:styleId="WW8Num32ztrue500">
    <w:name w:val="WW8Num32ztrue500"/>
    <w:rsid w:val="00AD1CC1"/>
  </w:style>
  <w:style w:type="character" w:customStyle="1" w:styleId="WW8Num34ztrue000">
    <w:name w:val="WW8Num34ztrue000"/>
    <w:rsid w:val="00AD1CC1"/>
  </w:style>
  <w:style w:type="character" w:customStyle="1" w:styleId="WW8Num34ztrue100">
    <w:name w:val="WW8Num34ztrue100"/>
    <w:rsid w:val="00AD1CC1"/>
  </w:style>
  <w:style w:type="character" w:customStyle="1" w:styleId="WW8Num34ztrue200">
    <w:name w:val="WW8Num34ztrue200"/>
    <w:rsid w:val="00AD1CC1"/>
  </w:style>
  <w:style w:type="character" w:customStyle="1" w:styleId="WW8Num34ztrue300">
    <w:name w:val="WW8Num34ztrue300"/>
    <w:rsid w:val="00AD1CC1"/>
  </w:style>
  <w:style w:type="character" w:customStyle="1" w:styleId="WW8Num34ztrue400">
    <w:name w:val="WW8Num34ztrue400"/>
    <w:rsid w:val="00AD1CC1"/>
  </w:style>
  <w:style w:type="character" w:customStyle="1" w:styleId="WW8Num34ztrue500">
    <w:name w:val="WW8Num34ztrue500"/>
    <w:rsid w:val="00AD1CC1"/>
  </w:style>
  <w:style w:type="character" w:customStyle="1" w:styleId="WW8Num34ztrue600">
    <w:name w:val="WW8Num34ztrue600"/>
    <w:rsid w:val="00AD1CC1"/>
  </w:style>
  <w:style w:type="character" w:customStyle="1" w:styleId="WW8Num35ztrue000">
    <w:name w:val="WW8Num35ztrue000"/>
    <w:rsid w:val="00AD1CC1"/>
  </w:style>
  <w:style w:type="character" w:customStyle="1" w:styleId="WW8Num35ztrue100">
    <w:name w:val="WW8Num35ztrue100"/>
    <w:rsid w:val="00AD1CC1"/>
  </w:style>
  <w:style w:type="character" w:customStyle="1" w:styleId="WW8Num35ztrue200">
    <w:name w:val="WW8Num35ztrue200"/>
    <w:rsid w:val="00AD1CC1"/>
  </w:style>
  <w:style w:type="character" w:customStyle="1" w:styleId="WW8Num35ztrue300">
    <w:name w:val="WW8Num35ztrue300"/>
    <w:rsid w:val="00AD1CC1"/>
  </w:style>
  <w:style w:type="character" w:customStyle="1" w:styleId="WW8Num35ztrue400">
    <w:name w:val="WW8Num35ztrue400"/>
    <w:rsid w:val="00AD1CC1"/>
  </w:style>
  <w:style w:type="character" w:customStyle="1" w:styleId="WW8Num35ztrue500">
    <w:name w:val="WW8Num35ztrue500"/>
    <w:rsid w:val="00AD1CC1"/>
  </w:style>
  <w:style w:type="character" w:customStyle="1" w:styleId="WW8Num35ztrue600">
    <w:name w:val="WW8Num35ztrue600"/>
    <w:rsid w:val="00AD1CC1"/>
  </w:style>
  <w:style w:type="character" w:customStyle="1" w:styleId="WW8Num36ztrue000">
    <w:name w:val="WW8Num36ztrue000"/>
    <w:rsid w:val="00AD1CC1"/>
  </w:style>
  <w:style w:type="character" w:customStyle="1" w:styleId="WW8Num36ztrue100">
    <w:name w:val="WW8Num36ztrue100"/>
    <w:rsid w:val="00AD1CC1"/>
  </w:style>
  <w:style w:type="character" w:customStyle="1" w:styleId="WW8Num36ztrue200">
    <w:name w:val="WW8Num36ztrue200"/>
    <w:rsid w:val="00AD1CC1"/>
  </w:style>
  <w:style w:type="character" w:customStyle="1" w:styleId="WW8Num36ztrue300">
    <w:name w:val="WW8Num36ztrue300"/>
    <w:rsid w:val="00AD1CC1"/>
  </w:style>
  <w:style w:type="character" w:customStyle="1" w:styleId="WW8Num36ztrue400">
    <w:name w:val="WW8Num36ztrue400"/>
    <w:rsid w:val="00AD1CC1"/>
  </w:style>
  <w:style w:type="character" w:customStyle="1" w:styleId="WW8Num36ztrue500">
    <w:name w:val="WW8Num36ztrue500"/>
    <w:rsid w:val="00AD1CC1"/>
  </w:style>
  <w:style w:type="character" w:customStyle="1" w:styleId="WW8Num36ztrue600">
    <w:name w:val="WW8Num36ztrue600"/>
    <w:rsid w:val="00AD1CC1"/>
  </w:style>
  <w:style w:type="character" w:customStyle="1" w:styleId="WW8Num39ztrue000">
    <w:name w:val="WW8Num39ztrue000"/>
    <w:rsid w:val="00AD1CC1"/>
  </w:style>
  <w:style w:type="character" w:customStyle="1" w:styleId="WW8Num39ztrue100">
    <w:name w:val="WW8Num39ztrue100"/>
    <w:rsid w:val="00AD1CC1"/>
  </w:style>
  <w:style w:type="character" w:customStyle="1" w:styleId="WW8Num39ztrue200">
    <w:name w:val="WW8Num39ztrue200"/>
    <w:rsid w:val="00AD1CC1"/>
  </w:style>
  <w:style w:type="character" w:customStyle="1" w:styleId="WW8Num39ztrue300">
    <w:name w:val="WW8Num39ztrue300"/>
    <w:rsid w:val="00AD1CC1"/>
  </w:style>
  <w:style w:type="character" w:customStyle="1" w:styleId="WW8Num39ztrue400">
    <w:name w:val="WW8Num39ztrue400"/>
    <w:rsid w:val="00AD1CC1"/>
  </w:style>
  <w:style w:type="character" w:customStyle="1" w:styleId="WW8Num39ztrue500">
    <w:name w:val="WW8Num39ztrue500"/>
    <w:rsid w:val="00AD1CC1"/>
  </w:style>
  <w:style w:type="character" w:customStyle="1" w:styleId="WW8Num39ztrue600">
    <w:name w:val="WW8Num39ztrue600"/>
    <w:rsid w:val="00AD1CC1"/>
  </w:style>
  <w:style w:type="character" w:customStyle="1" w:styleId="WW8Num40ztrue000">
    <w:name w:val="WW8Num40ztrue000"/>
    <w:rsid w:val="00AD1CC1"/>
  </w:style>
  <w:style w:type="character" w:customStyle="1" w:styleId="WW8Num40ztrue100">
    <w:name w:val="WW8Num40ztrue100"/>
    <w:rsid w:val="00AD1CC1"/>
  </w:style>
  <w:style w:type="character" w:customStyle="1" w:styleId="WW8Num40ztrue200">
    <w:name w:val="WW8Num40ztrue200"/>
    <w:rsid w:val="00AD1CC1"/>
  </w:style>
  <w:style w:type="character" w:customStyle="1" w:styleId="WW8Num40ztrue300">
    <w:name w:val="WW8Num40ztrue300"/>
    <w:rsid w:val="00AD1CC1"/>
  </w:style>
  <w:style w:type="character" w:customStyle="1" w:styleId="WW8Num40ztrue400">
    <w:name w:val="WW8Num40ztrue400"/>
    <w:rsid w:val="00AD1CC1"/>
  </w:style>
  <w:style w:type="character" w:customStyle="1" w:styleId="WW8Num40ztrue500">
    <w:name w:val="WW8Num40ztrue500"/>
    <w:rsid w:val="00AD1CC1"/>
  </w:style>
  <w:style w:type="character" w:customStyle="1" w:styleId="WW8Num40ztrue600">
    <w:name w:val="WW8Num40ztrue600"/>
    <w:rsid w:val="00AD1CC1"/>
  </w:style>
  <w:style w:type="character" w:customStyle="1" w:styleId="WW8Num41ztrue000">
    <w:name w:val="WW8Num41ztrue000"/>
    <w:rsid w:val="00AD1CC1"/>
  </w:style>
  <w:style w:type="character" w:customStyle="1" w:styleId="WW8Num41ztrue100">
    <w:name w:val="WW8Num41ztrue100"/>
    <w:rsid w:val="00AD1CC1"/>
  </w:style>
  <w:style w:type="character" w:customStyle="1" w:styleId="WW8Num41ztrue200">
    <w:name w:val="WW8Num41ztrue200"/>
    <w:rsid w:val="00AD1CC1"/>
  </w:style>
  <w:style w:type="character" w:customStyle="1" w:styleId="WW8Num41ztrue300">
    <w:name w:val="WW8Num41ztrue300"/>
    <w:rsid w:val="00AD1CC1"/>
  </w:style>
  <w:style w:type="character" w:customStyle="1" w:styleId="WW8Num41ztrue400">
    <w:name w:val="WW8Num41ztrue400"/>
    <w:rsid w:val="00AD1CC1"/>
  </w:style>
  <w:style w:type="character" w:customStyle="1" w:styleId="WW8Num42ztrue000">
    <w:name w:val="WW8Num42ztrue000"/>
    <w:rsid w:val="00AD1CC1"/>
  </w:style>
  <w:style w:type="character" w:customStyle="1" w:styleId="WW8Num42ztrue100">
    <w:name w:val="WW8Num42ztrue100"/>
    <w:rsid w:val="00AD1CC1"/>
  </w:style>
  <w:style w:type="character" w:customStyle="1" w:styleId="WW8Num42ztrue200">
    <w:name w:val="WW8Num42ztrue200"/>
    <w:rsid w:val="00AD1CC1"/>
  </w:style>
  <w:style w:type="character" w:customStyle="1" w:styleId="WW8Num42ztrue300">
    <w:name w:val="WW8Num42ztrue300"/>
    <w:rsid w:val="00AD1CC1"/>
  </w:style>
  <w:style w:type="character" w:customStyle="1" w:styleId="WW8Num42ztrue400">
    <w:name w:val="WW8Num42ztrue400"/>
    <w:rsid w:val="00AD1CC1"/>
  </w:style>
  <w:style w:type="character" w:customStyle="1" w:styleId="WW8Num42ztrue500">
    <w:name w:val="WW8Num42ztrue500"/>
    <w:rsid w:val="00AD1CC1"/>
  </w:style>
  <w:style w:type="character" w:customStyle="1" w:styleId="WW8Num42ztrue600">
    <w:name w:val="WW8Num42ztrue600"/>
    <w:rsid w:val="00AD1CC1"/>
  </w:style>
  <w:style w:type="character" w:customStyle="1" w:styleId="WW8Num43ztrue000">
    <w:name w:val="WW8Num43ztrue000"/>
    <w:rsid w:val="00AD1CC1"/>
  </w:style>
  <w:style w:type="character" w:customStyle="1" w:styleId="WW8Num43ztrue100">
    <w:name w:val="WW8Num43ztrue100"/>
    <w:rsid w:val="00AD1CC1"/>
  </w:style>
  <w:style w:type="character" w:customStyle="1" w:styleId="WW8Num43ztrue200">
    <w:name w:val="WW8Num43ztrue200"/>
    <w:rsid w:val="00AD1CC1"/>
  </w:style>
  <w:style w:type="character" w:customStyle="1" w:styleId="WW8Num43ztrue300">
    <w:name w:val="WW8Num43ztrue300"/>
    <w:rsid w:val="00AD1CC1"/>
  </w:style>
  <w:style w:type="character" w:customStyle="1" w:styleId="WW8Num43ztrue400">
    <w:name w:val="WW8Num43ztrue400"/>
    <w:rsid w:val="00AD1CC1"/>
  </w:style>
  <w:style w:type="character" w:customStyle="1" w:styleId="WW8Num43ztrue500">
    <w:name w:val="WW8Num43ztrue500"/>
    <w:rsid w:val="00AD1CC1"/>
  </w:style>
  <w:style w:type="character" w:customStyle="1" w:styleId="WW8Num2ztrue010">
    <w:name w:val="WW8Num2ztrue010"/>
    <w:rsid w:val="00AC7111"/>
  </w:style>
  <w:style w:type="character" w:customStyle="1" w:styleId="WW8Num2ztrue110">
    <w:name w:val="WW8Num2ztrue110"/>
    <w:rsid w:val="00AC7111"/>
  </w:style>
  <w:style w:type="character" w:customStyle="1" w:styleId="WW8Num2ztrue2000">
    <w:name w:val="WW8Num2ztrue2000"/>
    <w:rsid w:val="00AC7111"/>
  </w:style>
  <w:style w:type="character" w:customStyle="1" w:styleId="WW8Num2ztrue3000">
    <w:name w:val="WW8Num2ztrue3000"/>
    <w:rsid w:val="00AC7111"/>
  </w:style>
  <w:style w:type="character" w:customStyle="1" w:styleId="WW8Num2ztrue4000">
    <w:name w:val="WW8Num2ztrue4000"/>
    <w:rsid w:val="00AC7111"/>
  </w:style>
  <w:style w:type="character" w:customStyle="1" w:styleId="WW8Num2ztrue5000">
    <w:name w:val="WW8Num2ztrue5000"/>
    <w:rsid w:val="00AC7111"/>
  </w:style>
  <w:style w:type="character" w:customStyle="1" w:styleId="WW8Num3ztrue0000">
    <w:name w:val="WW8Num3ztrue0000"/>
    <w:rsid w:val="00AC7111"/>
  </w:style>
  <w:style w:type="character" w:customStyle="1" w:styleId="WW8Num3ztrue1000">
    <w:name w:val="WW8Num3ztrue1000"/>
    <w:rsid w:val="00AC7111"/>
  </w:style>
  <w:style w:type="character" w:customStyle="1" w:styleId="WW8Num3ztrue2000">
    <w:name w:val="WW8Num3ztrue2000"/>
    <w:rsid w:val="00AC7111"/>
  </w:style>
  <w:style w:type="character" w:customStyle="1" w:styleId="WW8Num3ztrue3000">
    <w:name w:val="WW8Num3ztrue3000"/>
    <w:rsid w:val="00AC7111"/>
  </w:style>
  <w:style w:type="character" w:customStyle="1" w:styleId="WW8Num3ztrue4000">
    <w:name w:val="WW8Num3ztrue4000"/>
    <w:rsid w:val="00AC7111"/>
  </w:style>
  <w:style w:type="character" w:customStyle="1" w:styleId="WW8Num3ztrue5000">
    <w:name w:val="WW8Num3ztrue5000"/>
    <w:rsid w:val="00AC7111"/>
  </w:style>
  <w:style w:type="character" w:customStyle="1" w:styleId="WW8Num3ztrue6000">
    <w:name w:val="WW8Num3ztrue6000"/>
    <w:rsid w:val="00AC7111"/>
  </w:style>
  <w:style w:type="character" w:customStyle="1" w:styleId="WW8Num5ztrue0000">
    <w:name w:val="WW8Num5ztrue0000"/>
    <w:rsid w:val="00AC7111"/>
  </w:style>
  <w:style w:type="character" w:customStyle="1" w:styleId="WW8Num5ztrue1000">
    <w:name w:val="WW8Num5ztrue1000"/>
    <w:rsid w:val="00AC7111"/>
  </w:style>
  <w:style w:type="character" w:customStyle="1" w:styleId="WW8Num5ztrue2000">
    <w:name w:val="WW8Num5ztrue2000"/>
    <w:rsid w:val="00AC7111"/>
  </w:style>
  <w:style w:type="character" w:customStyle="1" w:styleId="WW8Num5ztrue3000">
    <w:name w:val="WW8Num5ztrue3000"/>
    <w:rsid w:val="00AC7111"/>
  </w:style>
  <w:style w:type="character" w:customStyle="1" w:styleId="WW8Num5ztrue4000">
    <w:name w:val="WW8Num5ztrue4000"/>
    <w:rsid w:val="00AC7111"/>
  </w:style>
  <w:style w:type="character" w:customStyle="1" w:styleId="WW8Num5ztrue5000">
    <w:name w:val="WW8Num5ztrue5000"/>
    <w:rsid w:val="00AC7111"/>
  </w:style>
  <w:style w:type="character" w:customStyle="1" w:styleId="WW8Num5ztrue6000">
    <w:name w:val="WW8Num5ztrue6000"/>
    <w:rsid w:val="00AC7111"/>
  </w:style>
  <w:style w:type="character" w:customStyle="1" w:styleId="WW8Num7ztrue0000">
    <w:name w:val="WW8Num7ztrue0000"/>
    <w:rsid w:val="00AC7111"/>
  </w:style>
  <w:style w:type="character" w:customStyle="1" w:styleId="WW8Num7ztrue1000">
    <w:name w:val="WW8Num7ztrue1000"/>
    <w:rsid w:val="00AC7111"/>
  </w:style>
  <w:style w:type="character" w:customStyle="1" w:styleId="WW8Num7ztrue2000">
    <w:name w:val="WW8Num7ztrue2000"/>
    <w:rsid w:val="00AC7111"/>
  </w:style>
  <w:style w:type="character" w:customStyle="1" w:styleId="WW8Num7ztrue3000">
    <w:name w:val="WW8Num7ztrue3000"/>
    <w:rsid w:val="00AC7111"/>
  </w:style>
  <w:style w:type="character" w:customStyle="1" w:styleId="WW8Num7ztrue4000">
    <w:name w:val="WW8Num7ztrue4000"/>
    <w:rsid w:val="00AC7111"/>
  </w:style>
  <w:style w:type="character" w:customStyle="1" w:styleId="WW8Num7ztrue5000">
    <w:name w:val="WW8Num7ztrue5000"/>
    <w:rsid w:val="00AC7111"/>
  </w:style>
  <w:style w:type="character" w:customStyle="1" w:styleId="WW8Num7ztrue6000">
    <w:name w:val="WW8Num7ztrue6000"/>
    <w:rsid w:val="00AC7111"/>
  </w:style>
  <w:style w:type="character" w:customStyle="1" w:styleId="WW8Num10ztrue0000">
    <w:name w:val="WW8Num10ztrue0000"/>
    <w:rsid w:val="00AC7111"/>
  </w:style>
  <w:style w:type="character" w:customStyle="1" w:styleId="WW8Num10ztrue1000">
    <w:name w:val="WW8Num10ztrue1000"/>
    <w:rsid w:val="00AC7111"/>
  </w:style>
  <w:style w:type="character" w:customStyle="1" w:styleId="WW8Num10ztrue2000">
    <w:name w:val="WW8Num10ztrue2000"/>
    <w:rsid w:val="00AC7111"/>
  </w:style>
  <w:style w:type="character" w:customStyle="1" w:styleId="WW8Num10ztrue3000">
    <w:name w:val="WW8Num10ztrue3000"/>
    <w:rsid w:val="00AC7111"/>
  </w:style>
  <w:style w:type="character" w:customStyle="1" w:styleId="WW8Num10ztrue4000">
    <w:name w:val="WW8Num10ztrue4000"/>
    <w:rsid w:val="00AC7111"/>
  </w:style>
  <w:style w:type="character" w:customStyle="1" w:styleId="WW8Num10ztrue5000">
    <w:name w:val="WW8Num10ztrue5000"/>
    <w:rsid w:val="00AC7111"/>
  </w:style>
  <w:style w:type="character" w:customStyle="1" w:styleId="WW8Num10ztrue6000">
    <w:name w:val="WW8Num10ztrue6000"/>
    <w:rsid w:val="00AC7111"/>
  </w:style>
  <w:style w:type="character" w:customStyle="1" w:styleId="WW8Num12ztrue0000">
    <w:name w:val="WW8Num12ztrue0000"/>
    <w:rsid w:val="00AC7111"/>
  </w:style>
  <w:style w:type="character" w:customStyle="1" w:styleId="WW8Num12ztrue1000">
    <w:name w:val="WW8Num12ztrue1000"/>
    <w:rsid w:val="00AC7111"/>
  </w:style>
  <w:style w:type="character" w:customStyle="1" w:styleId="WW8Num12ztrue2000">
    <w:name w:val="WW8Num12ztrue2000"/>
    <w:rsid w:val="00AC7111"/>
  </w:style>
  <w:style w:type="character" w:customStyle="1" w:styleId="WW8Num12ztrue3000">
    <w:name w:val="WW8Num12ztrue3000"/>
    <w:rsid w:val="00AC7111"/>
  </w:style>
  <w:style w:type="character" w:customStyle="1" w:styleId="WW8Num12ztrue4000">
    <w:name w:val="WW8Num12ztrue4000"/>
    <w:rsid w:val="00AC7111"/>
  </w:style>
  <w:style w:type="character" w:customStyle="1" w:styleId="WW8Num12ztrue5000">
    <w:name w:val="WW8Num12ztrue5000"/>
    <w:rsid w:val="00AC7111"/>
  </w:style>
  <w:style w:type="character" w:customStyle="1" w:styleId="WW8Num12ztrue6000">
    <w:name w:val="WW8Num12ztrue6000"/>
    <w:rsid w:val="00AC7111"/>
  </w:style>
  <w:style w:type="character" w:customStyle="1" w:styleId="WW8Num13ztrue0000">
    <w:name w:val="WW8Num13ztrue0000"/>
    <w:rsid w:val="00AC7111"/>
  </w:style>
  <w:style w:type="character" w:customStyle="1" w:styleId="WW8Num13ztrue1000">
    <w:name w:val="WW8Num13ztrue1000"/>
    <w:rsid w:val="00AC7111"/>
  </w:style>
  <w:style w:type="character" w:customStyle="1" w:styleId="WW8Num13ztrue2000">
    <w:name w:val="WW8Num13ztrue2000"/>
    <w:rsid w:val="00AC7111"/>
  </w:style>
  <w:style w:type="character" w:customStyle="1" w:styleId="WW8Num13ztrue3000">
    <w:name w:val="WW8Num13ztrue3000"/>
    <w:rsid w:val="00AC7111"/>
  </w:style>
  <w:style w:type="character" w:customStyle="1" w:styleId="WW8Num13ztrue4000">
    <w:name w:val="WW8Num13ztrue4000"/>
    <w:rsid w:val="00AC7111"/>
  </w:style>
  <w:style w:type="character" w:customStyle="1" w:styleId="WW8Num13ztrue5000">
    <w:name w:val="WW8Num13ztrue5000"/>
    <w:rsid w:val="00AC7111"/>
  </w:style>
  <w:style w:type="character" w:customStyle="1" w:styleId="WW8Num13ztrue6000">
    <w:name w:val="WW8Num13ztrue6000"/>
    <w:rsid w:val="00AC7111"/>
  </w:style>
  <w:style w:type="character" w:customStyle="1" w:styleId="WW8Num15ztrue0000">
    <w:name w:val="WW8Num15ztrue0000"/>
    <w:rsid w:val="00AC7111"/>
  </w:style>
  <w:style w:type="character" w:customStyle="1" w:styleId="WW8Num15ztrue1000">
    <w:name w:val="WW8Num15ztrue1000"/>
    <w:rsid w:val="00AC7111"/>
  </w:style>
  <w:style w:type="character" w:customStyle="1" w:styleId="WW8Num15ztrue2000">
    <w:name w:val="WW8Num15ztrue2000"/>
    <w:rsid w:val="00AC7111"/>
  </w:style>
  <w:style w:type="character" w:customStyle="1" w:styleId="WW8Num15ztrue3000">
    <w:name w:val="WW8Num15ztrue3000"/>
    <w:rsid w:val="00AC7111"/>
  </w:style>
  <w:style w:type="character" w:customStyle="1" w:styleId="WW8Num15ztrue4000">
    <w:name w:val="WW8Num15ztrue4000"/>
    <w:rsid w:val="00AC7111"/>
  </w:style>
  <w:style w:type="character" w:customStyle="1" w:styleId="WW8Num15ztrue5000">
    <w:name w:val="WW8Num15ztrue5000"/>
    <w:rsid w:val="00AC7111"/>
  </w:style>
  <w:style w:type="character" w:customStyle="1" w:styleId="WW8Num15ztrue6000">
    <w:name w:val="WW8Num15ztrue6000"/>
    <w:rsid w:val="00AC7111"/>
  </w:style>
  <w:style w:type="character" w:customStyle="1" w:styleId="WW8Num16ztrue0000">
    <w:name w:val="WW8Num16ztrue0000"/>
    <w:rsid w:val="00AC7111"/>
  </w:style>
  <w:style w:type="character" w:customStyle="1" w:styleId="WW8Num16ztrue1000">
    <w:name w:val="WW8Num16ztrue1000"/>
    <w:rsid w:val="00AC7111"/>
  </w:style>
  <w:style w:type="character" w:customStyle="1" w:styleId="WW8Num16ztrue2000">
    <w:name w:val="WW8Num16ztrue2000"/>
    <w:rsid w:val="00AC7111"/>
  </w:style>
  <w:style w:type="character" w:customStyle="1" w:styleId="WW8Num16ztrue3000">
    <w:name w:val="WW8Num16ztrue3000"/>
    <w:rsid w:val="00AC7111"/>
  </w:style>
  <w:style w:type="character" w:customStyle="1" w:styleId="WW8Num16ztrue4000">
    <w:name w:val="WW8Num16ztrue4000"/>
    <w:rsid w:val="00AC7111"/>
  </w:style>
  <w:style w:type="character" w:customStyle="1" w:styleId="WW8Num16ztrue5000">
    <w:name w:val="WW8Num16ztrue5000"/>
    <w:rsid w:val="00AC7111"/>
  </w:style>
  <w:style w:type="character" w:customStyle="1" w:styleId="WW8Num17ztrue0000">
    <w:name w:val="WW8Num17ztrue0000"/>
    <w:rsid w:val="00AC7111"/>
  </w:style>
  <w:style w:type="character" w:customStyle="1" w:styleId="WW8Num17ztrue1000">
    <w:name w:val="WW8Num17ztrue1000"/>
    <w:rsid w:val="00AC7111"/>
  </w:style>
  <w:style w:type="character" w:customStyle="1" w:styleId="WW8Num17ztrue2000">
    <w:name w:val="WW8Num17ztrue2000"/>
    <w:rsid w:val="00AC7111"/>
  </w:style>
  <w:style w:type="character" w:customStyle="1" w:styleId="WW8Num17ztrue3000">
    <w:name w:val="WW8Num17ztrue3000"/>
    <w:rsid w:val="00AC7111"/>
  </w:style>
  <w:style w:type="character" w:customStyle="1" w:styleId="WW8Num17ztrue4000">
    <w:name w:val="WW8Num17ztrue4000"/>
    <w:rsid w:val="00AC7111"/>
  </w:style>
  <w:style w:type="character" w:customStyle="1" w:styleId="WW8Num17ztrue5000">
    <w:name w:val="WW8Num17ztrue5000"/>
    <w:rsid w:val="00AC7111"/>
  </w:style>
  <w:style w:type="character" w:customStyle="1" w:styleId="WW8Num17ztrue6000">
    <w:name w:val="WW8Num17ztrue6000"/>
    <w:rsid w:val="00AC7111"/>
  </w:style>
  <w:style w:type="character" w:customStyle="1" w:styleId="WW8Num19ztrue0000">
    <w:name w:val="WW8Num19ztrue0000"/>
    <w:rsid w:val="00AC7111"/>
  </w:style>
  <w:style w:type="character" w:customStyle="1" w:styleId="WW8Num19ztrue1000">
    <w:name w:val="WW8Num19ztrue1000"/>
    <w:rsid w:val="00AC7111"/>
  </w:style>
  <w:style w:type="character" w:customStyle="1" w:styleId="WW8Num19ztrue2000">
    <w:name w:val="WW8Num19ztrue2000"/>
    <w:rsid w:val="00AC7111"/>
  </w:style>
  <w:style w:type="character" w:customStyle="1" w:styleId="WW8Num19ztrue3000">
    <w:name w:val="WW8Num19ztrue3000"/>
    <w:rsid w:val="00AC7111"/>
  </w:style>
  <w:style w:type="character" w:customStyle="1" w:styleId="WW8Num19ztrue4000">
    <w:name w:val="WW8Num19ztrue4000"/>
    <w:rsid w:val="00AC7111"/>
  </w:style>
  <w:style w:type="character" w:customStyle="1" w:styleId="WW8Num20ztrue0000">
    <w:name w:val="WW8Num20ztrue0000"/>
    <w:rsid w:val="00AC7111"/>
  </w:style>
  <w:style w:type="character" w:customStyle="1" w:styleId="WW8Num20ztrue1000">
    <w:name w:val="WW8Num20ztrue1000"/>
    <w:rsid w:val="00AC7111"/>
  </w:style>
  <w:style w:type="character" w:customStyle="1" w:styleId="WW8Num20ztrue2000">
    <w:name w:val="WW8Num20ztrue2000"/>
    <w:rsid w:val="00AC7111"/>
  </w:style>
  <w:style w:type="character" w:customStyle="1" w:styleId="WW8Num20ztrue3000">
    <w:name w:val="WW8Num20ztrue3000"/>
    <w:rsid w:val="00AC7111"/>
  </w:style>
  <w:style w:type="character" w:customStyle="1" w:styleId="WW8Num20ztrue4000">
    <w:name w:val="WW8Num20ztrue4000"/>
    <w:rsid w:val="00AC7111"/>
  </w:style>
  <w:style w:type="character" w:customStyle="1" w:styleId="WW8Num20ztrue5000">
    <w:name w:val="WW8Num20ztrue5000"/>
    <w:rsid w:val="00AC7111"/>
  </w:style>
  <w:style w:type="character" w:customStyle="1" w:styleId="WW8Num20ztrue6000">
    <w:name w:val="WW8Num20ztrue6000"/>
    <w:rsid w:val="00AC7111"/>
  </w:style>
  <w:style w:type="character" w:customStyle="1" w:styleId="WW8Num21ztrue0000">
    <w:name w:val="WW8Num21ztrue0000"/>
    <w:rsid w:val="00AC7111"/>
  </w:style>
  <w:style w:type="character" w:customStyle="1" w:styleId="WW8Num21ztrue1000">
    <w:name w:val="WW8Num21ztrue1000"/>
    <w:rsid w:val="00AC7111"/>
  </w:style>
  <w:style w:type="character" w:customStyle="1" w:styleId="WW8Num21ztrue2000">
    <w:name w:val="WW8Num21ztrue2000"/>
    <w:rsid w:val="00AC7111"/>
  </w:style>
  <w:style w:type="character" w:customStyle="1" w:styleId="WW8Num21ztrue3000">
    <w:name w:val="WW8Num21ztrue3000"/>
    <w:rsid w:val="00AC7111"/>
  </w:style>
  <w:style w:type="character" w:customStyle="1" w:styleId="WW8Num21ztrue4000">
    <w:name w:val="WW8Num21ztrue4000"/>
    <w:rsid w:val="00AC7111"/>
  </w:style>
  <w:style w:type="character" w:customStyle="1" w:styleId="WW8Num21ztrue5000">
    <w:name w:val="WW8Num21ztrue5000"/>
    <w:rsid w:val="00AC7111"/>
  </w:style>
  <w:style w:type="character" w:customStyle="1" w:styleId="WW8Num21ztrue6000">
    <w:name w:val="WW8Num21ztrue6000"/>
    <w:rsid w:val="00AC7111"/>
  </w:style>
  <w:style w:type="character" w:customStyle="1" w:styleId="WW8Num22ztrue0000">
    <w:name w:val="WW8Num22ztrue0000"/>
    <w:rsid w:val="00AC7111"/>
  </w:style>
  <w:style w:type="character" w:customStyle="1" w:styleId="WW8Num22ztrue1000">
    <w:name w:val="WW8Num22ztrue1000"/>
    <w:rsid w:val="00AC7111"/>
  </w:style>
  <w:style w:type="character" w:customStyle="1" w:styleId="WW8Num22ztrue2000">
    <w:name w:val="WW8Num22ztrue2000"/>
    <w:rsid w:val="00AC7111"/>
  </w:style>
  <w:style w:type="character" w:customStyle="1" w:styleId="WW8Num22ztrue3000">
    <w:name w:val="WW8Num22ztrue3000"/>
    <w:rsid w:val="00AC7111"/>
  </w:style>
  <w:style w:type="character" w:customStyle="1" w:styleId="WW8Num22ztrue4000">
    <w:name w:val="WW8Num22ztrue4000"/>
    <w:rsid w:val="00AC7111"/>
  </w:style>
  <w:style w:type="character" w:customStyle="1" w:styleId="WW8Num22ztrue5000">
    <w:name w:val="WW8Num22ztrue5000"/>
    <w:rsid w:val="00AC7111"/>
  </w:style>
  <w:style w:type="character" w:customStyle="1" w:styleId="WW8Num22ztrue6000">
    <w:name w:val="WW8Num22ztrue6000"/>
    <w:rsid w:val="00AC7111"/>
  </w:style>
  <w:style w:type="character" w:customStyle="1" w:styleId="WW8Num23ztrue0000">
    <w:name w:val="WW8Num23ztrue0000"/>
    <w:rsid w:val="00AC7111"/>
  </w:style>
  <w:style w:type="character" w:customStyle="1" w:styleId="WW8Num23ztrue1000">
    <w:name w:val="WW8Num23ztrue1000"/>
    <w:rsid w:val="00AC7111"/>
  </w:style>
  <w:style w:type="character" w:customStyle="1" w:styleId="WW8Num23ztrue2000">
    <w:name w:val="WW8Num23ztrue2000"/>
    <w:rsid w:val="00AC7111"/>
  </w:style>
  <w:style w:type="character" w:customStyle="1" w:styleId="WW8Num23ztrue3000">
    <w:name w:val="WW8Num23ztrue3000"/>
    <w:rsid w:val="00AC7111"/>
  </w:style>
  <w:style w:type="character" w:customStyle="1" w:styleId="WW8Num23ztrue4000">
    <w:name w:val="WW8Num23ztrue4000"/>
    <w:rsid w:val="00AC7111"/>
  </w:style>
  <w:style w:type="character" w:customStyle="1" w:styleId="WW8Num24ztrue0000">
    <w:name w:val="WW8Num24ztrue0000"/>
    <w:rsid w:val="00AC7111"/>
  </w:style>
  <w:style w:type="character" w:customStyle="1" w:styleId="WW8Num24ztrue1000">
    <w:name w:val="WW8Num24ztrue1000"/>
    <w:rsid w:val="00AC7111"/>
  </w:style>
  <w:style w:type="character" w:customStyle="1" w:styleId="WW8Num24ztrue2000">
    <w:name w:val="WW8Num24ztrue2000"/>
    <w:rsid w:val="00AC7111"/>
  </w:style>
  <w:style w:type="character" w:customStyle="1" w:styleId="WW8Num24ztrue3000">
    <w:name w:val="WW8Num24ztrue3000"/>
    <w:rsid w:val="00AC7111"/>
  </w:style>
  <w:style w:type="character" w:customStyle="1" w:styleId="WW8Num24ztrue4000">
    <w:name w:val="WW8Num24ztrue4000"/>
    <w:rsid w:val="00AC7111"/>
  </w:style>
  <w:style w:type="character" w:customStyle="1" w:styleId="WW8Num24ztrue5000">
    <w:name w:val="WW8Num24ztrue5000"/>
    <w:rsid w:val="00AC7111"/>
  </w:style>
  <w:style w:type="character" w:customStyle="1" w:styleId="WW8Num25ztrue0000">
    <w:name w:val="WW8Num25ztrue0000"/>
    <w:rsid w:val="00AC7111"/>
  </w:style>
  <w:style w:type="character" w:customStyle="1" w:styleId="WW8Num25ztrue1000">
    <w:name w:val="WW8Num25ztrue1000"/>
    <w:rsid w:val="00AC7111"/>
  </w:style>
  <w:style w:type="character" w:customStyle="1" w:styleId="WW8Num25ztrue2000">
    <w:name w:val="WW8Num25ztrue2000"/>
    <w:rsid w:val="00AC7111"/>
  </w:style>
  <w:style w:type="character" w:customStyle="1" w:styleId="WW8Num25ztrue3000">
    <w:name w:val="WW8Num25ztrue3000"/>
    <w:rsid w:val="00AC7111"/>
  </w:style>
  <w:style w:type="character" w:customStyle="1" w:styleId="WW8Num25ztrue4000">
    <w:name w:val="WW8Num25ztrue4000"/>
    <w:rsid w:val="00AC7111"/>
  </w:style>
  <w:style w:type="character" w:customStyle="1" w:styleId="WW8Num25ztrue5000">
    <w:name w:val="WW8Num25ztrue5000"/>
    <w:rsid w:val="00AC7111"/>
  </w:style>
  <w:style w:type="character" w:customStyle="1" w:styleId="WW8Num26ztrue0000">
    <w:name w:val="WW8Num26ztrue0000"/>
    <w:rsid w:val="00AC7111"/>
  </w:style>
  <w:style w:type="character" w:customStyle="1" w:styleId="WW8Num26ztrue1000">
    <w:name w:val="WW8Num26ztrue1000"/>
    <w:rsid w:val="00AC7111"/>
  </w:style>
  <w:style w:type="character" w:customStyle="1" w:styleId="WW8Num26ztrue2000">
    <w:name w:val="WW8Num26ztrue2000"/>
    <w:rsid w:val="00AC7111"/>
  </w:style>
  <w:style w:type="character" w:customStyle="1" w:styleId="WW8Num26ztrue3000">
    <w:name w:val="WW8Num26ztrue3000"/>
    <w:rsid w:val="00AC7111"/>
  </w:style>
  <w:style w:type="character" w:customStyle="1" w:styleId="WW8Num26ztrue4000">
    <w:name w:val="WW8Num26ztrue4000"/>
    <w:rsid w:val="00AC7111"/>
  </w:style>
  <w:style w:type="character" w:customStyle="1" w:styleId="WW8Num26ztrue5000">
    <w:name w:val="WW8Num26ztrue5000"/>
    <w:rsid w:val="00AC7111"/>
  </w:style>
  <w:style w:type="character" w:customStyle="1" w:styleId="WW8Num26ztrue6000">
    <w:name w:val="WW8Num26ztrue6000"/>
    <w:rsid w:val="00AC7111"/>
  </w:style>
  <w:style w:type="character" w:customStyle="1" w:styleId="WW8Num28ztrue0000">
    <w:name w:val="WW8Num28ztrue0000"/>
    <w:rsid w:val="00AC7111"/>
  </w:style>
  <w:style w:type="character" w:customStyle="1" w:styleId="WW8Num28ztrue1000">
    <w:name w:val="WW8Num28ztrue1000"/>
    <w:rsid w:val="00AC7111"/>
  </w:style>
  <w:style w:type="character" w:customStyle="1" w:styleId="WW8Num28ztrue2000">
    <w:name w:val="WW8Num28ztrue2000"/>
    <w:rsid w:val="00AC7111"/>
  </w:style>
  <w:style w:type="character" w:customStyle="1" w:styleId="WW8Num28ztrue3000">
    <w:name w:val="WW8Num28ztrue3000"/>
    <w:rsid w:val="00AC7111"/>
  </w:style>
  <w:style w:type="character" w:customStyle="1" w:styleId="WW8Num28ztrue4000">
    <w:name w:val="WW8Num28ztrue4000"/>
    <w:rsid w:val="00AC7111"/>
  </w:style>
  <w:style w:type="character" w:customStyle="1" w:styleId="WW8Num28ztrue5000">
    <w:name w:val="WW8Num28ztrue5000"/>
    <w:rsid w:val="00AC7111"/>
  </w:style>
  <w:style w:type="character" w:customStyle="1" w:styleId="WW8Num28ztrue6000">
    <w:name w:val="WW8Num28ztrue6000"/>
    <w:rsid w:val="00AC7111"/>
  </w:style>
  <w:style w:type="character" w:customStyle="1" w:styleId="WW8Num29ztrue0000">
    <w:name w:val="WW8Num29ztrue0000"/>
    <w:rsid w:val="00AC7111"/>
  </w:style>
  <w:style w:type="character" w:customStyle="1" w:styleId="WW8Num29ztrue1000">
    <w:name w:val="WW8Num29ztrue1000"/>
    <w:rsid w:val="00AC7111"/>
  </w:style>
  <w:style w:type="character" w:customStyle="1" w:styleId="WW8Num29ztrue2000">
    <w:name w:val="WW8Num29ztrue2000"/>
    <w:rsid w:val="00AC7111"/>
  </w:style>
  <w:style w:type="character" w:customStyle="1" w:styleId="WW8Num29ztrue3000">
    <w:name w:val="WW8Num29ztrue3000"/>
    <w:rsid w:val="00AC7111"/>
  </w:style>
  <w:style w:type="character" w:customStyle="1" w:styleId="WW8Num29ztrue4000">
    <w:name w:val="WW8Num29ztrue4000"/>
    <w:rsid w:val="00AC7111"/>
  </w:style>
  <w:style w:type="character" w:customStyle="1" w:styleId="WW8Num29ztrue5000">
    <w:name w:val="WW8Num29ztrue5000"/>
    <w:rsid w:val="00AC7111"/>
  </w:style>
  <w:style w:type="character" w:customStyle="1" w:styleId="WW8Num29ztrue6000">
    <w:name w:val="WW8Num29ztrue6000"/>
    <w:rsid w:val="00AC7111"/>
  </w:style>
  <w:style w:type="character" w:customStyle="1" w:styleId="WW8Num30ztrue0000">
    <w:name w:val="WW8Num30ztrue0000"/>
    <w:rsid w:val="00AC7111"/>
  </w:style>
  <w:style w:type="character" w:customStyle="1" w:styleId="WW8Num30ztrue1000">
    <w:name w:val="WW8Num30ztrue1000"/>
    <w:rsid w:val="00AC7111"/>
  </w:style>
  <w:style w:type="character" w:customStyle="1" w:styleId="WW8Num30ztrue2000">
    <w:name w:val="WW8Num30ztrue2000"/>
    <w:rsid w:val="00AC7111"/>
  </w:style>
  <w:style w:type="character" w:customStyle="1" w:styleId="WW8Num30ztrue3000">
    <w:name w:val="WW8Num30ztrue3000"/>
    <w:rsid w:val="00AC7111"/>
  </w:style>
  <w:style w:type="character" w:customStyle="1" w:styleId="WW8Num30ztrue4000">
    <w:name w:val="WW8Num30ztrue4000"/>
    <w:rsid w:val="00AC7111"/>
  </w:style>
  <w:style w:type="character" w:customStyle="1" w:styleId="WW8Num30ztrue5000">
    <w:name w:val="WW8Num30ztrue5000"/>
    <w:rsid w:val="00AC7111"/>
  </w:style>
  <w:style w:type="character" w:customStyle="1" w:styleId="WW8Num30ztrue6000">
    <w:name w:val="WW8Num30ztrue6000"/>
    <w:rsid w:val="00AC7111"/>
  </w:style>
  <w:style w:type="character" w:customStyle="1" w:styleId="WW8Num31ztrue0000">
    <w:name w:val="WW8Num31ztrue0000"/>
    <w:rsid w:val="00AC7111"/>
  </w:style>
  <w:style w:type="character" w:customStyle="1" w:styleId="WW8Num31ztrue1000">
    <w:name w:val="WW8Num31ztrue1000"/>
    <w:rsid w:val="00AC7111"/>
  </w:style>
  <w:style w:type="character" w:customStyle="1" w:styleId="WW8Num31ztrue2000">
    <w:name w:val="WW8Num31ztrue2000"/>
    <w:rsid w:val="00AC7111"/>
  </w:style>
  <w:style w:type="character" w:customStyle="1" w:styleId="WW8Num31ztrue3000">
    <w:name w:val="WW8Num31ztrue3000"/>
    <w:rsid w:val="00AC7111"/>
  </w:style>
  <w:style w:type="character" w:customStyle="1" w:styleId="WW8Num31ztrue4000">
    <w:name w:val="WW8Num31ztrue4000"/>
    <w:rsid w:val="00AC7111"/>
  </w:style>
  <w:style w:type="character" w:customStyle="1" w:styleId="WW8Num31ztrue5000">
    <w:name w:val="WW8Num31ztrue5000"/>
    <w:rsid w:val="00AC7111"/>
  </w:style>
  <w:style w:type="character" w:customStyle="1" w:styleId="WW8Num31ztrue6000">
    <w:name w:val="WW8Num31ztrue6000"/>
    <w:rsid w:val="00AC7111"/>
  </w:style>
  <w:style w:type="character" w:customStyle="1" w:styleId="WW8Num32ztrue0000">
    <w:name w:val="WW8Num32ztrue0000"/>
    <w:rsid w:val="00AC7111"/>
  </w:style>
  <w:style w:type="character" w:customStyle="1" w:styleId="WW8Num32ztrue1000">
    <w:name w:val="WW8Num32ztrue1000"/>
    <w:rsid w:val="00AC7111"/>
  </w:style>
  <w:style w:type="character" w:customStyle="1" w:styleId="WW8Num32ztrue2000">
    <w:name w:val="WW8Num32ztrue2000"/>
    <w:rsid w:val="00AC7111"/>
  </w:style>
  <w:style w:type="character" w:customStyle="1" w:styleId="WW8Num32ztrue3000">
    <w:name w:val="WW8Num32ztrue3000"/>
    <w:rsid w:val="00AC7111"/>
  </w:style>
  <w:style w:type="character" w:customStyle="1" w:styleId="WW8Num32ztrue4000">
    <w:name w:val="WW8Num32ztrue4000"/>
    <w:rsid w:val="00AC7111"/>
  </w:style>
  <w:style w:type="character" w:customStyle="1" w:styleId="WW8Num32ztrue5000">
    <w:name w:val="WW8Num32ztrue5000"/>
    <w:rsid w:val="00AC7111"/>
  </w:style>
  <w:style w:type="character" w:customStyle="1" w:styleId="WW8Num34ztrue0000">
    <w:name w:val="WW8Num34ztrue0000"/>
    <w:rsid w:val="00AC7111"/>
  </w:style>
  <w:style w:type="character" w:customStyle="1" w:styleId="WW8Num34ztrue1000">
    <w:name w:val="WW8Num34ztrue1000"/>
    <w:rsid w:val="00AC7111"/>
  </w:style>
  <w:style w:type="character" w:customStyle="1" w:styleId="WW8Num34ztrue2000">
    <w:name w:val="WW8Num34ztrue2000"/>
    <w:rsid w:val="00AC7111"/>
  </w:style>
  <w:style w:type="character" w:customStyle="1" w:styleId="WW8Num34ztrue3000">
    <w:name w:val="WW8Num34ztrue3000"/>
    <w:rsid w:val="00AC7111"/>
  </w:style>
  <w:style w:type="character" w:customStyle="1" w:styleId="WW8Num34ztrue4000">
    <w:name w:val="WW8Num34ztrue4000"/>
    <w:rsid w:val="00AC7111"/>
  </w:style>
  <w:style w:type="character" w:customStyle="1" w:styleId="WW8Num34ztrue5000">
    <w:name w:val="WW8Num34ztrue5000"/>
    <w:rsid w:val="00AC7111"/>
  </w:style>
  <w:style w:type="character" w:customStyle="1" w:styleId="WW8Num34ztrue6000">
    <w:name w:val="WW8Num34ztrue6000"/>
    <w:rsid w:val="00AC7111"/>
  </w:style>
  <w:style w:type="character" w:customStyle="1" w:styleId="WW8Num35ztrue0000">
    <w:name w:val="WW8Num35ztrue0000"/>
    <w:rsid w:val="00AC7111"/>
  </w:style>
  <w:style w:type="character" w:customStyle="1" w:styleId="WW8Num35ztrue1000">
    <w:name w:val="WW8Num35ztrue1000"/>
    <w:rsid w:val="00AC7111"/>
  </w:style>
  <w:style w:type="character" w:customStyle="1" w:styleId="WW8Num35ztrue2000">
    <w:name w:val="WW8Num35ztrue2000"/>
    <w:rsid w:val="00AC7111"/>
  </w:style>
  <w:style w:type="character" w:customStyle="1" w:styleId="WW8Num35ztrue3000">
    <w:name w:val="WW8Num35ztrue3000"/>
    <w:rsid w:val="00AC7111"/>
  </w:style>
  <w:style w:type="character" w:customStyle="1" w:styleId="WW8Num35ztrue4000">
    <w:name w:val="WW8Num35ztrue4000"/>
    <w:rsid w:val="00AC7111"/>
  </w:style>
  <w:style w:type="character" w:customStyle="1" w:styleId="WW8Num35ztrue5000">
    <w:name w:val="WW8Num35ztrue5000"/>
    <w:rsid w:val="00AC7111"/>
  </w:style>
  <w:style w:type="character" w:customStyle="1" w:styleId="WW8Num35ztrue6000">
    <w:name w:val="WW8Num35ztrue6000"/>
    <w:rsid w:val="00AC7111"/>
  </w:style>
  <w:style w:type="character" w:customStyle="1" w:styleId="WW8Num36ztrue0000">
    <w:name w:val="WW8Num36ztrue0000"/>
    <w:rsid w:val="00AC7111"/>
  </w:style>
  <w:style w:type="character" w:customStyle="1" w:styleId="WW8Num36ztrue1000">
    <w:name w:val="WW8Num36ztrue1000"/>
    <w:rsid w:val="00AC7111"/>
  </w:style>
  <w:style w:type="character" w:customStyle="1" w:styleId="WW8Num36ztrue2000">
    <w:name w:val="WW8Num36ztrue2000"/>
    <w:rsid w:val="00AC7111"/>
  </w:style>
  <w:style w:type="character" w:customStyle="1" w:styleId="WW8Num36ztrue3000">
    <w:name w:val="WW8Num36ztrue3000"/>
    <w:rsid w:val="00AC7111"/>
  </w:style>
  <w:style w:type="character" w:customStyle="1" w:styleId="WW8Num36ztrue4000">
    <w:name w:val="WW8Num36ztrue4000"/>
    <w:rsid w:val="00AC7111"/>
  </w:style>
  <w:style w:type="character" w:customStyle="1" w:styleId="WW8Num36ztrue5000">
    <w:name w:val="WW8Num36ztrue5000"/>
    <w:rsid w:val="00AC7111"/>
  </w:style>
  <w:style w:type="character" w:customStyle="1" w:styleId="WW8Num36ztrue6000">
    <w:name w:val="WW8Num36ztrue6000"/>
    <w:rsid w:val="00AC7111"/>
  </w:style>
  <w:style w:type="character" w:customStyle="1" w:styleId="WW8Num39ztrue0000">
    <w:name w:val="WW8Num39ztrue0000"/>
    <w:rsid w:val="00AC7111"/>
  </w:style>
  <w:style w:type="character" w:customStyle="1" w:styleId="WW8Num39ztrue1000">
    <w:name w:val="WW8Num39ztrue1000"/>
    <w:rsid w:val="00AC7111"/>
  </w:style>
  <w:style w:type="character" w:customStyle="1" w:styleId="WW8Num39ztrue2000">
    <w:name w:val="WW8Num39ztrue2000"/>
    <w:rsid w:val="00AC7111"/>
  </w:style>
  <w:style w:type="character" w:customStyle="1" w:styleId="WW8Num39ztrue3000">
    <w:name w:val="WW8Num39ztrue3000"/>
    <w:rsid w:val="00AC7111"/>
  </w:style>
  <w:style w:type="character" w:customStyle="1" w:styleId="WW8Num39ztrue4000">
    <w:name w:val="WW8Num39ztrue4000"/>
    <w:rsid w:val="00AC7111"/>
  </w:style>
  <w:style w:type="character" w:customStyle="1" w:styleId="WW8Num39ztrue5000">
    <w:name w:val="WW8Num39ztrue5000"/>
    <w:rsid w:val="00AC7111"/>
  </w:style>
  <w:style w:type="character" w:customStyle="1" w:styleId="WW8Num39ztrue6000">
    <w:name w:val="WW8Num39ztrue6000"/>
    <w:rsid w:val="00AC7111"/>
  </w:style>
  <w:style w:type="character" w:customStyle="1" w:styleId="WW8Num40ztrue0000">
    <w:name w:val="WW8Num40ztrue0000"/>
    <w:rsid w:val="00AC7111"/>
  </w:style>
  <w:style w:type="character" w:customStyle="1" w:styleId="WW8Num40ztrue1000">
    <w:name w:val="WW8Num40ztrue1000"/>
    <w:rsid w:val="00AC7111"/>
  </w:style>
  <w:style w:type="character" w:customStyle="1" w:styleId="WW8Num40ztrue2000">
    <w:name w:val="WW8Num40ztrue2000"/>
    <w:rsid w:val="00AC7111"/>
  </w:style>
  <w:style w:type="character" w:customStyle="1" w:styleId="WW8Num40ztrue3000">
    <w:name w:val="WW8Num40ztrue3000"/>
    <w:rsid w:val="00AC7111"/>
  </w:style>
  <w:style w:type="character" w:customStyle="1" w:styleId="WW8Num40ztrue4000">
    <w:name w:val="WW8Num40ztrue4000"/>
    <w:rsid w:val="00AC7111"/>
  </w:style>
  <w:style w:type="character" w:customStyle="1" w:styleId="WW8Num40ztrue5000">
    <w:name w:val="WW8Num40ztrue5000"/>
    <w:rsid w:val="00AC7111"/>
  </w:style>
  <w:style w:type="character" w:customStyle="1" w:styleId="WW8Num40ztrue6000">
    <w:name w:val="WW8Num40ztrue6000"/>
    <w:rsid w:val="00AC7111"/>
  </w:style>
  <w:style w:type="character" w:customStyle="1" w:styleId="WW8Num41ztrue0000">
    <w:name w:val="WW8Num41ztrue0000"/>
    <w:rsid w:val="00AC7111"/>
  </w:style>
  <w:style w:type="character" w:customStyle="1" w:styleId="WW8Num41ztrue1000">
    <w:name w:val="WW8Num41ztrue1000"/>
    <w:rsid w:val="00AC7111"/>
  </w:style>
  <w:style w:type="character" w:customStyle="1" w:styleId="WW8Num41ztrue2000">
    <w:name w:val="WW8Num41ztrue2000"/>
    <w:rsid w:val="00AC7111"/>
  </w:style>
  <w:style w:type="character" w:customStyle="1" w:styleId="WW8Num41ztrue3000">
    <w:name w:val="WW8Num41ztrue3000"/>
    <w:rsid w:val="00AC7111"/>
  </w:style>
  <w:style w:type="character" w:customStyle="1" w:styleId="WW8Num41ztrue4000">
    <w:name w:val="WW8Num41ztrue4000"/>
    <w:rsid w:val="00AC7111"/>
  </w:style>
  <w:style w:type="character" w:customStyle="1" w:styleId="WW8Num42ztrue0000">
    <w:name w:val="WW8Num42ztrue0000"/>
    <w:rsid w:val="00AC7111"/>
  </w:style>
  <w:style w:type="character" w:customStyle="1" w:styleId="WW8Num42ztrue1000">
    <w:name w:val="WW8Num42ztrue1000"/>
    <w:rsid w:val="00AC7111"/>
  </w:style>
  <w:style w:type="character" w:customStyle="1" w:styleId="WW8Num42ztrue2000">
    <w:name w:val="WW8Num42ztrue2000"/>
    <w:rsid w:val="00AC7111"/>
  </w:style>
  <w:style w:type="character" w:customStyle="1" w:styleId="WW8Num42ztrue3000">
    <w:name w:val="WW8Num42ztrue3000"/>
    <w:rsid w:val="00AC7111"/>
  </w:style>
  <w:style w:type="character" w:customStyle="1" w:styleId="WW8Num42ztrue4000">
    <w:name w:val="WW8Num42ztrue4000"/>
    <w:rsid w:val="00AC7111"/>
  </w:style>
  <w:style w:type="character" w:customStyle="1" w:styleId="WW8Num42ztrue5000">
    <w:name w:val="WW8Num42ztrue5000"/>
    <w:rsid w:val="00AC7111"/>
  </w:style>
  <w:style w:type="character" w:customStyle="1" w:styleId="WW8Num42ztrue6000">
    <w:name w:val="WW8Num42ztrue6000"/>
    <w:rsid w:val="00AC7111"/>
  </w:style>
  <w:style w:type="character" w:customStyle="1" w:styleId="WW8Num43ztrue0000">
    <w:name w:val="WW8Num43ztrue0000"/>
    <w:rsid w:val="00AC7111"/>
  </w:style>
  <w:style w:type="character" w:customStyle="1" w:styleId="WW8Num43ztrue1000">
    <w:name w:val="WW8Num43ztrue1000"/>
    <w:rsid w:val="00AC7111"/>
  </w:style>
  <w:style w:type="character" w:customStyle="1" w:styleId="WW8Num43ztrue2000">
    <w:name w:val="WW8Num43ztrue2000"/>
    <w:rsid w:val="00AC7111"/>
  </w:style>
  <w:style w:type="character" w:customStyle="1" w:styleId="WW8Num43ztrue3000">
    <w:name w:val="WW8Num43ztrue3000"/>
    <w:rsid w:val="00AC7111"/>
  </w:style>
  <w:style w:type="character" w:customStyle="1" w:styleId="WW8Num43ztrue4000">
    <w:name w:val="WW8Num43ztrue4000"/>
    <w:rsid w:val="00AC7111"/>
  </w:style>
  <w:style w:type="character" w:customStyle="1" w:styleId="WW8Num43ztrue5000">
    <w:name w:val="WW8Num43ztrue5000"/>
    <w:rsid w:val="00AC7111"/>
  </w:style>
  <w:style w:type="character" w:customStyle="1" w:styleId="WW8Num2ztrue0100">
    <w:name w:val="WW8Num2ztrue0100"/>
    <w:rsid w:val="00A5083E"/>
  </w:style>
  <w:style w:type="character" w:customStyle="1" w:styleId="WW8Num2ztrue1100">
    <w:name w:val="WW8Num2ztrue1100"/>
    <w:rsid w:val="00A5083E"/>
  </w:style>
  <w:style w:type="character" w:customStyle="1" w:styleId="WW8Num2ztrue20000">
    <w:name w:val="WW8Num2ztrue20000"/>
    <w:rsid w:val="00A5083E"/>
  </w:style>
  <w:style w:type="character" w:customStyle="1" w:styleId="WW8Num2ztrue30000">
    <w:name w:val="WW8Num2ztrue30000"/>
    <w:rsid w:val="00A5083E"/>
  </w:style>
  <w:style w:type="character" w:customStyle="1" w:styleId="WW8Num2ztrue40000">
    <w:name w:val="WW8Num2ztrue40000"/>
    <w:rsid w:val="00A5083E"/>
  </w:style>
  <w:style w:type="character" w:customStyle="1" w:styleId="WW8Num2ztrue50000">
    <w:name w:val="WW8Num2ztrue50000"/>
    <w:rsid w:val="00A5083E"/>
  </w:style>
  <w:style w:type="character" w:customStyle="1" w:styleId="WW8Num3ztrue00000">
    <w:name w:val="WW8Num3ztrue00000"/>
    <w:rsid w:val="00A5083E"/>
  </w:style>
  <w:style w:type="character" w:customStyle="1" w:styleId="WW8Num3ztrue10000">
    <w:name w:val="WW8Num3ztrue10000"/>
    <w:rsid w:val="00A5083E"/>
  </w:style>
  <w:style w:type="character" w:customStyle="1" w:styleId="WW8Num3ztrue20000">
    <w:name w:val="WW8Num3ztrue20000"/>
    <w:rsid w:val="00A5083E"/>
  </w:style>
  <w:style w:type="character" w:customStyle="1" w:styleId="WW8Num3ztrue30000">
    <w:name w:val="WW8Num3ztrue30000"/>
    <w:rsid w:val="00A5083E"/>
  </w:style>
  <w:style w:type="character" w:customStyle="1" w:styleId="WW8Num3ztrue40000">
    <w:name w:val="WW8Num3ztrue40000"/>
    <w:rsid w:val="00A5083E"/>
  </w:style>
  <w:style w:type="character" w:customStyle="1" w:styleId="WW8Num3ztrue50000">
    <w:name w:val="WW8Num3ztrue50000"/>
    <w:rsid w:val="00A5083E"/>
  </w:style>
  <w:style w:type="character" w:customStyle="1" w:styleId="WW8Num3ztrue60000">
    <w:name w:val="WW8Num3ztrue60000"/>
    <w:rsid w:val="00A5083E"/>
  </w:style>
  <w:style w:type="character" w:customStyle="1" w:styleId="WW8Num5ztrue00000">
    <w:name w:val="WW8Num5ztrue00000"/>
    <w:rsid w:val="00A5083E"/>
  </w:style>
  <w:style w:type="character" w:customStyle="1" w:styleId="WW8Num5ztrue10000">
    <w:name w:val="WW8Num5ztrue10000"/>
    <w:rsid w:val="00A5083E"/>
  </w:style>
  <w:style w:type="character" w:customStyle="1" w:styleId="WW8Num5ztrue20000">
    <w:name w:val="WW8Num5ztrue20000"/>
    <w:rsid w:val="00A5083E"/>
  </w:style>
  <w:style w:type="character" w:customStyle="1" w:styleId="WW8Num5ztrue30000">
    <w:name w:val="WW8Num5ztrue30000"/>
    <w:rsid w:val="00A5083E"/>
  </w:style>
  <w:style w:type="character" w:customStyle="1" w:styleId="WW8Num5ztrue40000">
    <w:name w:val="WW8Num5ztrue40000"/>
    <w:rsid w:val="00A5083E"/>
  </w:style>
  <w:style w:type="character" w:customStyle="1" w:styleId="WW8Num5ztrue50000">
    <w:name w:val="WW8Num5ztrue50000"/>
    <w:rsid w:val="00A5083E"/>
  </w:style>
  <w:style w:type="character" w:customStyle="1" w:styleId="WW8Num5ztrue60000">
    <w:name w:val="WW8Num5ztrue60000"/>
    <w:rsid w:val="00A5083E"/>
  </w:style>
  <w:style w:type="character" w:customStyle="1" w:styleId="WW8Num7ztrue00000">
    <w:name w:val="WW8Num7ztrue00000"/>
    <w:rsid w:val="00A5083E"/>
  </w:style>
  <w:style w:type="character" w:customStyle="1" w:styleId="WW8Num7ztrue10000">
    <w:name w:val="WW8Num7ztrue10000"/>
    <w:rsid w:val="00A5083E"/>
  </w:style>
  <w:style w:type="character" w:customStyle="1" w:styleId="WW8Num7ztrue20000">
    <w:name w:val="WW8Num7ztrue20000"/>
    <w:rsid w:val="00A5083E"/>
  </w:style>
  <w:style w:type="character" w:customStyle="1" w:styleId="WW8Num7ztrue30000">
    <w:name w:val="WW8Num7ztrue30000"/>
    <w:rsid w:val="00A5083E"/>
  </w:style>
  <w:style w:type="character" w:customStyle="1" w:styleId="WW8Num7ztrue40000">
    <w:name w:val="WW8Num7ztrue40000"/>
    <w:rsid w:val="00A5083E"/>
  </w:style>
  <w:style w:type="character" w:customStyle="1" w:styleId="WW8Num7ztrue50000">
    <w:name w:val="WW8Num7ztrue50000"/>
    <w:rsid w:val="00A5083E"/>
  </w:style>
  <w:style w:type="character" w:customStyle="1" w:styleId="WW8Num7ztrue60000">
    <w:name w:val="WW8Num7ztrue60000"/>
    <w:rsid w:val="00A5083E"/>
  </w:style>
  <w:style w:type="character" w:customStyle="1" w:styleId="WW8Num10ztrue00000">
    <w:name w:val="WW8Num10ztrue00000"/>
    <w:rsid w:val="00A5083E"/>
  </w:style>
  <w:style w:type="character" w:customStyle="1" w:styleId="WW8Num10ztrue10000">
    <w:name w:val="WW8Num10ztrue10000"/>
    <w:rsid w:val="00A5083E"/>
  </w:style>
  <w:style w:type="character" w:customStyle="1" w:styleId="WW8Num10ztrue20000">
    <w:name w:val="WW8Num10ztrue20000"/>
    <w:rsid w:val="00A5083E"/>
  </w:style>
  <w:style w:type="character" w:customStyle="1" w:styleId="WW8Num10ztrue30000">
    <w:name w:val="WW8Num10ztrue30000"/>
    <w:rsid w:val="00A5083E"/>
  </w:style>
  <w:style w:type="character" w:customStyle="1" w:styleId="WW8Num10ztrue40000">
    <w:name w:val="WW8Num10ztrue40000"/>
    <w:rsid w:val="00A5083E"/>
  </w:style>
  <w:style w:type="character" w:customStyle="1" w:styleId="WW8Num10ztrue50000">
    <w:name w:val="WW8Num10ztrue50000"/>
    <w:rsid w:val="00A5083E"/>
  </w:style>
  <w:style w:type="character" w:customStyle="1" w:styleId="WW8Num10ztrue60000">
    <w:name w:val="WW8Num10ztrue60000"/>
    <w:rsid w:val="00A5083E"/>
  </w:style>
  <w:style w:type="character" w:customStyle="1" w:styleId="WW8Num12ztrue00000">
    <w:name w:val="WW8Num12ztrue00000"/>
    <w:rsid w:val="00A5083E"/>
  </w:style>
  <w:style w:type="character" w:customStyle="1" w:styleId="WW8Num12ztrue10000">
    <w:name w:val="WW8Num12ztrue10000"/>
    <w:rsid w:val="00A5083E"/>
  </w:style>
  <w:style w:type="character" w:customStyle="1" w:styleId="WW8Num12ztrue20000">
    <w:name w:val="WW8Num12ztrue20000"/>
    <w:rsid w:val="00A5083E"/>
  </w:style>
  <w:style w:type="character" w:customStyle="1" w:styleId="WW8Num12ztrue30000">
    <w:name w:val="WW8Num12ztrue30000"/>
    <w:rsid w:val="00A5083E"/>
  </w:style>
  <w:style w:type="character" w:customStyle="1" w:styleId="WW8Num12ztrue40000">
    <w:name w:val="WW8Num12ztrue40000"/>
    <w:rsid w:val="00A5083E"/>
  </w:style>
  <w:style w:type="character" w:customStyle="1" w:styleId="WW8Num12ztrue50000">
    <w:name w:val="WW8Num12ztrue50000"/>
    <w:rsid w:val="00A5083E"/>
  </w:style>
  <w:style w:type="character" w:customStyle="1" w:styleId="WW8Num12ztrue60000">
    <w:name w:val="WW8Num12ztrue60000"/>
    <w:rsid w:val="00A5083E"/>
  </w:style>
  <w:style w:type="character" w:customStyle="1" w:styleId="WW8Num13ztrue00000">
    <w:name w:val="WW8Num13ztrue00000"/>
    <w:rsid w:val="00A5083E"/>
  </w:style>
  <w:style w:type="character" w:customStyle="1" w:styleId="WW8Num13ztrue10000">
    <w:name w:val="WW8Num13ztrue10000"/>
    <w:rsid w:val="00A5083E"/>
  </w:style>
  <w:style w:type="character" w:customStyle="1" w:styleId="WW8Num13ztrue20000">
    <w:name w:val="WW8Num13ztrue20000"/>
    <w:rsid w:val="00A5083E"/>
  </w:style>
  <w:style w:type="character" w:customStyle="1" w:styleId="WW8Num13ztrue30000">
    <w:name w:val="WW8Num13ztrue30000"/>
    <w:rsid w:val="00A5083E"/>
  </w:style>
  <w:style w:type="character" w:customStyle="1" w:styleId="WW8Num13ztrue40000">
    <w:name w:val="WW8Num13ztrue40000"/>
    <w:rsid w:val="00A5083E"/>
  </w:style>
  <w:style w:type="character" w:customStyle="1" w:styleId="WW8Num13ztrue50000">
    <w:name w:val="WW8Num13ztrue50000"/>
    <w:rsid w:val="00A5083E"/>
  </w:style>
  <w:style w:type="character" w:customStyle="1" w:styleId="WW8Num13ztrue60000">
    <w:name w:val="WW8Num13ztrue60000"/>
    <w:rsid w:val="00A5083E"/>
  </w:style>
  <w:style w:type="character" w:customStyle="1" w:styleId="WW8Num15ztrue00000">
    <w:name w:val="WW8Num15ztrue00000"/>
    <w:rsid w:val="00A5083E"/>
  </w:style>
  <w:style w:type="character" w:customStyle="1" w:styleId="WW8Num15ztrue10000">
    <w:name w:val="WW8Num15ztrue10000"/>
    <w:rsid w:val="00A5083E"/>
  </w:style>
  <w:style w:type="character" w:customStyle="1" w:styleId="WW8Num15ztrue20000">
    <w:name w:val="WW8Num15ztrue20000"/>
    <w:rsid w:val="00A5083E"/>
  </w:style>
  <w:style w:type="character" w:customStyle="1" w:styleId="WW8Num15ztrue30000">
    <w:name w:val="WW8Num15ztrue30000"/>
    <w:rsid w:val="00A5083E"/>
  </w:style>
  <w:style w:type="character" w:customStyle="1" w:styleId="WW8Num15ztrue40000">
    <w:name w:val="WW8Num15ztrue40000"/>
    <w:rsid w:val="00A5083E"/>
  </w:style>
  <w:style w:type="character" w:customStyle="1" w:styleId="WW8Num15ztrue50000">
    <w:name w:val="WW8Num15ztrue50000"/>
    <w:rsid w:val="00A5083E"/>
  </w:style>
  <w:style w:type="character" w:customStyle="1" w:styleId="WW8Num15ztrue60000">
    <w:name w:val="WW8Num15ztrue60000"/>
    <w:rsid w:val="00A5083E"/>
  </w:style>
  <w:style w:type="character" w:customStyle="1" w:styleId="WW8Num16ztrue00000">
    <w:name w:val="WW8Num16ztrue00000"/>
    <w:rsid w:val="00A5083E"/>
  </w:style>
  <w:style w:type="character" w:customStyle="1" w:styleId="WW8Num16ztrue10000">
    <w:name w:val="WW8Num16ztrue10000"/>
    <w:rsid w:val="00A5083E"/>
  </w:style>
  <w:style w:type="character" w:customStyle="1" w:styleId="WW8Num16ztrue20000">
    <w:name w:val="WW8Num16ztrue20000"/>
    <w:rsid w:val="00A5083E"/>
  </w:style>
  <w:style w:type="character" w:customStyle="1" w:styleId="WW8Num16ztrue30000">
    <w:name w:val="WW8Num16ztrue30000"/>
    <w:rsid w:val="00A5083E"/>
  </w:style>
  <w:style w:type="character" w:customStyle="1" w:styleId="WW8Num16ztrue40000">
    <w:name w:val="WW8Num16ztrue40000"/>
    <w:rsid w:val="00A5083E"/>
  </w:style>
  <w:style w:type="character" w:customStyle="1" w:styleId="WW8Num16ztrue50000">
    <w:name w:val="WW8Num16ztrue50000"/>
    <w:rsid w:val="00A5083E"/>
  </w:style>
  <w:style w:type="character" w:customStyle="1" w:styleId="WW8Num17ztrue00000">
    <w:name w:val="WW8Num17ztrue00000"/>
    <w:rsid w:val="00A5083E"/>
  </w:style>
  <w:style w:type="character" w:customStyle="1" w:styleId="WW8Num17ztrue10000">
    <w:name w:val="WW8Num17ztrue10000"/>
    <w:rsid w:val="00A5083E"/>
  </w:style>
  <w:style w:type="character" w:customStyle="1" w:styleId="WW8Num17ztrue20000">
    <w:name w:val="WW8Num17ztrue20000"/>
    <w:rsid w:val="00A5083E"/>
  </w:style>
  <w:style w:type="character" w:customStyle="1" w:styleId="WW8Num17ztrue30000">
    <w:name w:val="WW8Num17ztrue30000"/>
    <w:rsid w:val="00A5083E"/>
  </w:style>
  <w:style w:type="character" w:customStyle="1" w:styleId="WW8Num17ztrue40000">
    <w:name w:val="WW8Num17ztrue40000"/>
    <w:rsid w:val="00A5083E"/>
  </w:style>
  <w:style w:type="character" w:customStyle="1" w:styleId="WW8Num17ztrue50000">
    <w:name w:val="WW8Num17ztrue50000"/>
    <w:rsid w:val="00A5083E"/>
  </w:style>
  <w:style w:type="character" w:customStyle="1" w:styleId="WW8Num17ztrue60000">
    <w:name w:val="WW8Num17ztrue60000"/>
    <w:rsid w:val="00A5083E"/>
  </w:style>
  <w:style w:type="character" w:customStyle="1" w:styleId="WW8Num19ztrue00000">
    <w:name w:val="WW8Num19ztrue00000"/>
    <w:rsid w:val="00A5083E"/>
  </w:style>
  <w:style w:type="character" w:customStyle="1" w:styleId="WW8Num19ztrue10000">
    <w:name w:val="WW8Num19ztrue10000"/>
    <w:rsid w:val="00A5083E"/>
  </w:style>
  <w:style w:type="character" w:customStyle="1" w:styleId="WW8Num19ztrue20000">
    <w:name w:val="WW8Num19ztrue20000"/>
    <w:rsid w:val="00A5083E"/>
  </w:style>
  <w:style w:type="character" w:customStyle="1" w:styleId="WW8Num19ztrue30000">
    <w:name w:val="WW8Num19ztrue30000"/>
    <w:rsid w:val="00A5083E"/>
  </w:style>
  <w:style w:type="character" w:customStyle="1" w:styleId="WW8Num19ztrue40000">
    <w:name w:val="WW8Num19ztrue40000"/>
    <w:rsid w:val="00A5083E"/>
  </w:style>
  <w:style w:type="character" w:customStyle="1" w:styleId="WW8Num20ztrue00000">
    <w:name w:val="WW8Num20ztrue00000"/>
    <w:rsid w:val="00A5083E"/>
  </w:style>
  <w:style w:type="character" w:customStyle="1" w:styleId="WW8Num20ztrue10000">
    <w:name w:val="WW8Num20ztrue10000"/>
    <w:rsid w:val="00A5083E"/>
  </w:style>
  <w:style w:type="character" w:customStyle="1" w:styleId="WW8Num20ztrue20000">
    <w:name w:val="WW8Num20ztrue20000"/>
    <w:rsid w:val="00A5083E"/>
  </w:style>
  <w:style w:type="character" w:customStyle="1" w:styleId="WW8Num20ztrue30000">
    <w:name w:val="WW8Num20ztrue30000"/>
    <w:rsid w:val="00A5083E"/>
  </w:style>
  <w:style w:type="character" w:customStyle="1" w:styleId="WW8Num20ztrue40000">
    <w:name w:val="WW8Num20ztrue40000"/>
    <w:rsid w:val="00A5083E"/>
  </w:style>
  <w:style w:type="character" w:customStyle="1" w:styleId="WW8Num20ztrue50000">
    <w:name w:val="WW8Num20ztrue50000"/>
    <w:rsid w:val="00A5083E"/>
  </w:style>
  <w:style w:type="character" w:customStyle="1" w:styleId="WW8Num20ztrue60000">
    <w:name w:val="WW8Num20ztrue60000"/>
    <w:rsid w:val="00A5083E"/>
  </w:style>
  <w:style w:type="character" w:customStyle="1" w:styleId="WW8Num21ztrue00000">
    <w:name w:val="WW8Num21ztrue00000"/>
    <w:rsid w:val="00A5083E"/>
  </w:style>
  <w:style w:type="character" w:customStyle="1" w:styleId="WW8Num21ztrue10000">
    <w:name w:val="WW8Num21ztrue10000"/>
    <w:rsid w:val="00A5083E"/>
  </w:style>
  <w:style w:type="character" w:customStyle="1" w:styleId="WW8Num21ztrue20000">
    <w:name w:val="WW8Num21ztrue20000"/>
    <w:rsid w:val="00A5083E"/>
  </w:style>
  <w:style w:type="character" w:customStyle="1" w:styleId="WW8Num21ztrue30000">
    <w:name w:val="WW8Num21ztrue30000"/>
    <w:rsid w:val="00A5083E"/>
  </w:style>
  <w:style w:type="character" w:customStyle="1" w:styleId="WW8Num21ztrue40000">
    <w:name w:val="WW8Num21ztrue40000"/>
    <w:rsid w:val="00A5083E"/>
  </w:style>
  <w:style w:type="character" w:customStyle="1" w:styleId="WW8Num21ztrue50000">
    <w:name w:val="WW8Num21ztrue50000"/>
    <w:rsid w:val="00A5083E"/>
  </w:style>
  <w:style w:type="character" w:customStyle="1" w:styleId="WW8Num21ztrue60000">
    <w:name w:val="WW8Num21ztrue60000"/>
    <w:rsid w:val="00A5083E"/>
  </w:style>
  <w:style w:type="character" w:customStyle="1" w:styleId="WW8Num22ztrue00000">
    <w:name w:val="WW8Num22ztrue00000"/>
    <w:rsid w:val="00A5083E"/>
  </w:style>
  <w:style w:type="character" w:customStyle="1" w:styleId="WW8Num22ztrue10000">
    <w:name w:val="WW8Num22ztrue10000"/>
    <w:rsid w:val="00A5083E"/>
  </w:style>
  <w:style w:type="character" w:customStyle="1" w:styleId="WW8Num22ztrue20000">
    <w:name w:val="WW8Num22ztrue20000"/>
    <w:rsid w:val="00A5083E"/>
  </w:style>
  <w:style w:type="character" w:customStyle="1" w:styleId="WW8Num22ztrue30000">
    <w:name w:val="WW8Num22ztrue30000"/>
    <w:rsid w:val="00A5083E"/>
  </w:style>
  <w:style w:type="character" w:customStyle="1" w:styleId="WW8Num22ztrue40000">
    <w:name w:val="WW8Num22ztrue40000"/>
    <w:rsid w:val="00A5083E"/>
  </w:style>
  <w:style w:type="character" w:customStyle="1" w:styleId="WW8Num22ztrue50000">
    <w:name w:val="WW8Num22ztrue50000"/>
    <w:rsid w:val="00A5083E"/>
  </w:style>
  <w:style w:type="character" w:customStyle="1" w:styleId="WW8Num22ztrue60000">
    <w:name w:val="WW8Num22ztrue60000"/>
    <w:rsid w:val="00A5083E"/>
  </w:style>
  <w:style w:type="character" w:customStyle="1" w:styleId="WW8Num23ztrue00000">
    <w:name w:val="WW8Num23ztrue00000"/>
    <w:rsid w:val="00A5083E"/>
  </w:style>
  <w:style w:type="character" w:customStyle="1" w:styleId="WW8Num23ztrue10000">
    <w:name w:val="WW8Num23ztrue10000"/>
    <w:rsid w:val="00A5083E"/>
  </w:style>
  <w:style w:type="character" w:customStyle="1" w:styleId="WW8Num23ztrue20000">
    <w:name w:val="WW8Num23ztrue20000"/>
    <w:rsid w:val="00A5083E"/>
  </w:style>
  <w:style w:type="character" w:customStyle="1" w:styleId="WW8Num23ztrue30000">
    <w:name w:val="WW8Num23ztrue30000"/>
    <w:rsid w:val="00A5083E"/>
  </w:style>
  <w:style w:type="character" w:customStyle="1" w:styleId="WW8Num23ztrue40000">
    <w:name w:val="WW8Num23ztrue40000"/>
    <w:rsid w:val="00A5083E"/>
  </w:style>
  <w:style w:type="character" w:customStyle="1" w:styleId="WW8Num24ztrue00000">
    <w:name w:val="WW8Num24ztrue00000"/>
    <w:rsid w:val="00A5083E"/>
  </w:style>
  <w:style w:type="character" w:customStyle="1" w:styleId="WW8Num24ztrue10000">
    <w:name w:val="WW8Num24ztrue10000"/>
    <w:rsid w:val="00A5083E"/>
  </w:style>
  <w:style w:type="character" w:customStyle="1" w:styleId="WW8Num24ztrue20000">
    <w:name w:val="WW8Num24ztrue20000"/>
    <w:rsid w:val="00A5083E"/>
  </w:style>
  <w:style w:type="character" w:customStyle="1" w:styleId="WW8Num24ztrue30000">
    <w:name w:val="WW8Num24ztrue30000"/>
    <w:rsid w:val="00A5083E"/>
  </w:style>
  <w:style w:type="character" w:customStyle="1" w:styleId="WW8Num24ztrue40000">
    <w:name w:val="WW8Num24ztrue40000"/>
    <w:rsid w:val="00A5083E"/>
  </w:style>
  <w:style w:type="character" w:customStyle="1" w:styleId="WW8Num24ztrue50000">
    <w:name w:val="WW8Num24ztrue50000"/>
    <w:rsid w:val="00A5083E"/>
  </w:style>
  <w:style w:type="character" w:customStyle="1" w:styleId="WW8Num25ztrue00000">
    <w:name w:val="WW8Num25ztrue00000"/>
    <w:rsid w:val="00A5083E"/>
  </w:style>
  <w:style w:type="character" w:customStyle="1" w:styleId="WW8Num25ztrue10000">
    <w:name w:val="WW8Num25ztrue10000"/>
    <w:rsid w:val="00A5083E"/>
  </w:style>
  <w:style w:type="character" w:customStyle="1" w:styleId="WW8Num25ztrue20000">
    <w:name w:val="WW8Num25ztrue20000"/>
    <w:rsid w:val="00A5083E"/>
  </w:style>
  <w:style w:type="character" w:customStyle="1" w:styleId="WW8Num25ztrue30000">
    <w:name w:val="WW8Num25ztrue30000"/>
    <w:rsid w:val="00A5083E"/>
  </w:style>
  <w:style w:type="character" w:customStyle="1" w:styleId="WW8Num25ztrue40000">
    <w:name w:val="WW8Num25ztrue40000"/>
    <w:rsid w:val="00A5083E"/>
  </w:style>
  <w:style w:type="character" w:customStyle="1" w:styleId="WW8Num25ztrue50000">
    <w:name w:val="WW8Num25ztrue50000"/>
    <w:rsid w:val="00A5083E"/>
  </w:style>
  <w:style w:type="character" w:customStyle="1" w:styleId="WW8Num26ztrue00000">
    <w:name w:val="WW8Num26ztrue00000"/>
    <w:rsid w:val="00A5083E"/>
  </w:style>
  <w:style w:type="character" w:customStyle="1" w:styleId="WW8Num26ztrue10000">
    <w:name w:val="WW8Num26ztrue10000"/>
    <w:rsid w:val="00A5083E"/>
  </w:style>
  <w:style w:type="character" w:customStyle="1" w:styleId="WW8Num26ztrue20000">
    <w:name w:val="WW8Num26ztrue20000"/>
    <w:rsid w:val="00A5083E"/>
  </w:style>
  <w:style w:type="character" w:customStyle="1" w:styleId="WW8Num26ztrue30000">
    <w:name w:val="WW8Num26ztrue30000"/>
    <w:rsid w:val="00A5083E"/>
  </w:style>
  <w:style w:type="character" w:customStyle="1" w:styleId="WW8Num26ztrue40000">
    <w:name w:val="WW8Num26ztrue40000"/>
    <w:rsid w:val="00A5083E"/>
  </w:style>
  <w:style w:type="character" w:customStyle="1" w:styleId="WW8Num26ztrue50000">
    <w:name w:val="WW8Num26ztrue50000"/>
    <w:rsid w:val="00A5083E"/>
  </w:style>
  <w:style w:type="character" w:customStyle="1" w:styleId="WW8Num26ztrue60000">
    <w:name w:val="WW8Num26ztrue60000"/>
    <w:rsid w:val="00A5083E"/>
  </w:style>
  <w:style w:type="character" w:customStyle="1" w:styleId="WW8Num28ztrue00000">
    <w:name w:val="WW8Num28ztrue00000"/>
    <w:rsid w:val="00A5083E"/>
  </w:style>
  <w:style w:type="character" w:customStyle="1" w:styleId="WW8Num28ztrue10000">
    <w:name w:val="WW8Num28ztrue10000"/>
    <w:rsid w:val="00A5083E"/>
  </w:style>
  <w:style w:type="character" w:customStyle="1" w:styleId="WW8Num28ztrue20000">
    <w:name w:val="WW8Num28ztrue20000"/>
    <w:rsid w:val="00A5083E"/>
  </w:style>
  <w:style w:type="character" w:customStyle="1" w:styleId="WW8Num28ztrue30000">
    <w:name w:val="WW8Num28ztrue30000"/>
    <w:rsid w:val="00A5083E"/>
  </w:style>
  <w:style w:type="character" w:customStyle="1" w:styleId="WW8Num28ztrue40000">
    <w:name w:val="WW8Num28ztrue40000"/>
    <w:rsid w:val="00A5083E"/>
  </w:style>
  <w:style w:type="character" w:customStyle="1" w:styleId="WW8Num28ztrue50000">
    <w:name w:val="WW8Num28ztrue50000"/>
    <w:rsid w:val="00A5083E"/>
  </w:style>
  <w:style w:type="character" w:customStyle="1" w:styleId="WW8Num28ztrue60000">
    <w:name w:val="WW8Num28ztrue60000"/>
    <w:rsid w:val="00A5083E"/>
  </w:style>
  <w:style w:type="character" w:customStyle="1" w:styleId="WW8Num29ztrue00000">
    <w:name w:val="WW8Num29ztrue00000"/>
    <w:rsid w:val="00A5083E"/>
  </w:style>
  <w:style w:type="character" w:customStyle="1" w:styleId="WW8Num29ztrue10000">
    <w:name w:val="WW8Num29ztrue10000"/>
    <w:rsid w:val="00A5083E"/>
  </w:style>
  <w:style w:type="character" w:customStyle="1" w:styleId="WW8Num29ztrue20000">
    <w:name w:val="WW8Num29ztrue20000"/>
    <w:rsid w:val="00A5083E"/>
  </w:style>
  <w:style w:type="character" w:customStyle="1" w:styleId="WW8Num29ztrue30000">
    <w:name w:val="WW8Num29ztrue30000"/>
    <w:rsid w:val="00A5083E"/>
  </w:style>
  <w:style w:type="character" w:customStyle="1" w:styleId="WW8Num29ztrue40000">
    <w:name w:val="WW8Num29ztrue40000"/>
    <w:rsid w:val="00A5083E"/>
  </w:style>
  <w:style w:type="character" w:customStyle="1" w:styleId="WW8Num29ztrue50000">
    <w:name w:val="WW8Num29ztrue50000"/>
    <w:rsid w:val="00A5083E"/>
  </w:style>
  <w:style w:type="character" w:customStyle="1" w:styleId="WW8Num29ztrue60000">
    <w:name w:val="WW8Num29ztrue60000"/>
    <w:rsid w:val="00A5083E"/>
  </w:style>
  <w:style w:type="character" w:customStyle="1" w:styleId="WW8Num30ztrue00000">
    <w:name w:val="WW8Num30ztrue00000"/>
    <w:rsid w:val="00A5083E"/>
  </w:style>
  <w:style w:type="character" w:customStyle="1" w:styleId="WW8Num30ztrue10000">
    <w:name w:val="WW8Num30ztrue10000"/>
    <w:rsid w:val="00A5083E"/>
  </w:style>
  <w:style w:type="character" w:customStyle="1" w:styleId="WW8Num30ztrue20000">
    <w:name w:val="WW8Num30ztrue20000"/>
    <w:rsid w:val="00A5083E"/>
  </w:style>
  <w:style w:type="character" w:customStyle="1" w:styleId="WW8Num30ztrue30000">
    <w:name w:val="WW8Num30ztrue30000"/>
    <w:rsid w:val="00A5083E"/>
  </w:style>
  <w:style w:type="character" w:customStyle="1" w:styleId="WW8Num30ztrue40000">
    <w:name w:val="WW8Num30ztrue40000"/>
    <w:rsid w:val="00A5083E"/>
  </w:style>
  <w:style w:type="character" w:customStyle="1" w:styleId="WW8Num30ztrue50000">
    <w:name w:val="WW8Num30ztrue50000"/>
    <w:rsid w:val="00A5083E"/>
  </w:style>
  <w:style w:type="character" w:customStyle="1" w:styleId="WW8Num30ztrue60000">
    <w:name w:val="WW8Num30ztrue60000"/>
    <w:rsid w:val="00A5083E"/>
  </w:style>
  <w:style w:type="character" w:customStyle="1" w:styleId="WW8Num31ztrue00000">
    <w:name w:val="WW8Num31ztrue00000"/>
    <w:rsid w:val="00A5083E"/>
  </w:style>
  <w:style w:type="character" w:customStyle="1" w:styleId="WW8Num31ztrue10000">
    <w:name w:val="WW8Num31ztrue10000"/>
    <w:rsid w:val="00A5083E"/>
  </w:style>
  <w:style w:type="character" w:customStyle="1" w:styleId="WW8Num31ztrue20000">
    <w:name w:val="WW8Num31ztrue20000"/>
    <w:rsid w:val="00A5083E"/>
  </w:style>
  <w:style w:type="character" w:customStyle="1" w:styleId="WW8Num31ztrue30000">
    <w:name w:val="WW8Num31ztrue30000"/>
    <w:rsid w:val="00A5083E"/>
  </w:style>
  <w:style w:type="character" w:customStyle="1" w:styleId="WW8Num31ztrue40000">
    <w:name w:val="WW8Num31ztrue40000"/>
    <w:rsid w:val="00A5083E"/>
  </w:style>
  <w:style w:type="character" w:customStyle="1" w:styleId="WW8Num31ztrue50000">
    <w:name w:val="WW8Num31ztrue50000"/>
    <w:rsid w:val="00A5083E"/>
  </w:style>
  <w:style w:type="character" w:customStyle="1" w:styleId="WW8Num31ztrue60000">
    <w:name w:val="WW8Num31ztrue60000"/>
    <w:rsid w:val="00A5083E"/>
  </w:style>
  <w:style w:type="character" w:customStyle="1" w:styleId="WW8Num32ztrue00000">
    <w:name w:val="WW8Num32ztrue00000"/>
    <w:rsid w:val="00A5083E"/>
  </w:style>
  <w:style w:type="character" w:customStyle="1" w:styleId="WW8Num32ztrue10000">
    <w:name w:val="WW8Num32ztrue10000"/>
    <w:rsid w:val="00A5083E"/>
  </w:style>
  <w:style w:type="character" w:customStyle="1" w:styleId="WW8Num32ztrue20000">
    <w:name w:val="WW8Num32ztrue20000"/>
    <w:rsid w:val="00A5083E"/>
  </w:style>
  <w:style w:type="character" w:customStyle="1" w:styleId="WW8Num32ztrue30000">
    <w:name w:val="WW8Num32ztrue30000"/>
    <w:rsid w:val="00A5083E"/>
  </w:style>
  <w:style w:type="character" w:customStyle="1" w:styleId="WW8Num32ztrue40000">
    <w:name w:val="WW8Num32ztrue40000"/>
    <w:rsid w:val="00A5083E"/>
  </w:style>
  <w:style w:type="character" w:customStyle="1" w:styleId="WW8Num32ztrue50000">
    <w:name w:val="WW8Num32ztrue50000"/>
    <w:rsid w:val="00A5083E"/>
  </w:style>
  <w:style w:type="character" w:customStyle="1" w:styleId="WW8Num34ztrue00000">
    <w:name w:val="WW8Num34ztrue00000"/>
    <w:rsid w:val="00A5083E"/>
  </w:style>
  <w:style w:type="character" w:customStyle="1" w:styleId="WW8Num34ztrue10000">
    <w:name w:val="WW8Num34ztrue10000"/>
    <w:rsid w:val="00A5083E"/>
  </w:style>
  <w:style w:type="character" w:customStyle="1" w:styleId="WW8Num34ztrue20000">
    <w:name w:val="WW8Num34ztrue20000"/>
    <w:rsid w:val="00A5083E"/>
  </w:style>
  <w:style w:type="character" w:customStyle="1" w:styleId="WW8Num34ztrue30000">
    <w:name w:val="WW8Num34ztrue30000"/>
    <w:rsid w:val="00A5083E"/>
  </w:style>
  <w:style w:type="character" w:customStyle="1" w:styleId="WW8Num34ztrue40000">
    <w:name w:val="WW8Num34ztrue40000"/>
    <w:rsid w:val="00A5083E"/>
  </w:style>
  <w:style w:type="character" w:customStyle="1" w:styleId="WW8Num34ztrue50000">
    <w:name w:val="WW8Num34ztrue50000"/>
    <w:rsid w:val="00A5083E"/>
  </w:style>
  <w:style w:type="character" w:customStyle="1" w:styleId="WW8Num34ztrue60000">
    <w:name w:val="WW8Num34ztrue60000"/>
    <w:rsid w:val="00A5083E"/>
  </w:style>
  <w:style w:type="character" w:customStyle="1" w:styleId="WW8Num35ztrue00000">
    <w:name w:val="WW8Num35ztrue00000"/>
    <w:rsid w:val="00A5083E"/>
  </w:style>
  <w:style w:type="character" w:customStyle="1" w:styleId="WW8Num35ztrue10000">
    <w:name w:val="WW8Num35ztrue10000"/>
    <w:rsid w:val="00A5083E"/>
  </w:style>
  <w:style w:type="character" w:customStyle="1" w:styleId="WW8Num35ztrue20000">
    <w:name w:val="WW8Num35ztrue20000"/>
    <w:rsid w:val="00A5083E"/>
  </w:style>
  <w:style w:type="character" w:customStyle="1" w:styleId="WW8Num35ztrue30000">
    <w:name w:val="WW8Num35ztrue30000"/>
    <w:rsid w:val="00A5083E"/>
  </w:style>
  <w:style w:type="character" w:customStyle="1" w:styleId="WW8Num35ztrue40000">
    <w:name w:val="WW8Num35ztrue40000"/>
    <w:rsid w:val="00A5083E"/>
  </w:style>
  <w:style w:type="character" w:customStyle="1" w:styleId="WW8Num35ztrue50000">
    <w:name w:val="WW8Num35ztrue50000"/>
    <w:rsid w:val="00A5083E"/>
  </w:style>
  <w:style w:type="character" w:customStyle="1" w:styleId="WW8Num35ztrue60000">
    <w:name w:val="WW8Num35ztrue60000"/>
    <w:rsid w:val="00A5083E"/>
  </w:style>
  <w:style w:type="character" w:customStyle="1" w:styleId="WW8Num36ztrue00000">
    <w:name w:val="WW8Num36ztrue00000"/>
    <w:rsid w:val="00A5083E"/>
  </w:style>
  <w:style w:type="character" w:customStyle="1" w:styleId="WW8Num36ztrue10000">
    <w:name w:val="WW8Num36ztrue10000"/>
    <w:rsid w:val="00A5083E"/>
  </w:style>
  <w:style w:type="character" w:customStyle="1" w:styleId="WW8Num36ztrue20000">
    <w:name w:val="WW8Num36ztrue20000"/>
    <w:rsid w:val="00A5083E"/>
  </w:style>
  <w:style w:type="character" w:customStyle="1" w:styleId="WW8Num36ztrue30000">
    <w:name w:val="WW8Num36ztrue30000"/>
    <w:rsid w:val="00A5083E"/>
  </w:style>
  <w:style w:type="character" w:customStyle="1" w:styleId="WW8Num36ztrue40000">
    <w:name w:val="WW8Num36ztrue40000"/>
    <w:rsid w:val="00A5083E"/>
  </w:style>
  <w:style w:type="character" w:customStyle="1" w:styleId="WW8Num36ztrue50000">
    <w:name w:val="WW8Num36ztrue50000"/>
    <w:rsid w:val="00A5083E"/>
  </w:style>
  <w:style w:type="character" w:customStyle="1" w:styleId="WW8Num36ztrue60000">
    <w:name w:val="WW8Num36ztrue60000"/>
    <w:rsid w:val="00A5083E"/>
  </w:style>
  <w:style w:type="character" w:customStyle="1" w:styleId="WW8Num39ztrue00000">
    <w:name w:val="WW8Num39ztrue00000"/>
    <w:rsid w:val="00A5083E"/>
  </w:style>
  <w:style w:type="character" w:customStyle="1" w:styleId="WW8Num39ztrue10000">
    <w:name w:val="WW8Num39ztrue10000"/>
    <w:rsid w:val="00A5083E"/>
  </w:style>
  <w:style w:type="character" w:customStyle="1" w:styleId="WW8Num39ztrue20000">
    <w:name w:val="WW8Num39ztrue20000"/>
    <w:rsid w:val="00A5083E"/>
  </w:style>
  <w:style w:type="character" w:customStyle="1" w:styleId="WW8Num39ztrue30000">
    <w:name w:val="WW8Num39ztrue30000"/>
    <w:rsid w:val="00A5083E"/>
  </w:style>
  <w:style w:type="character" w:customStyle="1" w:styleId="WW8Num39ztrue40000">
    <w:name w:val="WW8Num39ztrue40000"/>
    <w:rsid w:val="00A5083E"/>
  </w:style>
  <w:style w:type="character" w:customStyle="1" w:styleId="WW8Num39ztrue50000">
    <w:name w:val="WW8Num39ztrue50000"/>
    <w:rsid w:val="00A5083E"/>
  </w:style>
  <w:style w:type="character" w:customStyle="1" w:styleId="WW8Num39ztrue60000">
    <w:name w:val="WW8Num39ztrue60000"/>
    <w:rsid w:val="00A5083E"/>
  </w:style>
  <w:style w:type="character" w:customStyle="1" w:styleId="WW8Num40ztrue00000">
    <w:name w:val="WW8Num40ztrue00000"/>
    <w:rsid w:val="00A5083E"/>
  </w:style>
  <w:style w:type="character" w:customStyle="1" w:styleId="WW8Num40ztrue10000">
    <w:name w:val="WW8Num40ztrue10000"/>
    <w:rsid w:val="00A5083E"/>
  </w:style>
  <w:style w:type="character" w:customStyle="1" w:styleId="WW8Num40ztrue20000">
    <w:name w:val="WW8Num40ztrue20000"/>
    <w:rsid w:val="00A5083E"/>
  </w:style>
  <w:style w:type="character" w:customStyle="1" w:styleId="WW8Num40ztrue30000">
    <w:name w:val="WW8Num40ztrue30000"/>
    <w:rsid w:val="00A5083E"/>
  </w:style>
  <w:style w:type="character" w:customStyle="1" w:styleId="WW8Num40ztrue40000">
    <w:name w:val="WW8Num40ztrue40000"/>
    <w:rsid w:val="00A5083E"/>
  </w:style>
  <w:style w:type="character" w:customStyle="1" w:styleId="WW8Num40ztrue50000">
    <w:name w:val="WW8Num40ztrue50000"/>
    <w:rsid w:val="00A5083E"/>
  </w:style>
  <w:style w:type="character" w:customStyle="1" w:styleId="WW8Num40ztrue60000">
    <w:name w:val="WW8Num40ztrue60000"/>
    <w:rsid w:val="00A5083E"/>
  </w:style>
  <w:style w:type="character" w:customStyle="1" w:styleId="WW8Num41ztrue00000">
    <w:name w:val="WW8Num41ztrue00000"/>
    <w:rsid w:val="00A5083E"/>
  </w:style>
  <w:style w:type="character" w:customStyle="1" w:styleId="WW8Num41ztrue10000">
    <w:name w:val="WW8Num41ztrue10000"/>
    <w:rsid w:val="00A5083E"/>
  </w:style>
  <w:style w:type="character" w:customStyle="1" w:styleId="WW8Num41ztrue20000">
    <w:name w:val="WW8Num41ztrue20000"/>
    <w:rsid w:val="00A5083E"/>
  </w:style>
  <w:style w:type="character" w:customStyle="1" w:styleId="WW8Num41ztrue30000">
    <w:name w:val="WW8Num41ztrue30000"/>
    <w:rsid w:val="00A5083E"/>
  </w:style>
  <w:style w:type="character" w:customStyle="1" w:styleId="WW8Num41ztrue40000">
    <w:name w:val="WW8Num41ztrue40000"/>
    <w:rsid w:val="00A5083E"/>
  </w:style>
  <w:style w:type="character" w:customStyle="1" w:styleId="WW8Num42ztrue00000">
    <w:name w:val="WW8Num42ztrue00000"/>
    <w:rsid w:val="00A5083E"/>
  </w:style>
  <w:style w:type="character" w:customStyle="1" w:styleId="WW8Num42ztrue10000">
    <w:name w:val="WW8Num42ztrue10000"/>
    <w:rsid w:val="00A5083E"/>
  </w:style>
  <w:style w:type="character" w:customStyle="1" w:styleId="WW8Num42ztrue20000">
    <w:name w:val="WW8Num42ztrue20000"/>
    <w:rsid w:val="00A5083E"/>
  </w:style>
  <w:style w:type="character" w:customStyle="1" w:styleId="WW8Num42ztrue30000">
    <w:name w:val="WW8Num42ztrue30000"/>
    <w:rsid w:val="00A5083E"/>
  </w:style>
  <w:style w:type="character" w:customStyle="1" w:styleId="WW8Num42ztrue40000">
    <w:name w:val="WW8Num42ztrue40000"/>
    <w:rsid w:val="00A5083E"/>
  </w:style>
  <w:style w:type="character" w:customStyle="1" w:styleId="WW8Num42ztrue50000">
    <w:name w:val="WW8Num42ztrue50000"/>
    <w:rsid w:val="00A5083E"/>
  </w:style>
  <w:style w:type="character" w:customStyle="1" w:styleId="WW8Num42ztrue60000">
    <w:name w:val="WW8Num42ztrue60000"/>
    <w:rsid w:val="00A5083E"/>
  </w:style>
  <w:style w:type="character" w:customStyle="1" w:styleId="WW8Num43ztrue00000">
    <w:name w:val="WW8Num43ztrue00000"/>
    <w:rsid w:val="00A5083E"/>
  </w:style>
  <w:style w:type="character" w:customStyle="1" w:styleId="WW8Num43ztrue10000">
    <w:name w:val="WW8Num43ztrue10000"/>
    <w:rsid w:val="00A5083E"/>
  </w:style>
  <w:style w:type="character" w:customStyle="1" w:styleId="WW8Num43ztrue20000">
    <w:name w:val="WW8Num43ztrue20000"/>
    <w:rsid w:val="00A5083E"/>
  </w:style>
  <w:style w:type="character" w:customStyle="1" w:styleId="WW8Num43ztrue30000">
    <w:name w:val="WW8Num43ztrue30000"/>
    <w:rsid w:val="00A5083E"/>
  </w:style>
  <w:style w:type="character" w:customStyle="1" w:styleId="WW8Num43ztrue40000">
    <w:name w:val="WW8Num43ztrue40000"/>
    <w:rsid w:val="00A5083E"/>
  </w:style>
  <w:style w:type="character" w:customStyle="1" w:styleId="WW8Num43ztrue50000">
    <w:name w:val="WW8Num43ztrue50000"/>
    <w:rsid w:val="00A5083E"/>
  </w:style>
  <w:style w:type="character" w:customStyle="1" w:styleId="WW8Num2ztrue01000">
    <w:name w:val="WW8Num2ztrue01000"/>
    <w:rsid w:val="00FA63E6"/>
  </w:style>
  <w:style w:type="character" w:customStyle="1" w:styleId="WW8Num2ztrue11000">
    <w:name w:val="WW8Num2ztrue11000"/>
    <w:rsid w:val="00FA63E6"/>
  </w:style>
  <w:style w:type="character" w:customStyle="1" w:styleId="WW8Num2ztrue200000">
    <w:name w:val="WW8Num2ztrue200000"/>
    <w:rsid w:val="00FA63E6"/>
  </w:style>
  <w:style w:type="character" w:customStyle="1" w:styleId="WW8Num2ztrue300000">
    <w:name w:val="WW8Num2ztrue300000"/>
    <w:rsid w:val="00FA63E6"/>
  </w:style>
  <w:style w:type="character" w:customStyle="1" w:styleId="WW8Num2ztrue400000">
    <w:name w:val="WW8Num2ztrue400000"/>
    <w:rsid w:val="00FA63E6"/>
  </w:style>
  <w:style w:type="character" w:customStyle="1" w:styleId="WW8Num2ztrue500000">
    <w:name w:val="WW8Num2ztrue500000"/>
    <w:rsid w:val="00FA63E6"/>
  </w:style>
  <w:style w:type="character" w:customStyle="1" w:styleId="WW8Num3ztrue000000">
    <w:name w:val="WW8Num3ztrue000000"/>
    <w:rsid w:val="00FA63E6"/>
  </w:style>
  <w:style w:type="character" w:customStyle="1" w:styleId="WW8Num3ztrue100000">
    <w:name w:val="WW8Num3ztrue100000"/>
    <w:rsid w:val="00FA63E6"/>
  </w:style>
  <w:style w:type="character" w:customStyle="1" w:styleId="WW8Num3ztrue200000">
    <w:name w:val="WW8Num3ztrue200000"/>
    <w:rsid w:val="00FA63E6"/>
  </w:style>
  <w:style w:type="character" w:customStyle="1" w:styleId="WW8Num3ztrue300000">
    <w:name w:val="WW8Num3ztrue300000"/>
    <w:rsid w:val="00FA63E6"/>
  </w:style>
  <w:style w:type="character" w:customStyle="1" w:styleId="WW8Num3ztrue400000">
    <w:name w:val="WW8Num3ztrue400000"/>
    <w:rsid w:val="00FA63E6"/>
  </w:style>
  <w:style w:type="character" w:customStyle="1" w:styleId="WW8Num3ztrue500000">
    <w:name w:val="WW8Num3ztrue500000"/>
    <w:rsid w:val="00FA63E6"/>
  </w:style>
  <w:style w:type="character" w:customStyle="1" w:styleId="WW8Num3ztrue600000">
    <w:name w:val="WW8Num3ztrue600000"/>
    <w:rsid w:val="00FA63E6"/>
  </w:style>
  <w:style w:type="character" w:customStyle="1" w:styleId="WW8Num5ztrue000000">
    <w:name w:val="WW8Num5ztrue000000"/>
    <w:rsid w:val="00FA63E6"/>
  </w:style>
  <w:style w:type="character" w:customStyle="1" w:styleId="WW8Num5ztrue100000">
    <w:name w:val="WW8Num5ztrue100000"/>
    <w:rsid w:val="00FA63E6"/>
  </w:style>
  <w:style w:type="character" w:customStyle="1" w:styleId="WW8Num5ztrue200000">
    <w:name w:val="WW8Num5ztrue200000"/>
    <w:rsid w:val="00FA63E6"/>
  </w:style>
  <w:style w:type="character" w:customStyle="1" w:styleId="WW8Num5ztrue300000">
    <w:name w:val="WW8Num5ztrue300000"/>
    <w:rsid w:val="00FA63E6"/>
  </w:style>
  <w:style w:type="character" w:customStyle="1" w:styleId="WW8Num5ztrue400000">
    <w:name w:val="WW8Num5ztrue400000"/>
    <w:rsid w:val="00FA63E6"/>
  </w:style>
  <w:style w:type="character" w:customStyle="1" w:styleId="WW8Num5ztrue500000">
    <w:name w:val="WW8Num5ztrue500000"/>
    <w:rsid w:val="00FA63E6"/>
  </w:style>
  <w:style w:type="character" w:customStyle="1" w:styleId="WW8Num5ztrue600000">
    <w:name w:val="WW8Num5ztrue600000"/>
    <w:rsid w:val="00FA63E6"/>
  </w:style>
  <w:style w:type="character" w:customStyle="1" w:styleId="WW8Num7ztrue000000">
    <w:name w:val="WW8Num7ztrue000000"/>
    <w:rsid w:val="00FA63E6"/>
  </w:style>
  <w:style w:type="character" w:customStyle="1" w:styleId="WW8Num7ztrue100000">
    <w:name w:val="WW8Num7ztrue100000"/>
    <w:rsid w:val="00FA63E6"/>
  </w:style>
  <w:style w:type="character" w:customStyle="1" w:styleId="WW8Num7ztrue200000">
    <w:name w:val="WW8Num7ztrue200000"/>
    <w:rsid w:val="00FA63E6"/>
  </w:style>
  <w:style w:type="character" w:customStyle="1" w:styleId="WW8Num7ztrue300000">
    <w:name w:val="WW8Num7ztrue300000"/>
    <w:rsid w:val="00FA63E6"/>
  </w:style>
  <w:style w:type="character" w:customStyle="1" w:styleId="WW8Num7ztrue400000">
    <w:name w:val="WW8Num7ztrue400000"/>
    <w:rsid w:val="00FA63E6"/>
  </w:style>
  <w:style w:type="character" w:customStyle="1" w:styleId="WW8Num7ztrue500000">
    <w:name w:val="WW8Num7ztrue500000"/>
    <w:rsid w:val="00FA63E6"/>
  </w:style>
  <w:style w:type="character" w:customStyle="1" w:styleId="WW8Num7ztrue600000">
    <w:name w:val="WW8Num7ztrue600000"/>
    <w:rsid w:val="00FA63E6"/>
  </w:style>
  <w:style w:type="character" w:customStyle="1" w:styleId="WW8Num10ztrue000000">
    <w:name w:val="WW8Num10ztrue000000"/>
    <w:rsid w:val="00FA63E6"/>
  </w:style>
  <w:style w:type="character" w:customStyle="1" w:styleId="WW8Num10ztrue100000">
    <w:name w:val="WW8Num10ztrue100000"/>
    <w:rsid w:val="00FA63E6"/>
  </w:style>
  <w:style w:type="character" w:customStyle="1" w:styleId="WW8Num10ztrue200000">
    <w:name w:val="WW8Num10ztrue200000"/>
    <w:rsid w:val="00FA63E6"/>
  </w:style>
  <w:style w:type="character" w:customStyle="1" w:styleId="WW8Num10ztrue300000">
    <w:name w:val="WW8Num10ztrue300000"/>
    <w:rsid w:val="00FA63E6"/>
  </w:style>
  <w:style w:type="character" w:customStyle="1" w:styleId="WW8Num10ztrue400000">
    <w:name w:val="WW8Num10ztrue400000"/>
    <w:rsid w:val="00FA63E6"/>
  </w:style>
  <w:style w:type="character" w:customStyle="1" w:styleId="WW8Num10ztrue500000">
    <w:name w:val="WW8Num10ztrue500000"/>
    <w:rsid w:val="00FA63E6"/>
  </w:style>
  <w:style w:type="character" w:customStyle="1" w:styleId="WW8Num10ztrue600000">
    <w:name w:val="WW8Num10ztrue600000"/>
    <w:rsid w:val="00FA63E6"/>
  </w:style>
  <w:style w:type="character" w:customStyle="1" w:styleId="WW8Num12ztrue000000">
    <w:name w:val="WW8Num12ztrue000000"/>
    <w:rsid w:val="00FA63E6"/>
  </w:style>
  <w:style w:type="character" w:customStyle="1" w:styleId="WW8Num12ztrue100000">
    <w:name w:val="WW8Num12ztrue100000"/>
    <w:rsid w:val="00FA63E6"/>
  </w:style>
  <w:style w:type="character" w:customStyle="1" w:styleId="WW8Num12ztrue200000">
    <w:name w:val="WW8Num12ztrue200000"/>
    <w:rsid w:val="00FA63E6"/>
  </w:style>
  <w:style w:type="character" w:customStyle="1" w:styleId="WW8Num12ztrue300000">
    <w:name w:val="WW8Num12ztrue300000"/>
    <w:rsid w:val="00FA63E6"/>
  </w:style>
  <w:style w:type="character" w:customStyle="1" w:styleId="WW8Num12ztrue400000">
    <w:name w:val="WW8Num12ztrue400000"/>
    <w:rsid w:val="00FA63E6"/>
  </w:style>
  <w:style w:type="character" w:customStyle="1" w:styleId="WW8Num12ztrue500000">
    <w:name w:val="WW8Num12ztrue500000"/>
    <w:rsid w:val="00FA63E6"/>
  </w:style>
  <w:style w:type="character" w:customStyle="1" w:styleId="WW8Num12ztrue600000">
    <w:name w:val="WW8Num12ztrue600000"/>
    <w:rsid w:val="00FA63E6"/>
  </w:style>
  <w:style w:type="character" w:customStyle="1" w:styleId="WW8Num13ztrue000000">
    <w:name w:val="WW8Num13ztrue000000"/>
    <w:rsid w:val="00FA63E6"/>
  </w:style>
  <w:style w:type="character" w:customStyle="1" w:styleId="WW8Num13ztrue100000">
    <w:name w:val="WW8Num13ztrue100000"/>
    <w:rsid w:val="00FA63E6"/>
  </w:style>
  <w:style w:type="character" w:customStyle="1" w:styleId="WW8Num13ztrue200000">
    <w:name w:val="WW8Num13ztrue200000"/>
    <w:rsid w:val="00FA63E6"/>
  </w:style>
  <w:style w:type="character" w:customStyle="1" w:styleId="WW8Num13ztrue300000">
    <w:name w:val="WW8Num13ztrue300000"/>
    <w:rsid w:val="00FA63E6"/>
  </w:style>
  <w:style w:type="character" w:customStyle="1" w:styleId="WW8Num13ztrue400000">
    <w:name w:val="WW8Num13ztrue400000"/>
    <w:rsid w:val="00FA63E6"/>
  </w:style>
  <w:style w:type="character" w:customStyle="1" w:styleId="WW8Num13ztrue500000">
    <w:name w:val="WW8Num13ztrue500000"/>
    <w:rsid w:val="00FA63E6"/>
  </w:style>
  <w:style w:type="character" w:customStyle="1" w:styleId="WW8Num13ztrue600000">
    <w:name w:val="WW8Num13ztrue600000"/>
    <w:rsid w:val="00FA63E6"/>
  </w:style>
  <w:style w:type="character" w:customStyle="1" w:styleId="WW8Num15ztrue000000">
    <w:name w:val="WW8Num15ztrue000000"/>
    <w:rsid w:val="00FA63E6"/>
  </w:style>
  <w:style w:type="character" w:customStyle="1" w:styleId="WW8Num15ztrue100000">
    <w:name w:val="WW8Num15ztrue100000"/>
    <w:rsid w:val="00FA63E6"/>
  </w:style>
  <w:style w:type="character" w:customStyle="1" w:styleId="WW8Num15ztrue200000">
    <w:name w:val="WW8Num15ztrue200000"/>
    <w:rsid w:val="00FA63E6"/>
  </w:style>
  <w:style w:type="character" w:customStyle="1" w:styleId="WW8Num15ztrue300000">
    <w:name w:val="WW8Num15ztrue300000"/>
    <w:rsid w:val="00FA63E6"/>
  </w:style>
  <w:style w:type="character" w:customStyle="1" w:styleId="WW8Num15ztrue400000">
    <w:name w:val="WW8Num15ztrue400000"/>
    <w:rsid w:val="00FA63E6"/>
  </w:style>
  <w:style w:type="character" w:customStyle="1" w:styleId="WW8Num15ztrue500000">
    <w:name w:val="WW8Num15ztrue500000"/>
    <w:rsid w:val="00FA63E6"/>
  </w:style>
  <w:style w:type="character" w:customStyle="1" w:styleId="WW8Num15ztrue600000">
    <w:name w:val="WW8Num15ztrue600000"/>
    <w:rsid w:val="00FA63E6"/>
  </w:style>
  <w:style w:type="character" w:customStyle="1" w:styleId="WW8Num16ztrue000000">
    <w:name w:val="WW8Num16ztrue000000"/>
    <w:rsid w:val="00FA63E6"/>
  </w:style>
  <w:style w:type="character" w:customStyle="1" w:styleId="WW8Num16ztrue100000">
    <w:name w:val="WW8Num16ztrue100000"/>
    <w:rsid w:val="00FA63E6"/>
  </w:style>
  <w:style w:type="character" w:customStyle="1" w:styleId="WW8Num16ztrue200000">
    <w:name w:val="WW8Num16ztrue200000"/>
    <w:rsid w:val="00FA63E6"/>
  </w:style>
  <w:style w:type="character" w:customStyle="1" w:styleId="WW8Num16ztrue300000">
    <w:name w:val="WW8Num16ztrue300000"/>
    <w:rsid w:val="00FA63E6"/>
  </w:style>
  <w:style w:type="character" w:customStyle="1" w:styleId="WW8Num16ztrue400000">
    <w:name w:val="WW8Num16ztrue400000"/>
    <w:rsid w:val="00FA63E6"/>
  </w:style>
  <w:style w:type="character" w:customStyle="1" w:styleId="WW8Num16ztrue500000">
    <w:name w:val="WW8Num16ztrue500000"/>
    <w:rsid w:val="00FA63E6"/>
  </w:style>
  <w:style w:type="character" w:customStyle="1" w:styleId="WW8Num17ztrue000000">
    <w:name w:val="WW8Num17ztrue000000"/>
    <w:rsid w:val="00FA63E6"/>
  </w:style>
  <w:style w:type="character" w:customStyle="1" w:styleId="WW8Num17ztrue100000">
    <w:name w:val="WW8Num17ztrue100000"/>
    <w:rsid w:val="00FA63E6"/>
  </w:style>
  <w:style w:type="character" w:customStyle="1" w:styleId="WW8Num17ztrue200000">
    <w:name w:val="WW8Num17ztrue200000"/>
    <w:rsid w:val="00FA63E6"/>
  </w:style>
  <w:style w:type="character" w:customStyle="1" w:styleId="WW8Num17ztrue300000">
    <w:name w:val="WW8Num17ztrue300000"/>
    <w:rsid w:val="00FA63E6"/>
  </w:style>
  <w:style w:type="character" w:customStyle="1" w:styleId="WW8Num17ztrue400000">
    <w:name w:val="WW8Num17ztrue400000"/>
    <w:rsid w:val="00FA63E6"/>
  </w:style>
  <w:style w:type="character" w:customStyle="1" w:styleId="WW8Num17ztrue500000">
    <w:name w:val="WW8Num17ztrue500000"/>
    <w:rsid w:val="00FA63E6"/>
  </w:style>
  <w:style w:type="character" w:customStyle="1" w:styleId="WW8Num17ztrue600000">
    <w:name w:val="WW8Num17ztrue600000"/>
    <w:rsid w:val="00FA63E6"/>
  </w:style>
  <w:style w:type="character" w:customStyle="1" w:styleId="WW8Num19ztrue000000">
    <w:name w:val="WW8Num19ztrue000000"/>
    <w:rsid w:val="00FA63E6"/>
  </w:style>
  <w:style w:type="character" w:customStyle="1" w:styleId="WW8Num19ztrue100000">
    <w:name w:val="WW8Num19ztrue100000"/>
    <w:rsid w:val="00FA63E6"/>
  </w:style>
  <w:style w:type="character" w:customStyle="1" w:styleId="WW8Num19ztrue200000">
    <w:name w:val="WW8Num19ztrue200000"/>
    <w:rsid w:val="00FA63E6"/>
  </w:style>
  <w:style w:type="character" w:customStyle="1" w:styleId="WW8Num19ztrue300000">
    <w:name w:val="WW8Num19ztrue300000"/>
    <w:rsid w:val="00FA63E6"/>
  </w:style>
  <w:style w:type="character" w:customStyle="1" w:styleId="WW8Num19ztrue400000">
    <w:name w:val="WW8Num19ztrue400000"/>
    <w:rsid w:val="00FA63E6"/>
  </w:style>
  <w:style w:type="character" w:customStyle="1" w:styleId="WW8Num20ztrue000000">
    <w:name w:val="WW8Num20ztrue000000"/>
    <w:rsid w:val="00FA63E6"/>
  </w:style>
  <w:style w:type="character" w:customStyle="1" w:styleId="WW8Num20ztrue100000">
    <w:name w:val="WW8Num20ztrue100000"/>
    <w:rsid w:val="00FA63E6"/>
  </w:style>
  <w:style w:type="character" w:customStyle="1" w:styleId="WW8Num20ztrue200000">
    <w:name w:val="WW8Num20ztrue200000"/>
    <w:rsid w:val="00FA63E6"/>
  </w:style>
  <w:style w:type="character" w:customStyle="1" w:styleId="WW8Num20ztrue300000">
    <w:name w:val="WW8Num20ztrue300000"/>
    <w:rsid w:val="00FA63E6"/>
  </w:style>
  <w:style w:type="character" w:customStyle="1" w:styleId="WW8Num20ztrue400000">
    <w:name w:val="WW8Num20ztrue400000"/>
    <w:rsid w:val="00FA63E6"/>
  </w:style>
  <w:style w:type="character" w:customStyle="1" w:styleId="WW8Num20ztrue500000">
    <w:name w:val="WW8Num20ztrue500000"/>
    <w:rsid w:val="00FA63E6"/>
  </w:style>
  <w:style w:type="character" w:customStyle="1" w:styleId="WW8Num20ztrue600000">
    <w:name w:val="WW8Num20ztrue600000"/>
    <w:rsid w:val="00FA63E6"/>
  </w:style>
  <w:style w:type="character" w:customStyle="1" w:styleId="WW8Num21ztrue000000">
    <w:name w:val="WW8Num21ztrue000000"/>
    <w:rsid w:val="00FA63E6"/>
  </w:style>
  <w:style w:type="character" w:customStyle="1" w:styleId="WW8Num21ztrue100000">
    <w:name w:val="WW8Num21ztrue100000"/>
    <w:rsid w:val="00FA63E6"/>
  </w:style>
  <w:style w:type="character" w:customStyle="1" w:styleId="WW8Num21ztrue200000">
    <w:name w:val="WW8Num21ztrue200000"/>
    <w:rsid w:val="00FA63E6"/>
  </w:style>
  <w:style w:type="character" w:customStyle="1" w:styleId="WW8Num21ztrue300000">
    <w:name w:val="WW8Num21ztrue300000"/>
    <w:rsid w:val="00FA63E6"/>
  </w:style>
  <w:style w:type="character" w:customStyle="1" w:styleId="WW8Num21ztrue400000">
    <w:name w:val="WW8Num21ztrue400000"/>
    <w:rsid w:val="00FA63E6"/>
  </w:style>
  <w:style w:type="character" w:customStyle="1" w:styleId="WW8Num21ztrue500000">
    <w:name w:val="WW8Num21ztrue500000"/>
    <w:rsid w:val="00FA63E6"/>
  </w:style>
  <w:style w:type="character" w:customStyle="1" w:styleId="WW8Num21ztrue600000">
    <w:name w:val="WW8Num21ztrue600000"/>
    <w:rsid w:val="00FA63E6"/>
  </w:style>
  <w:style w:type="character" w:customStyle="1" w:styleId="WW8Num22ztrue000000">
    <w:name w:val="WW8Num22ztrue000000"/>
    <w:rsid w:val="00FA63E6"/>
  </w:style>
  <w:style w:type="character" w:customStyle="1" w:styleId="WW8Num22ztrue100000">
    <w:name w:val="WW8Num22ztrue100000"/>
    <w:rsid w:val="00FA63E6"/>
  </w:style>
  <w:style w:type="character" w:customStyle="1" w:styleId="WW8Num22ztrue200000">
    <w:name w:val="WW8Num22ztrue200000"/>
    <w:rsid w:val="00FA63E6"/>
  </w:style>
  <w:style w:type="character" w:customStyle="1" w:styleId="WW8Num22ztrue300000">
    <w:name w:val="WW8Num22ztrue300000"/>
    <w:rsid w:val="00FA63E6"/>
  </w:style>
  <w:style w:type="character" w:customStyle="1" w:styleId="WW8Num22ztrue400000">
    <w:name w:val="WW8Num22ztrue400000"/>
    <w:rsid w:val="00FA63E6"/>
  </w:style>
  <w:style w:type="character" w:customStyle="1" w:styleId="WW8Num22ztrue500000">
    <w:name w:val="WW8Num22ztrue500000"/>
    <w:rsid w:val="00FA63E6"/>
  </w:style>
  <w:style w:type="character" w:customStyle="1" w:styleId="WW8Num22ztrue600000">
    <w:name w:val="WW8Num22ztrue600000"/>
    <w:rsid w:val="00FA63E6"/>
  </w:style>
  <w:style w:type="character" w:customStyle="1" w:styleId="WW8Num23ztrue000000">
    <w:name w:val="WW8Num23ztrue000000"/>
    <w:rsid w:val="00FA63E6"/>
  </w:style>
  <w:style w:type="character" w:customStyle="1" w:styleId="WW8Num23ztrue100000">
    <w:name w:val="WW8Num23ztrue100000"/>
    <w:rsid w:val="00FA63E6"/>
  </w:style>
  <w:style w:type="character" w:customStyle="1" w:styleId="WW8Num23ztrue200000">
    <w:name w:val="WW8Num23ztrue200000"/>
    <w:rsid w:val="00FA63E6"/>
  </w:style>
  <w:style w:type="character" w:customStyle="1" w:styleId="WW8Num23ztrue300000">
    <w:name w:val="WW8Num23ztrue300000"/>
    <w:rsid w:val="00FA63E6"/>
  </w:style>
  <w:style w:type="character" w:customStyle="1" w:styleId="WW8Num23ztrue400000">
    <w:name w:val="WW8Num23ztrue400000"/>
    <w:rsid w:val="00FA63E6"/>
  </w:style>
  <w:style w:type="character" w:customStyle="1" w:styleId="WW8Num24ztrue000000">
    <w:name w:val="WW8Num24ztrue000000"/>
    <w:rsid w:val="00FA63E6"/>
  </w:style>
  <w:style w:type="character" w:customStyle="1" w:styleId="WW8Num24ztrue100000">
    <w:name w:val="WW8Num24ztrue100000"/>
    <w:rsid w:val="00FA63E6"/>
  </w:style>
  <w:style w:type="character" w:customStyle="1" w:styleId="WW8Num24ztrue200000">
    <w:name w:val="WW8Num24ztrue200000"/>
    <w:rsid w:val="00FA63E6"/>
  </w:style>
  <w:style w:type="character" w:customStyle="1" w:styleId="WW8Num24ztrue300000">
    <w:name w:val="WW8Num24ztrue300000"/>
    <w:rsid w:val="00FA63E6"/>
  </w:style>
  <w:style w:type="character" w:customStyle="1" w:styleId="WW8Num24ztrue400000">
    <w:name w:val="WW8Num24ztrue400000"/>
    <w:rsid w:val="00FA63E6"/>
  </w:style>
  <w:style w:type="character" w:customStyle="1" w:styleId="WW8Num24ztrue500000">
    <w:name w:val="WW8Num24ztrue500000"/>
    <w:rsid w:val="00FA63E6"/>
  </w:style>
  <w:style w:type="character" w:customStyle="1" w:styleId="WW8Num25ztrue000000">
    <w:name w:val="WW8Num25ztrue000000"/>
    <w:rsid w:val="00FA63E6"/>
  </w:style>
  <w:style w:type="character" w:customStyle="1" w:styleId="WW8Num25ztrue100000">
    <w:name w:val="WW8Num25ztrue100000"/>
    <w:rsid w:val="00FA63E6"/>
  </w:style>
  <w:style w:type="character" w:customStyle="1" w:styleId="WW8Num25ztrue200000">
    <w:name w:val="WW8Num25ztrue200000"/>
    <w:rsid w:val="00FA63E6"/>
  </w:style>
  <w:style w:type="character" w:customStyle="1" w:styleId="WW8Num25ztrue300000">
    <w:name w:val="WW8Num25ztrue300000"/>
    <w:rsid w:val="00FA63E6"/>
  </w:style>
  <w:style w:type="character" w:customStyle="1" w:styleId="WW8Num25ztrue400000">
    <w:name w:val="WW8Num25ztrue400000"/>
    <w:rsid w:val="00FA63E6"/>
  </w:style>
  <w:style w:type="character" w:customStyle="1" w:styleId="WW8Num25ztrue500000">
    <w:name w:val="WW8Num25ztrue500000"/>
    <w:rsid w:val="00FA63E6"/>
  </w:style>
  <w:style w:type="character" w:customStyle="1" w:styleId="WW8Num26ztrue000000">
    <w:name w:val="WW8Num26ztrue000000"/>
    <w:rsid w:val="00FA63E6"/>
  </w:style>
  <w:style w:type="character" w:customStyle="1" w:styleId="WW8Num26ztrue100000">
    <w:name w:val="WW8Num26ztrue100000"/>
    <w:rsid w:val="00FA63E6"/>
  </w:style>
  <w:style w:type="character" w:customStyle="1" w:styleId="WW8Num26ztrue200000">
    <w:name w:val="WW8Num26ztrue200000"/>
    <w:rsid w:val="00FA63E6"/>
  </w:style>
  <w:style w:type="character" w:customStyle="1" w:styleId="WW8Num26ztrue300000">
    <w:name w:val="WW8Num26ztrue300000"/>
    <w:rsid w:val="00FA63E6"/>
  </w:style>
  <w:style w:type="character" w:customStyle="1" w:styleId="WW8Num26ztrue400000">
    <w:name w:val="WW8Num26ztrue400000"/>
    <w:rsid w:val="00FA63E6"/>
  </w:style>
  <w:style w:type="character" w:customStyle="1" w:styleId="WW8Num26ztrue500000">
    <w:name w:val="WW8Num26ztrue500000"/>
    <w:rsid w:val="00FA63E6"/>
  </w:style>
  <w:style w:type="character" w:customStyle="1" w:styleId="WW8Num26ztrue600000">
    <w:name w:val="WW8Num26ztrue600000"/>
    <w:rsid w:val="00FA63E6"/>
  </w:style>
  <w:style w:type="character" w:customStyle="1" w:styleId="WW8Num28ztrue000000">
    <w:name w:val="WW8Num28ztrue000000"/>
    <w:rsid w:val="00FA63E6"/>
  </w:style>
  <w:style w:type="character" w:customStyle="1" w:styleId="WW8Num28ztrue100000">
    <w:name w:val="WW8Num28ztrue100000"/>
    <w:rsid w:val="00FA63E6"/>
  </w:style>
  <w:style w:type="character" w:customStyle="1" w:styleId="WW8Num28ztrue200000">
    <w:name w:val="WW8Num28ztrue200000"/>
    <w:rsid w:val="00FA63E6"/>
  </w:style>
  <w:style w:type="character" w:customStyle="1" w:styleId="WW8Num28ztrue300000">
    <w:name w:val="WW8Num28ztrue300000"/>
    <w:rsid w:val="00FA63E6"/>
  </w:style>
  <w:style w:type="character" w:customStyle="1" w:styleId="WW8Num28ztrue400000">
    <w:name w:val="WW8Num28ztrue400000"/>
    <w:rsid w:val="00FA63E6"/>
  </w:style>
  <w:style w:type="character" w:customStyle="1" w:styleId="WW8Num28ztrue500000">
    <w:name w:val="WW8Num28ztrue500000"/>
    <w:rsid w:val="00FA63E6"/>
  </w:style>
  <w:style w:type="character" w:customStyle="1" w:styleId="WW8Num28ztrue600000">
    <w:name w:val="WW8Num28ztrue600000"/>
    <w:rsid w:val="00FA63E6"/>
  </w:style>
  <w:style w:type="character" w:customStyle="1" w:styleId="WW8Num29ztrue000000">
    <w:name w:val="WW8Num29ztrue000000"/>
    <w:rsid w:val="00FA63E6"/>
  </w:style>
  <w:style w:type="character" w:customStyle="1" w:styleId="WW8Num29ztrue100000">
    <w:name w:val="WW8Num29ztrue100000"/>
    <w:rsid w:val="00FA63E6"/>
  </w:style>
  <w:style w:type="character" w:customStyle="1" w:styleId="WW8Num29ztrue200000">
    <w:name w:val="WW8Num29ztrue200000"/>
    <w:rsid w:val="00FA63E6"/>
  </w:style>
  <w:style w:type="character" w:customStyle="1" w:styleId="WW8Num29ztrue300000">
    <w:name w:val="WW8Num29ztrue300000"/>
    <w:rsid w:val="00FA63E6"/>
  </w:style>
  <w:style w:type="character" w:customStyle="1" w:styleId="WW8Num29ztrue400000">
    <w:name w:val="WW8Num29ztrue400000"/>
    <w:rsid w:val="00FA63E6"/>
  </w:style>
  <w:style w:type="character" w:customStyle="1" w:styleId="WW8Num29ztrue500000">
    <w:name w:val="WW8Num29ztrue500000"/>
    <w:rsid w:val="00FA63E6"/>
  </w:style>
  <w:style w:type="character" w:customStyle="1" w:styleId="WW8Num29ztrue600000">
    <w:name w:val="WW8Num29ztrue600000"/>
    <w:rsid w:val="00FA63E6"/>
  </w:style>
  <w:style w:type="character" w:customStyle="1" w:styleId="WW8Num30ztrue000000">
    <w:name w:val="WW8Num30ztrue000000"/>
    <w:rsid w:val="00FA63E6"/>
  </w:style>
  <w:style w:type="character" w:customStyle="1" w:styleId="WW8Num30ztrue100000">
    <w:name w:val="WW8Num30ztrue100000"/>
    <w:rsid w:val="00FA63E6"/>
  </w:style>
  <w:style w:type="character" w:customStyle="1" w:styleId="WW8Num30ztrue200000">
    <w:name w:val="WW8Num30ztrue200000"/>
    <w:rsid w:val="00FA63E6"/>
  </w:style>
  <w:style w:type="character" w:customStyle="1" w:styleId="WW8Num30ztrue300000">
    <w:name w:val="WW8Num30ztrue300000"/>
    <w:rsid w:val="00FA63E6"/>
  </w:style>
  <w:style w:type="character" w:customStyle="1" w:styleId="WW8Num30ztrue400000">
    <w:name w:val="WW8Num30ztrue400000"/>
    <w:rsid w:val="00FA63E6"/>
  </w:style>
  <w:style w:type="character" w:customStyle="1" w:styleId="WW8Num30ztrue500000">
    <w:name w:val="WW8Num30ztrue500000"/>
    <w:rsid w:val="00FA63E6"/>
  </w:style>
  <w:style w:type="character" w:customStyle="1" w:styleId="WW8Num30ztrue600000">
    <w:name w:val="WW8Num30ztrue600000"/>
    <w:rsid w:val="00FA63E6"/>
  </w:style>
  <w:style w:type="character" w:customStyle="1" w:styleId="WW8Num31ztrue000000">
    <w:name w:val="WW8Num31ztrue000000"/>
    <w:rsid w:val="00FA63E6"/>
  </w:style>
  <w:style w:type="character" w:customStyle="1" w:styleId="WW8Num31ztrue100000">
    <w:name w:val="WW8Num31ztrue100000"/>
    <w:rsid w:val="00FA63E6"/>
  </w:style>
  <w:style w:type="character" w:customStyle="1" w:styleId="WW8Num31ztrue200000">
    <w:name w:val="WW8Num31ztrue200000"/>
    <w:rsid w:val="00FA63E6"/>
  </w:style>
  <w:style w:type="character" w:customStyle="1" w:styleId="WW8Num31ztrue300000">
    <w:name w:val="WW8Num31ztrue300000"/>
    <w:rsid w:val="00FA63E6"/>
  </w:style>
  <w:style w:type="character" w:customStyle="1" w:styleId="WW8Num31ztrue400000">
    <w:name w:val="WW8Num31ztrue400000"/>
    <w:rsid w:val="00FA63E6"/>
  </w:style>
  <w:style w:type="character" w:customStyle="1" w:styleId="WW8Num31ztrue500000">
    <w:name w:val="WW8Num31ztrue500000"/>
    <w:rsid w:val="00FA63E6"/>
  </w:style>
  <w:style w:type="character" w:customStyle="1" w:styleId="WW8Num31ztrue600000">
    <w:name w:val="WW8Num31ztrue600000"/>
    <w:rsid w:val="00FA63E6"/>
  </w:style>
  <w:style w:type="character" w:customStyle="1" w:styleId="WW8Num32ztrue000000">
    <w:name w:val="WW8Num32ztrue000000"/>
    <w:rsid w:val="00FA63E6"/>
  </w:style>
  <w:style w:type="character" w:customStyle="1" w:styleId="WW8Num32ztrue100000">
    <w:name w:val="WW8Num32ztrue100000"/>
    <w:rsid w:val="00FA63E6"/>
  </w:style>
  <w:style w:type="character" w:customStyle="1" w:styleId="WW8Num32ztrue200000">
    <w:name w:val="WW8Num32ztrue200000"/>
    <w:rsid w:val="00FA63E6"/>
  </w:style>
  <w:style w:type="character" w:customStyle="1" w:styleId="WW8Num32ztrue300000">
    <w:name w:val="WW8Num32ztrue300000"/>
    <w:rsid w:val="00FA63E6"/>
  </w:style>
  <w:style w:type="character" w:customStyle="1" w:styleId="WW8Num32ztrue400000">
    <w:name w:val="WW8Num32ztrue400000"/>
    <w:rsid w:val="00FA63E6"/>
  </w:style>
  <w:style w:type="character" w:customStyle="1" w:styleId="WW8Num32ztrue500000">
    <w:name w:val="WW8Num32ztrue500000"/>
    <w:rsid w:val="00FA63E6"/>
  </w:style>
  <w:style w:type="character" w:customStyle="1" w:styleId="WW8Num34ztrue000000">
    <w:name w:val="WW8Num34ztrue000000"/>
    <w:rsid w:val="00FA63E6"/>
  </w:style>
  <w:style w:type="character" w:customStyle="1" w:styleId="WW8Num34ztrue100000">
    <w:name w:val="WW8Num34ztrue100000"/>
    <w:rsid w:val="00FA63E6"/>
  </w:style>
  <w:style w:type="character" w:customStyle="1" w:styleId="WW8Num34ztrue200000">
    <w:name w:val="WW8Num34ztrue200000"/>
    <w:rsid w:val="00FA63E6"/>
  </w:style>
  <w:style w:type="character" w:customStyle="1" w:styleId="WW8Num34ztrue300000">
    <w:name w:val="WW8Num34ztrue300000"/>
    <w:rsid w:val="00FA63E6"/>
  </w:style>
  <w:style w:type="character" w:customStyle="1" w:styleId="WW8Num34ztrue400000">
    <w:name w:val="WW8Num34ztrue400000"/>
    <w:rsid w:val="00FA63E6"/>
  </w:style>
  <w:style w:type="character" w:customStyle="1" w:styleId="WW8Num34ztrue500000">
    <w:name w:val="WW8Num34ztrue500000"/>
    <w:rsid w:val="00FA63E6"/>
  </w:style>
  <w:style w:type="character" w:customStyle="1" w:styleId="WW8Num34ztrue600000">
    <w:name w:val="WW8Num34ztrue600000"/>
    <w:rsid w:val="00FA63E6"/>
  </w:style>
  <w:style w:type="character" w:customStyle="1" w:styleId="WW8Num35ztrue000000">
    <w:name w:val="WW8Num35ztrue000000"/>
    <w:rsid w:val="00FA63E6"/>
  </w:style>
  <w:style w:type="character" w:customStyle="1" w:styleId="WW8Num35ztrue100000">
    <w:name w:val="WW8Num35ztrue100000"/>
    <w:rsid w:val="00FA63E6"/>
  </w:style>
  <w:style w:type="character" w:customStyle="1" w:styleId="WW8Num35ztrue200000">
    <w:name w:val="WW8Num35ztrue200000"/>
    <w:rsid w:val="00FA63E6"/>
  </w:style>
  <w:style w:type="character" w:customStyle="1" w:styleId="WW8Num35ztrue300000">
    <w:name w:val="WW8Num35ztrue300000"/>
    <w:rsid w:val="00FA63E6"/>
  </w:style>
  <w:style w:type="character" w:customStyle="1" w:styleId="WW8Num35ztrue400000">
    <w:name w:val="WW8Num35ztrue400000"/>
    <w:rsid w:val="00FA63E6"/>
  </w:style>
  <w:style w:type="character" w:customStyle="1" w:styleId="WW8Num35ztrue500000">
    <w:name w:val="WW8Num35ztrue500000"/>
    <w:rsid w:val="00FA63E6"/>
  </w:style>
  <w:style w:type="character" w:customStyle="1" w:styleId="WW8Num35ztrue600000">
    <w:name w:val="WW8Num35ztrue600000"/>
    <w:rsid w:val="00FA63E6"/>
  </w:style>
  <w:style w:type="character" w:customStyle="1" w:styleId="WW8Num36ztrue000000">
    <w:name w:val="WW8Num36ztrue000000"/>
    <w:rsid w:val="00FA63E6"/>
  </w:style>
  <w:style w:type="character" w:customStyle="1" w:styleId="WW8Num36ztrue100000">
    <w:name w:val="WW8Num36ztrue100000"/>
    <w:rsid w:val="00FA63E6"/>
  </w:style>
  <w:style w:type="character" w:customStyle="1" w:styleId="WW8Num36ztrue200000">
    <w:name w:val="WW8Num36ztrue200000"/>
    <w:rsid w:val="00FA63E6"/>
  </w:style>
  <w:style w:type="character" w:customStyle="1" w:styleId="WW8Num36ztrue300000">
    <w:name w:val="WW8Num36ztrue300000"/>
    <w:rsid w:val="00FA63E6"/>
  </w:style>
  <w:style w:type="character" w:customStyle="1" w:styleId="WW8Num36ztrue400000">
    <w:name w:val="WW8Num36ztrue400000"/>
    <w:rsid w:val="00FA63E6"/>
  </w:style>
  <w:style w:type="character" w:customStyle="1" w:styleId="WW8Num36ztrue500000">
    <w:name w:val="WW8Num36ztrue500000"/>
    <w:rsid w:val="00FA63E6"/>
  </w:style>
  <w:style w:type="character" w:customStyle="1" w:styleId="WW8Num36ztrue600000">
    <w:name w:val="WW8Num36ztrue600000"/>
    <w:rsid w:val="00FA63E6"/>
  </w:style>
  <w:style w:type="character" w:customStyle="1" w:styleId="WW8Num39ztrue000000">
    <w:name w:val="WW8Num39ztrue000000"/>
    <w:rsid w:val="00FA63E6"/>
  </w:style>
  <w:style w:type="character" w:customStyle="1" w:styleId="WW8Num39ztrue100000">
    <w:name w:val="WW8Num39ztrue100000"/>
    <w:rsid w:val="00FA63E6"/>
  </w:style>
  <w:style w:type="character" w:customStyle="1" w:styleId="WW8Num39ztrue200000">
    <w:name w:val="WW8Num39ztrue200000"/>
    <w:rsid w:val="00FA63E6"/>
  </w:style>
  <w:style w:type="character" w:customStyle="1" w:styleId="WW8Num39ztrue300000">
    <w:name w:val="WW8Num39ztrue300000"/>
    <w:rsid w:val="00FA63E6"/>
  </w:style>
  <w:style w:type="character" w:customStyle="1" w:styleId="WW8Num39ztrue400000">
    <w:name w:val="WW8Num39ztrue400000"/>
    <w:rsid w:val="00FA63E6"/>
  </w:style>
  <w:style w:type="character" w:customStyle="1" w:styleId="WW8Num39ztrue500000">
    <w:name w:val="WW8Num39ztrue500000"/>
    <w:rsid w:val="00FA63E6"/>
  </w:style>
  <w:style w:type="character" w:customStyle="1" w:styleId="WW8Num39ztrue600000">
    <w:name w:val="WW8Num39ztrue600000"/>
    <w:rsid w:val="00FA63E6"/>
  </w:style>
  <w:style w:type="character" w:customStyle="1" w:styleId="WW8Num40ztrue000000">
    <w:name w:val="WW8Num40ztrue000000"/>
    <w:rsid w:val="00FA63E6"/>
  </w:style>
  <w:style w:type="character" w:customStyle="1" w:styleId="WW8Num40ztrue100000">
    <w:name w:val="WW8Num40ztrue100000"/>
    <w:rsid w:val="00FA63E6"/>
  </w:style>
  <w:style w:type="character" w:customStyle="1" w:styleId="WW8Num40ztrue200000">
    <w:name w:val="WW8Num40ztrue200000"/>
    <w:rsid w:val="00FA63E6"/>
  </w:style>
  <w:style w:type="character" w:customStyle="1" w:styleId="WW8Num40ztrue300000">
    <w:name w:val="WW8Num40ztrue300000"/>
    <w:rsid w:val="00FA63E6"/>
  </w:style>
  <w:style w:type="character" w:customStyle="1" w:styleId="WW8Num40ztrue400000">
    <w:name w:val="WW8Num40ztrue400000"/>
    <w:rsid w:val="00FA63E6"/>
  </w:style>
  <w:style w:type="character" w:customStyle="1" w:styleId="WW8Num40ztrue500000">
    <w:name w:val="WW8Num40ztrue500000"/>
    <w:rsid w:val="00FA63E6"/>
  </w:style>
  <w:style w:type="character" w:customStyle="1" w:styleId="WW8Num40ztrue600000">
    <w:name w:val="WW8Num40ztrue600000"/>
    <w:rsid w:val="00FA63E6"/>
  </w:style>
  <w:style w:type="character" w:customStyle="1" w:styleId="WW8Num41ztrue000000">
    <w:name w:val="WW8Num41ztrue000000"/>
    <w:rsid w:val="00FA63E6"/>
  </w:style>
  <w:style w:type="character" w:customStyle="1" w:styleId="WW8Num41ztrue100000">
    <w:name w:val="WW8Num41ztrue100000"/>
    <w:rsid w:val="00FA63E6"/>
  </w:style>
  <w:style w:type="character" w:customStyle="1" w:styleId="WW8Num41ztrue200000">
    <w:name w:val="WW8Num41ztrue200000"/>
    <w:rsid w:val="00FA63E6"/>
  </w:style>
  <w:style w:type="character" w:customStyle="1" w:styleId="WW8Num41ztrue300000">
    <w:name w:val="WW8Num41ztrue300000"/>
    <w:rsid w:val="00FA63E6"/>
  </w:style>
  <w:style w:type="character" w:customStyle="1" w:styleId="WW8Num41ztrue400000">
    <w:name w:val="WW8Num41ztrue400000"/>
    <w:rsid w:val="00FA63E6"/>
  </w:style>
  <w:style w:type="character" w:customStyle="1" w:styleId="WW8Num42ztrue000000">
    <w:name w:val="WW8Num42ztrue000000"/>
    <w:rsid w:val="00FA63E6"/>
  </w:style>
  <w:style w:type="character" w:customStyle="1" w:styleId="WW8Num42ztrue100000">
    <w:name w:val="WW8Num42ztrue100000"/>
    <w:rsid w:val="00FA63E6"/>
  </w:style>
  <w:style w:type="character" w:customStyle="1" w:styleId="WW8Num42ztrue200000">
    <w:name w:val="WW8Num42ztrue200000"/>
    <w:rsid w:val="00FA63E6"/>
  </w:style>
  <w:style w:type="character" w:customStyle="1" w:styleId="WW8Num42ztrue300000">
    <w:name w:val="WW8Num42ztrue300000"/>
    <w:rsid w:val="00FA63E6"/>
  </w:style>
  <w:style w:type="character" w:customStyle="1" w:styleId="WW8Num42ztrue400000">
    <w:name w:val="WW8Num42ztrue400000"/>
    <w:rsid w:val="00FA63E6"/>
  </w:style>
  <w:style w:type="character" w:customStyle="1" w:styleId="WW8Num42ztrue500000">
    <w:name w:val="WW8Num42ztrue500000"/>
    <w:rsid w:val="00FA63E6"/>
  </w:style>
  <w:style w:type="character" w:customStyle="1" w:styleId="WW8Num42ztrue600000">
    <w:name w:val="WW8Num42ztrue600000"/>
    <w:rsid w:val="00FA63E6"/>
  </w:style>
  <w:style w:type="character" w:customStyle="1" w:styleId="WW8Num43ztrue000000">
    <w:name w:val="WW8Num43ztrue000000"/>
    <w:rsid w:val="00FA63E6"/>
  </w:style>
  <w:style w:type="character" w:customStyle="1" w:styleId="WW8Num43ztrue100000">
    <w:name w:val="WW8Num43ztrue100000"/>
    <w:rsid w:val="00FA63E6"/>
  </w:style>
  <w:style w:type="character" w:customStyle="1" w:styleId="WW8Num43ztrue200000">
    <w:name w:val="WW8Num43ztrue200000"/>
    <w:rsid w:val="00FA63E6"/>
  </w:style>
  <w:style w:type="character" w:customStyle="1" w:styleId="WW8Num43ztrue300000">
    <w:name w:val="WW8Num43ztrue300000"/>
    <w:rsid w:val="00FA63E6"/>
  </w:style>
  <w:style w:type="character" w:customStyle="1" w:styleId="WW8Num43ztrue400000">
    <w:name w:val="WW8Num43ztrue400000"/>
    <w:rsid w:val="00FA63E6"/>
  </w:style>
  <w:style w:type="character" w:customStyle="1" w:styleId="WW8Num43ztrue500000">
    <w:name w:val="WW8Num43ztrue500000"/>
    <w:rsid w:val="00FA63E6"/>
  </w:style>
  <w:style w:type="character" w:customStyle="1" w:styleId="WW8Num2ztrue010000">
    <w:name w:val="WW8Num2ztrue010000"/>
    <w:rsid w:val="00761A50"/>
  </w:style>
  <w:style w:type="character" w:customStyle="1" w:styleId="WW8Num2ztrue110000">
    <w:name w:val="WW8Num2ztrue110000"/>
    <w:rsid w:val="00761A50"/>
  </w:style>
  <w:style w:type="character" w:customStyle="1" w:styleId="WW8Num2ztrue2000000">
    <w:name w:val="WW8Num2ztrue2000000"/>
    <w:rsid w:val="00761A50"/>
  </w:style>
  <w:style w:type="character" w:customStyle="1" w:styleId="WW8Num2ztrue3000000">
    <w:name w:val="WW8Num2ztrue3000000"/>
    <w:rsid w:val="00761A50"/>
  </w:style>
  <w:style w:type="character" w:customStyle="1" w:styleId="WW8Num2ztrue4000000">
    <w:name w:val="WW8Num2ztrue4000000"/>
    <w:rsid w:val="00761A50"/>
  </w:style>
  <w:style w:type="character" w:customStyle="1" w:styleId="WW8Num2ztrue5000000">
    <w:name w:val="WW8Num2ztrue5000000"/>
    <w:rsid w:val="00761A50"/>
  </w:style>
  <w:style w:type="character" w:customStyle="1" w:styleId="WW8Num3ztrue0000000">
    <w:name w:val="WW8Num3ztrue0000000"/>
    <w:rsid w:val="00761A50"/>
  </w:style>
  <w:style w:type="character" w:customStyle="1" w:styleId="WW8Num3ztrue1000000">
    <w:name w:val="WW8Num3ztrue1000000"/>
    <w:rsid w:val="00761A50"/>
  </w:style>
  <w:style w:type="character" w:customStyle="1" w:styleId="WW8Num3ztrue2000000">
    <w:name w:val="WW8Num3ztrue2000000"/>
    <w:rsid w:val="00761A50"/>
  </w:style>
  <w:style w:type="character" w:customStyle="1" w:styleId="WW8Num3ztrue3000000">
    <w:name w:val="WW8Num3ztrue3000000"/>
    <w:rsid w:val="00761A50"/>
  </w:style>
  <w:style w:type="character" w:customStyle="1" w:styleId="WW8Num3ztrue4000000">
    <w:name w:val="WW8Num3ztrue4000000"/>
    <w:rsid w:val="00761A50"/>
  </w:style>
  <w:style w:type="character" w:customStyle="1" w:styleId="WW8Num3ztrue5000000">
    <w:name w:val="WW8Num3ztrue5000000"/>
    <w:rsid w:val="00761A50"/>
  </w:style>
  <w:style w:type="character" w:customStyle="1" w:styleId="WW8Num3ztrue6000000">
    <w:name w:val="WW8Num3ztrue6000000"/>
    <w:rsid w:val="00761A50"/>
  </w:style>
  <w:style w:type="character" w:customStyle="1" w:styleId="WW8Num5ztrue0000000">
    <w:name w:val="WW8Num5ztrue0000000"/>
    <w:rsid w:val="00761A50"/>
  </w:style>
  <w:style w:type="character" w:customStyle="1" w:styleId="WW8Num5ztrue1000000">
    <w:name w:val="WW8Num5ztrue1000000"/>
    <w:rsid w:val="00761A50"/>
  </w:style>
  <w:style w:type="character" w:customStyle="1" w:styleId="WW8Num5ztrue2000000">
    <w:name w:val="WW8Num5ztrue2000000"/>
    <w:rsid w:val="00761A50"/>
  </w:style>
  <w:style w:type="character" w:customStyle="1" w:styleId="WW8Num5ztrue3000000">
    <w:name w:val="WW8Num5ztrue3000000"/>
    <w:rsid w:val="00761A50"/>
  </w:style>
  <w:style w:type="character" w:customStyle="1" w:styleId="WW8Num5ztrue4000000">
    <w:name w:val="WW8Num5ztrue4000000"/>
    <w:rsid w:val="00761A50"/>
  </w:style>
  <w:style w:type="character" w:customStyle="1" w:styleId="WW8Num5ztrue5000000">
    <w:name w:val="WW8Num5ztrue5000000"/>
    <w:rsid w:val="00761A50"/>
  </w:style>
  <w:style w:type="character" w:customStyle="1" w:styleId="WW8Num5ztrue6000000">
    <w:name w:val="WW8Num5ztrue6000000"/>
    <w:rsid w:val="00761A50"/>
  </w:style>
  <w:style w:type="character" w:customStyle="1" w:styleId="WW8Num7ztrue0000000">
    <w:name w:val="WW8Num7ztrue0000000"/>
    <w:rsid w:val="00761A50"/>
  </w:style>
  <w:style w:type="character" w:customStyle="1" w:styleId="WW8Num7ztrue1000000">
    <w:name w:val="WW8Num7ztrue1000000"/>
    <w:rsid w:val="00761A50"/>
  </w:style>
  <w:style w:type="character" w:customStyle="1" w:styleId="WW8Num7ztrue2000000">
    <w:name w:val="WW8Num7ztrue2000000"/>
    <w:rsid w:val="00761A50"/>
  </w:style>
  <w:style w:type="character" w:customStyle="1" w:styleId="WW8Num7ztrue3000000">
    <w:name w:val="WW8Num7ztrue3000000"/>
    <w:rsid w:val="00761A50"/>
  </w:style>
  <w:style w:type="character" w:customStyle="1" w:styleId="WW8Num7ztrue4000000">
    <w:name w:val="WW8Num7ztrue4000000"/>
    <w:rsid w:val="00761A50"/>
  </w:style>
  <w:style w:type="character" w:customStyle="1" w:styleId="WW8Num7ztrue5000000">
    <w:name w:val="WW8Num7ztrue5000000"/>
    <w:rsid w:val="00761A50"/>
  </w:style>
  <w:style w:type="character" w:customStyle="1" w:styleId="WW8Num7ztrue6000000">
    <w:name w:val="WW8Num7ztrue6000000"/>
    <w:rsid w:val="00761A50"/>
  </w:style>
  <w:style w:type="character" w:customStyle="1" w:styleId="WW8Num10ztrue0000000">
    <w:name w:val="WW8Num10ztrue0000000"/>
    <w:rsid w:val="00761A50"/>
  </w:style>
  <w:style w:type="character" w:customStyle="1" w:styleId="WW8Num10ztrue1000000">
    <w:name w:val="WW8Num10ztrue1000000"/>
    <w:rsid w:val="00761A50"/>
  </w:style>
  <w:style w:type="character" w:customStyle="1" w:styleId="WW8Num10ztrue2000000">
    <w:name w:val="WW8Num10ztrue2000000"/>
    <w:rsid w:val="00761A50"/>
  </w:style>
  <w:style w:type="character" w:customStyle="1" w:styleId="WW8Num10ztrue3000000">
    <w:name w:val="WW8Num10ztrue3000000"/>
    <w:rsid w:val="00761A50"/>
  </w:style>
  <w:style w:type="character" w:customStyle="1" w:styleId="WW8Num10ztrue4000000">
    <w:name w:val="WW8Num10ztrue4000000"/>
    <w:rsid w:val="00761A50"/>
  </w:style>
  <w:style w:type="character" w:customStyle="1" w:styleId="WW8Num10ztrue5000000">
    <w:name w:val="WW8Num10ztrue5000000"/>
    <w:rsid w:val="00761A50"/>
  </w:style>
  <w:style w:type="character" w:customStyle="1" w:styleId="WW8Num10ztrue6000000">
    <w:name w:val="WW8Num10ztrue6000000"/>
    <w:rsid w:val="00761A50"/>
  </w:style>
  <w:style w:type="character" w:customStyle="1" w:styleId="WW8Num12ztrue0000000">
    <w:name w:val="WW8Num12ztrue0000000"/>
    <w:rsid w:val="00761A50"/>
  </w:style>
  <w:style w:type="character" w:customStyle="1" w:styleId="WW8Num12ztrue1000000">
    <w:name w:val="WW8Num12ztrue1000000"/>
    <w:rsid w:val="00761A50"/>
  </w:style>
  <w:style w:type="character" w:customStyle="1" w:styleId="WW8Num12ztrue2000000">
    <w:name w:val="WW8Num12ztrue2000000"/>
    <w:rsid w:val="00761A50"/>
  </w:style>
  <w:style w:type="character" w:customStyle="1" w:styleId="WW8Num12ztrue3000000">
    <w:name w:val="WW8Num12ztrue3000000"/>
    <w:rsid w:val="00761A50"/>
  </w:style>
  <w:style w:type="character" w:customStyle="1" w:styleId="WW8Num12ztrue4000000">
    <w:name w:val="WW8Num12ztrue4000000"/>
    <w:rsid w:val="00761A50"/>
  </w:style>
  <w:style w:type="character" w:customStyle="1" w:styleId="WW8Num12ztrue5000000">
    <w:name w:val="WW8Num12ztrue5000000"/>
    <w:rsid w:val="00761A50"/>
  </w:style>
  <w:style w:type="character" w:customStyle="1" w:styleId="WW8Num12ztrue6000000">
    <w:name w:val="WW8Num12ztrue6000000"/>
    <w:rsid w:val="00761A50"/>
  </w:style>
  <w:style w:type="character" w:customStyle="1" w:styleId="WW8Num13ztrue0000000">
    <w:name w:val="WW8Num13ztrue0000000"/>
    <w:rsid w:val="00761A50"/>
  </w:style>
  <w:style w:type="character" w:customStyle="1" w:styleId="WW8Num13ztrue1000000">
    <w:name w:val="WW8Num13ztrue1000000"/>
    <w:rsid w:val="00761A50"/>
  </w:style>
  <w:style w:type="character" w:customStyle="1" w:styleId="WW8Num13ztrue2000000">
    <w:name w:val="WW8Num13ztrue2000000"/>
    <w:rsid w:val="00761A50"/>
  </w:style>
  <w:style w:type="character" w:customStyle="1" w:styleId="WW8Num13ztrue3000000">
    <w:name w:val="WW8Num13ztrue3000000"/>
    <w:rsid w:val="00761A50"/>
  </w:style>
  <w:style w:type="character" w:customStyle="1" w:styleId="WW8Num13ztrue4000000">
    <w:name w:val="WW8Num13ztrue4000000"/>
    <w:rsid w:val="00761A50"/>
  </w:style>
  <w:style w:type="character" w:customStyle="1" w:styleId="WW8Num13ztrue5000000">
    <w:name w:val="WW8Num13ztrue5000000"/>
    <w:rsid w:val="00761A50"/>
  </w:style>
  <w:style w:type="character" w:customStyle="1" w:styleId="WW8Num13ztrue6000000">
    <w:name w:val="WW8Num13ztrue6000000"/>
    <w:rsid w:val="00761A50"/>
  </w:style>
  <w:style w:type="character" w:customStyle="1" w:styleId="WW8Num15ztrue0000000">
    <w:name w:val="WW8Num15ztrue0000000"/>
    <w:rsid w:val="00761A50"/>
  </w:style>
  <w:style w:type="character" w:customStyle="1" w:styleId="WW8Num15ztrue1000000">
    <w:name w:val="WW8Num15ztrue1000000"/>
    <w:rsid w:val="00761A50"/>
  </w:style>
  <w:style w:type="character" w:customStyle="1" w:styleId="WW8Num15ztrue2000000">
    <w:name w:val="WW8Num15ztrue2000000"/>
    <w:rsid w:val="00761A50"/>
  </w:style>
  <w:style w:type="character" w:customStyle="1" w:styleId="WW8Num15ztrue3000000">
    <w:name w:val="WW8Num15ztrue3000000"/>
    <w:rsid w:val="00761A50"/>
  </w:style>
  <w:style w:type="character" w:customStyle="1" w:styleId="WW8Num15ztrue4000000">
    <w:name w:val="WW8Num15ztrue4000000"/>
    <w:rsid w:val="00761A50"/>
  </w:style>
  <w:style w:type="character" w:customStyle="1" w:styleId="WW8Num15ztrue5000000">
    <w:name w:val="WW8Num15ztrue5000000"/>
    <w:rsid w:val="00761A50"/>
  </w:style>
  <w:style w:type="character" w:customStyle="1" w:styleId="WW8Num15ztrue6000000">
    <w:name w:val="WW8Num15ztrue6000000"/>
    <w:rsid w:val="00761A50"/>
  </w:style>
  <w:style w:type="character" w:customStyle="1" w:styleId="WW8Num16ztrue0000000">
    <w:name w:val="WW8Num16ztrue0000000"/>
    <w:rsid w:val="00761A50"/>
  </w:style>
  <w:style w:type="character" w:customStyle="1" w:styleId="WW8Num16ztrue1000000">
    <w:name w:val="WW8Num16ztrue1000000"/>
    <w:rsid w:val="00761A50"/>
  </w:style>
  <w:style w:type="character" w:customStyle="1" w:styleId="WW8Num16ztrue2000000">
    <w:name w:val="WW8Num16ztrue2000000"/>
    <w:rsid w:val="00761A50"/>
  </w:style>
  <w:style w:type="character" w:customStyle="1" w:styleId="WW8Num16ztrue3000000">
    <w:name w:val="WW8Num16ztrue3000000"/>
    <w:rsid w:val="00761A50"/>
  </w:style>
  <w:style w:type="character" w:customStyle="1" w:styleId="WW8Num16ztrue4000000">
    <w:name w:val="WW8Num16ztrue4000000"/>
    <w:rsid w:val="00761A50"/>
  </w:style>
  <w:style w:type="character" w:customStyle="1" w:styleId="WW8Num16ztrue5000000">
    <w:name w:val="WW8Num16ztrue5000000"/>
    <w:rsid w:val="00761A50"/>
  </w:style>
  <w:style w:type="character" w:customStyle="1" w:styleId="WW8Num17ztrue0000000">
    <w:name w:val="WW8Num17ztrue0000000"/>
    <w:rsid w:val="00761A50"/>
  </w:style>
  <w:style w:type="character" w:customStyle="1" w:styleId="WW8Num17ztrue1000000">
    <w:name w:val="WW8Num17ztrue1000000"/>
    <w:rsid w:val="00761A50"/>
  </w:style>
  <w:style w:type="character" w:customStyle="1" w:styleId="WW8Num17ztrue2000000">
    <w:name w:val="WW8Num17ztrue2000000"/>
    <w:rsid w:val="00761A50"/>
  </w:style>
  <w:style w:type="character" w:customStyle="1" w:styleId="WW8Num17ztrue3000000">
    <w:name w:val="WW8Num17ztrue3000000"/>
    <w:rsid w:val="00761A50"/>
  </w:style>
  <w:style w:type="character" w:customStyle="1" w:styleId="WW8Num17ztrue4000000">
    <w:name w:val="WW8Num17ztrue4000000"/>
    <w:rsid w:val="00761A50"/>
  </w:style>
  <w:style w:type="character" w:customStyle="1" w:styleId="WW8Num17ztrue5000000">
    <w:name w:val="WW8Num17ztrue5000000"/>
    <w:rsid w:val="00761A50"/>
  </w:style>
  <w:style w:type="character" w:customStyle="1" w:styleId="WW8Num17ztrue6000000">
    <w:name w:val="WW8Num17ztrue6000000"/>
    <w:rsid w:val="00761A50"/>
  </w:style>
  <w:style w:type="character" w:customStyle="1" w:styleId="WW8Num19ztrue0000000">
    <w:name w:val="WW8Num19ztrue0000000"/>
    <w:rsid w:val="00761A50"/>
  </w:style>
  <w:style w:type="character" w:customStyle="1" w:styleId="WW8Num19ztrue1000000">
    <w:name w:val="WW8Num19ztrue1000000"/>
    <w:rsid w:val="00761A50"/>
  </w:style>
  <w:style w:type="character" w:customStyle="1" w:styleId="WW8Num19ztrue2000000">
    <w:name w:val="WW8Num19ztrue2000000"/>
    <w:rsid w:val="00761A50"/>
  </w:style>
  <w:style w:type="character" w:customStyle="1" w:styleId="WW8Num19ztrue3000000">
    <w:name w:val="WW8Num19ztrue3000000"/>
    <w:rsid w:val="00761A50"/>
  </w:style>
  <w:style w:type="character" w:customStyle="1" w:styleId="WW8Num19ztrue4000000">
    <w:name w:val="WW8Num19ztrue4000000"/>
    <w:rsid w:val="00761A50"/>
  </w:style>
  <w:style w:type="character" w:customStyle="1" w:styleId="WW8Num20ztrue0000000">
    <w:name w:val="WW8Num20ztrue0000000"/>
    <w:rsid w:val="00761A50"/>
  </w:style>
  <w:style w:type="character" w:customStyle="1" w:styleId="WW8Num20ztrue1000000">
    <w:name w:val="WW8Num20ztrue1000000"/>
    <w:rsid w:val="00761A50"/>
  </w:style>
  <w:style w:type="character" w:customStyle="1" w:styleId="WW8Num20ztrue2000000">
    <w:name w:val="WW8Num20ztrue2000000"/>
    <w:rsid w:val="00761A50"/>
  </w:style>
  <w:style w:type="character" w:customStyle="1" w:styleId="WW8Num20ztrue3000000">
    <w:name w:val="WW8Num20ztrue3000000"/>
    <w:rsid w:val="00761A50"/>
  </w:style>
  <w:style w:type="character" w:customStyle="1" w:styleId="WW8Num20ztrue4000000">
    <w:name w:val="WW8Num20ztrue4000000"/>
    <w:rsid w:val="00761A50"/>
  </w:style>
  <w:style w:type="character" w:customStyle="1" w:styleId="WW8Num20ztrue5000000">
    <w:name w:val="WW8Num20ztrue5000000"/>
    <w:rsid w:val="00761A50"/>
  </w:style>
  <w:style w:type="character" w:customStyle="1" w:styleId="WW8Num20ztrue6000000">
    <w:name w:val="WW8Num20ztrue6000000"/>
    <w:rsid w:val="00761A50"/>
  </w:style>
  <w:style w:type="character" w:customStyle="1" w:styleId="WW8Num21ztrue0000000">
    <w:name w:val="WW8Num21ztrue0000000"/>
    <w:rsid w:val="00761A50"/>
  </w:style>
  <w:style w:type="character" w:customStyle="1" w:styleId="WW8Num21ztrue1000000">
    <w:name w:val="WW8Num21ztrue1000000"/>
    <w:rsid w:val="00761A50"/>
  </w:style>
  <w:style w:type="character" w:customStyle="1" w:styleId="WW8Num21ztrue2000000">
    <w:name w:val="WW8Num21ztrue2000000"/>
    <w:rsid w:val="00761A50"/>
  </w:style>
  <w:style w:type="character" w:customStyle="1" w:styleId="WW8Num21ztrue3000000">
    <w:name w:val="WW8Num21ztrue3000000"/>
    <w:rsid w:val="00761A50"/>
  </w:style>
  <w:style w:type="character" w:customStyle="1" w:styleId="WW8Num21ztrue4000000">
    <w:name w:val="WW8Num21ztrue4000000"/>
    <w:rsid w:val="00761A50"/>
  </w:style>
  <w:style w:type="character" w:customStyle="1" w:styleId="WW8Num21ztrue5000000">
    <w:name w:val="WW8Num21ztrue5000000"/>
    <w:rsid w:val="00761A50"/>
  </w:style>
  <w:style w:type="character" w:customStyle="1" w:styleId="WW8Num21ztrue6000000">
    <w:name w:val="WW8Num21ztrue6000000"/>
    <w:rsid w:val="00761A50"/>
  </w:style>
  <w:style w:type="character" w:customStyle="1" w:styleId="WW8Num22ztrue0000000">
    <w:name w:val="WW8Num22ztrue0000000"/>
    <w:rsid w:val="00761A50"/>
  </w:style>
  <w:style w:type="character" w:customStyle="1" w:styleId="WW8Num22ztrue1000000">
    <w:name w:val="WW8Num22ztrue1000000"/>
    <w:rsid w:val="00761A50"/>
  </w:style>
  <w:style w:type="character" w:customStyle="1" w:styleId="WW8Num22ztrue2000000">
    <w:name w:val="WW8Num22ztrue2000000"/>
    <w:rsid w:val="00761A50"/>
  </w:style>
  <w:style w:type="character" w:customStyle="1" w:styleId="WW8Num22ztrue3000000">
    <w:name w:val="WW8Num22ztrue3000000"/>
    <w:rsid w:val="00761A50"/>
  </w:style>
  <w:style w:type="character" w:customStyle="1" w:styleId="WW8Num22ztrue4000000">
    <w:name w:val="WW8Num22ztrue4000000"/>
    <w:rsid w:val="00761A50"/>
  </w:style>
  <w:style w:type="character" w:customStyle="1" w:styleId="WW8Num22ztrue5000000">
    <w:name w:val="WW8Num22ztrue5000000"/>
    <w:rsid w:val="00761A50"/>
  </w:style>
  <w:style w:type="character" w:customStyle="1" w:styleId="WW8Num22ztrue6000000">
    <w:name w:val="WW8Num22ztrue6000000"/>
    <w:rsid w:val="00761A50"/>
  </w:style>
  <w:style w:type="character" w:customStyle="1" w:styleId="WW8Num23ztrue0000000">
    <w:name w:val="WW8Num23ztrue0000000"/>
    <w:rsid w:val="00761A50"/>
  </w:style>
  <w:style w:type="character" w:customStyle="1" w:styleId="WW8Num23ztrue1000000">
    <w:name w:val="WW8Num23ztrue1000000"/>
    <w:rsid w:val="00761A50"/>
  </w:style>
  <w:style w:type="character" w:customStyle="1" w:styleId="WW8Num23ztrue2000000">
    <w:name w:val="WW8Num23ztrue2000000"/>
    <w:rsid w:val="00761A50"/>
  </w:style>
  <w:style w:type="character" w:customStyle="1" w:styleId="WW8Num23ztrue3000000">
    <w:name w:val="WW8Num23ztrue3000000"/>
    <w:rsid w:val="00761A50"/>
  </w:style>
  <w:style w:type="character" w:customStyle="1" w:styleId="WW8Num23ztrue4000000">
    <w:name w:val="WW8Num23ztrue4000000"/>
    <w:rsid w:val="00761A50"/>
  </w:style>
  <w:style w:type="character" w:customStyle="1" w:styleId="WW8Num24ztrue0000000">
    <w:name w:val="WW8Num24ztrue0000000"/>
    <w:rsid w:val="00761A50"/>
  </w:style>
  <w:style w:type="character" w:customStyle="1" w:styleId="WW8Num24ztrue1000000">
    <w:name w:val="WW8Num24ztrue1000000"/>
    <w:rsid w:val="00761A50"/>
  </w:style>
  <w:style w:type="character" w:customStyle="1" w:styleId="WW8Num24ztrue2000000">
    <w:name w:val="WW8Num24ztrue2000000"/>
    <w:rsid w:val="00761A50"/>
  </w:style>
  <w:style w:type="character" w:customStyle="1" w:styleId="WW8Num24ztrue3000000">
    <w:name w:val="WW8Num24ztrue3000000"/>
    <w:rsid w:val="00761A50"/>
  </w:style>
  <w:style w:type="character" w:customStyle="1" w:styleId="WW8Num24ztrue4000000">
    <w:name w:val="WW8Num24ztrue4000000"/>
    <w:rsid w:val="00761A50"/>
  </w:style>
  <w:style w:type="character" w:customStyle="1" w:styleId="WW8Num24ztrue5000000">
    <w:name w:val="WW8Num24ztrue5000000"/>
    <w:rsid w:val="00761A50"/>
  </w:style>
  <w:style w:type="character" w:customStyle="1" w:styleId="WW8Num25ztrue0000000">
    <w:name w:val="WW8Num25ztrue0000000"/>
    <w:rsid w:val="00761A50"/>
  </w:style>
  <w:style w:type="character" w:customStyle="1" w:styleId="WW8Num25ztrue1000000">
    <w:name w:val="WW8Num25ztrue1000000"/>
    <w:rsid w:val="00761A50"/>
  </w:style>
  <w:style w:type="character" w:customStyle="1" w:styleId="WW8Num25ztrue2000000">
    <w:name w:val="WW8Num25ztrue2000000"/>
    <w:rsid w:val="00761A50"/>
  </w:style>
  <w:style w:type="character" w:customStyle="1" w:styleId="WW8Num25ztrue3000000">
    <w:name w:val="WW8Num25ztrue3000000"/>
    <w:rsid w:val="00761A50"/>
  </w:style>
  <w:style w:type="character" w:customStyle="1" w:styleId="WW8Num25ztrue4000000">
    <w:name w:val="WW8Num25ztrue4000000"/>
    <w:rsid w:val="00761A50"/>
  </w:style>
  <w:style w:type="character" w:customStyle="1" w:styleId="WW8Num25ztrue5000000">
    <w:name w:val="WW8Num25ztrue5000000"/>
    <w:rsid w:val="00761A50"/>
  </w:style>
  <w:style w:type="character" w:customStyle="1" w:styleId="WW8Num26ztrue0000000">
    <w:name w:val="WW8Num26ztrue0000000"/>
    <w:rsid w:val="00761A50"/>
  </w:style>
  <w:style w:type="character" w:customStyle="1" w:styleId="WW8Num26ztrue1000000">
    <w:name w:val="WW8Num26ztrue1000000"/>
    <w:rsid w:val="00761A50"/>
  </w:style>
  <w:style w:type="character" w:customStyle="1" w:styleId="WW8Num26ztrue2000000">
    <w:name w:val="WW8Num26ztrue2000000"/>
    <w:rsid w:val="00761A50"/>
  </w:style>
  <w:style w:type="character" w:customStyle="1" w:styleId="WW8Num26ztrue3000000">
    <w:name w:val="WW8Num26ztrue3000000"/>
    <w:rsid w:val="00761A50"/>
  </w:style>
  <w:style w:type="character" w:customStyle="1" w:styleId="WW8Num26ztrue4000000">
    <w:name w:val="WW8Num26ztrue4000000"/>
    <w:rsid w:val="00761A50"/>
  </w:style>
  <w:style w:type="character" w:customStyle="1" w:styleId="WW8Num26ztrue5000000">
    <w:name w:val="WW8Num26ztrue5000000"/>
    <w:rsid w:val="00761A50"/>
  </w:style>
  <w:style w:type="character" w:customStyle="1" w:styleId="WW8Num26ztrue6000000">
    <w:name w:val="WW8Num26ztrue6000000"/>
    <w:rsid w:val="00761A50"/>
  </w:style>
  <w:style w:type="character" w:customStyle="1" w:styleId="WW8Num28ztrue0000000">
    <w:name w:val="WW8Num28ztrue0000000"/>
    <w:rsid w:val="00761A50"/>
  </w:style>
  <w:style w:type="character" w:customStyle="1" w:styleId="WW8Num28ztrue1000000">
    <w:name w:val="WW8Num28ztrue1000000"/>
    <w:rsid w:val="00761A50"/>
  </w:style>
  <w:style w:type="character" w:customStyle="1" w:styleId="WW8Num28ztrue2000000">
    <w:name w:val="WW8Num28ztrue2000000"/>
    <w:rsid w:val="00761A50"/>
  </w:style>
  <w:style w:type="character" w:customStyle="1" w:styleId="WW8Num28ztrue3000000">
    <w:name w:val="WW8Num28ztrue3000000"/>
    <w:rsid w:val="00761A50"/>
  </w:style>
  <w:style w:type="character" w:customStyle="1" w:styleId="WW8Num28ztrue4000000">
    <w:name w:val="WW8Num28ztrue4000000"/>
    <w:rsid w:val="00761A50"/>
  </w:style>
  <w:style w:type="character" w:customStyle="1" w:styleId="WW8Num28ztrue5000000">
    <w:name w:val="WW8Num28ztrue5000000"/>
    <w:rsid w:val="00761A50"/>
  </w:style>
  <w:style w:type="character" w:customStyle="1" w:styleId="WW8Num28ztrue6000000">
    <w:name w:val="WW8Num28ztrue6000000"/>
    <w:rsid w:val="00761A50"/>
  </w:style>
  <w:style w:type="character" w:customStyle="1" w:styleId="WW8Num29ztrue0000000">
    <w:name w:val="WW8Num29ztrue0000000"/>
    <w:rsid w:val="00761A50"/>
  </w:style>
  <w:style w:type="character" w:customStyle="1" w:styleId="WW8Num29ztrue1000000">
    <w:name w:val="WW8Num29ztrue1000000"/>
    <w:rsid w:val="00761A50"/>
  </w:style>
  <w:style w:type="character" w:customStyle="1" w:styleId="WW8Num29ztrue2000000">
    <w:name w:val="WW8Num29ztrue2000000"/>
    <w:rsid w:val="00761A50"/>
  </w:style>
  <w:style w:type="character" w:customStyle="1" w:styleId="WW8Num29ztrue3000000">
    <w:name w:val="WW8Num29ztrue3000000"/>
    <w:rsid w:val="00761A50"/>
  </w:style>
  <w:style w:type="character" w:customStyle="1" w:styleId="WW8Num29ztrue4000000">
    <w:name w:val="WW8Num29ztrue4000000"/>
    <w:rsid w:val="00761A50"/>
  </w:style>
  <w:style w:type="character" w:customStyle="1" w:styleId="WW8Num29ztrue5000000">
    <w:name w:val="WW8Num29ztrue5000000"/>
    <w:rsid w:val="00761A50"/>
  </w:style>
  <w:style w:type="character" w:customStyle="1" w:styleId="WW8Num29ztrue6000000">
    <w:name w:val="WW8Num29ztrue6000000"/>
    <w:rsid w:val="00761A50"/>
  </w:style>
  <w:style w:type="character" w:customStyle="1" w:styleId="WW8Num30ztrue0000000">
    <w:name w:val="WW8Num30ztrue0000000"/>
    <w:rsid w:val="00761A50"/>
  </w:style>
  <w:style w:type="character" w:customStyle="1" w:styleId="WW8Num30ztrue1000000">
    <w:name w:val="WW8Num30ztrue1000000"/>
    <w:rsid w:val="00761A50"/>
  </w:style>
  <w:style w:type="character" w:customStyle="1" w:styleId="WW8Num30ztrue2000000">
    <w:name w:val="WW8Num30ztrue2000000"/>
    <w:rsid w:val="00761A50"/>
  </w:style>
  <w:style w:type="character" w:customStyle="1" w:styleId="WW8Num30ztrue3000000">
    <w:name w:val="WW8Num30ztrue3000000"/>
    <w:rsid w:val="00761A50"/>
  </w:style>
  <w:style w:type="character" w:customStyle="1" w:styleId="WW8Num30ztrue4000000">
    <w:name w:val="WW8Num30ztrue4000000"/>
    <w:rsid w:val="00761A50"/>
  </w:style>
  <w:style w:type="character" w:customStyle="1" w:styleId="WW8Num30ztrue5000000">
    <w:name w:val="WW8Num30ztrue5000000"/>
    <w:rsid w:val="00761A50"/>
  </w:style>
  <w:style w:type="character" w:customStyle="1" w:styleId="WW8Num30ztrue6000000">
    <w:name w:val="WW8Num30ztrue6000000"/>
    <w:rsid w:val="00761A50"/>
  </w:style>
  <w:style w:type="character" w:customStyle="1" w:styleId="WW8Num31ztrue0000000">
    <w:name w:val="WW8Num31ztrue0000000"/>
    <w:rsid w:val="00761A50"/>
  </w:style>
  <w:style w:type="character" w:customStyle="1" w:styleId="WW8Num31ztrue1000000">
    <w:name w:val="WW8Num31ztrue1000000"/>
    <w:rsid w:val="00761A50"/>
  </w:style>
  <w:style w:type="character" w:customStyle="1" w:styleId="WW8Num31ztrue2000000">
    <w:name w:val="WW8Num31ztrue2000000"/>
    <w:rsid w:val="00761A50"/>
  </w:style>
  <w:style w:type="character" w:customStyle="1" w:styleId="WW8Num31ztrue3000000">
    <w:name w:val="WW8Num31ztrue3000000"/>
    <w:rsid w:val="00761A50"/>
  </w:style>
  <w:style w:type="character" w:customStyle="1" w:styleId="WW8Num31ztrue4000000">
    <w:name w:val="WW8Num31ztrue4000000"/>
    <w:rsid w:val="00761A50"/>
  </w:style>
  <w:style w:type="character" w:customStyle="1" w:styleId="WW8Num31ztrue5000000">
    <w:name w:val="WW8Num31ztrue5000000"/>
    <w:rsid w:val="00761A50"/>
  </w:style>
  <w:style w:type="character" w:customStyle="1" w:styleId="WW8Num31ztrue6000000">
    <w:name w:val="WW8Num31ztrue6000000"/>
    <w:rsid w:val="00761A50"/>
  </w:style>
  <w:style w:type="character" w:customStyle="1" w:styleId="WW8Num32ztrue0000000">
    <w:name w:val="WW8Num32ztrue0000000"/>
    <w:rsid w:val="00761A50"/>
  </w:style>
  <w:style w:type="character" w:customStyle="1" w:styleId="WW8Num32ztrue1000000">
    <w:name w:val="WW8Num32ztrue1000000"/>
    <w:rsid w:val="00761A50"/>
  </w:style>
  <w:style w:type="character" w:customStyle="1" w:styleId="WW8Num32ztrue2000000">
    <w:name w:val="WW8Num32ztrue2000000"/>
    <w:rsid w:val="00761A50"/>
  </w:style>
  <w:style w:type="character" w:customStyle="1" w:styleId="WW8Num32ztrue3000000">
    <w:name w:val="WW8Num32ztrue3000000"/>
    <w:rsid w:val="00761A50"/>
  </w:style>
  <w:style w:type="character" w:customStyle="1" w:styleId="WW8Num32ztrue4000000">
    <w:name w:val="WW8Num32ztrue4000000"/>
    <w:rsid w:val="00761A50"/>
  </w:style>
  <w:style w:type="character" w:customStyle="1" w:styleId="WW8Num32ztrue5000000">
    <w:name w:val="WW8Num32ztrue5000000"/>
    <w:rsid w:val="00761A50"/>
  </w:style>
  <w:style w:type="character" w:customStyle="1" w:styleId="WW8Num34ztrue0000000">
    <w:name w:val="WW8Num34ztrue0000000"/>
    <w:rsid w:val="00761A50"/>
  </w:style>
  <w:style w:type="character" w:customStyle="1" w:styleId="WW8Num34ztrue1000000">
    <w:name w:val="WW8Num34ztrue1000000"/>
    <w:rsid w:val="00761A50"/>
  </w:style>
  <w:style w:type="character" w:customStyle="1" w:styleId="WW8Num34ztrue2000000">
    <w:name w:val="WW8Num34ztrue2000000"/>
    <w:rsid w:val="00761A50"/>
  </w:style>
  <w:style w:type="character" w:customStyle="1" w:styleId="WW8Num34ztrue3000000">
    <w:name w:val="WW8Num34ztrue3000000"/>
    <w:rsid w:val="00761A50"/>
  </w:style>
  <w:style w:type="character" w:customStyle="1" w:styleId="WW8Num34ztrue4000000">
    <w:name w:val="WW8Num34ztrue4000000"/>
    <w:rsid w:val="00761A50"/>
  </w:style>
  <w:style w:type="character" w:customStyle="1" w:styleId="WW8Num34ztrue5000000">
    <w:name w:val="WW8Num34ztrue5000000"/>
    <w:rsid w:val="00761A50"/>
  </w:style>
  <w:style w:type="character" w:customStyle="1" w:styleId="WW8Num34ztrue6000000">
    <w:name w:val="WW8Num34ztrue6000000"/>
    <w:rsid w:val="00761A50"/>
  </w:style>
  <w:style w:type="character" w:customStyle="1" w:styleId="WW8Num35ztrue0000000">
    <w:name w:val="WW8Num35ztrue0000000"/>
    <w:rsid w:val="00761A50"/>
  </w:style>
  <w:style w:type="character" w:customStyle="1" w:styleId="WW8Num35ztrue1000000">
    <w:name w:val="WW8Num35ztrue1000000"/>
    <w:rsid w:val="00761A50"/>
  </w:style>
  <w:style w:type="character" w:customStyle="1" w:styleId="WW8Num35ztrue2000000">
    <w:name w:val="WW8Num35ztrue2000000"/>
    <w:rsid w:val="00761A50"/>
  </w:style>
  <w:style w:type="character" w:customStyle="1" w:styleId="WW8Num35ztrue3000000">
    <w:name w:val="WW8Num35ztrue3000000"/>
    <w:rsid w:val="00761A50"/>
  </w:style>
  <w:style w:type="character" w:customStyle="1" w:styleId="WW8Num35ztrue4000000">
    <w:name w:val="WW8Num35ztrue4000000"/>
    <w:rsid w:val="00761A50"/>
  </w:style>
  <w:style w:type="character" w:customStyle="1" w:styleId="WW8Num35ztrue5000000">
    <w:name w:val="WW8Num35ztrue5000000"/>
    <w:rsid w:val="00761A50"/>
  </w:style>
  <w:style w:type="character" w:customStyle="1" w:styleId="WW8Num35ztrue6000000">
    <w:name w:val="WW8Num35ztrue6000000"/>
    <w:rsid w:val="00761A50"/>
  </w:style>
  <w:style w:type="character" w:customStyle="1" w:styleId="WW8Num36ztrue0000000">
    <w:name w:val="WW8Num36ztrue0000000"/>
    <w:rsid w:val="00761A50"/>
  </w:style>
  <w:style w:type="character" w:customStyle="1" w:styleId="WW8Num36ztrue1000000">
    <w:name w:val="WW8Num36ztrue1000000"/>
    <w:rsid w:val="00761A50"/>
  </w:style>
  <w:style w:type="character" w:customStyle="1" w:styleId="WW8Num36ztrue2000000">
    <w:name w:val="WW8Num36ztrue2000000"/>
    <w:rsid w:val="00761A50"/>
  </w:style>
  <w:style w:type="character" w:customStyle="1" w:styleId="WW8Num36ztrue3000000">
    <w:name w:val="WW8Num36ztrue3000000"/>
    <w:rsid w:val="00761A50"/>
  </w:style>
  <w:style w:type="character" w:customStyle="1" w:styleId="WW8Num36ztrue4000000">
    <w:name w:val="WW8Num36ztrue4000000"/>
    <w:rsid w:val="00761A50"/>
  </w:style>
  <w:style w:type="character" w:customStyle="1" w:styleId="WW8Num36ztrue5000000">
    <w:name w:val="WW8Num36ztrue5000000"/>
    <w:rsid w:val="00761A50"/>
  </w:style>
  <w:style w:type="character" w:customStyle="1" w:styleId="WW8Num36ztrue6000000">
    <w:name w:val="WW8Num36ztrue6000000"/>
    <w:rsid w:val="00761A50"/>
  </w:style>
  <w:style w:type="character" w:customStyle="1" w:styleId="WW8Num39ztrue0000000">
    <w:name w:val="WW8Num39ztrue0000000"/>
    <w:rsid w:val="00761A50"/>
  </w:style>
  <w:style w:type="character" w:customStyle="1" w:styleId="WW8Num39ztrue1000000">
    <w:name w:val="WW8Num39ztrue1000000"/>
    <w:rsid w:val="00761A50"/>
  </w:style>
  <w:style w:type="character" w:customStyle="1" w:styleId="WW8Num39ztrue2000000">
    <w:name w:val="WW8Num39ztrue2000000"/>
    <w:rsid w:val="00761A50"/>
  </w:style>
  <w:style w:type="character" w:customStyle="1" w:styleId="WW8Num39ztrue3000000">
    <w:name w:val="WW8Num39ztrue3000000"/>
    <w:rsid w:val="00761A50"/>
  </w:style>
  <w:style w:type="character" w:customStyle="1" w:styleId="WW8Num39ztrue4000000">
    <w:name w:val="WW8Num39ztrue4000000"/>
    <w:rsid w:val="00761A50"/>
  </w:style>
  <w:style w:type="character" w:customStyle="1" w:styleId="WW8Num39ztrue5000000">
    <w:name w:val="WW8Num39ztrue5000000"/>
    <w:rsid w:val="00761A50"/>
  </w:style>
  <w:style w:type="character" w:customStyle="1" w:styleId="WW8Num39ztrue6000000">
    <w:name w:val="WW8Num39ztrue6000000"/>
    <w:rsid w:val="00761A50"/>
  </w:style>
  <w:style w:type="character" w:customStyle="1" w:styleId="WW8Num40ztrue0000000">
    <w:name w:val="WW8Num40ztrue0000000"/>
    <w:rsid w:val="00761A50"/>
  </w:style>
  <w:style w:type="character" w:customStyle="1" w:styleId="WW8Num40ztrue1000000">
    <w:name w:val="WW8Num40ztrue1000000"/>
    <w:rsid w:val="00761A50"/>
  </w:style>
  <w:style w:type="character" w:customStyle="1" w:styleId="WW8Num40ztrue2000000">
    <w:name w:val="WW8Num40ztrue2000000"/>
    <w:rsid w:val="00761A50"/>
  </w:style>
  <w:style w:type="character" w:customStyle="1" w:styleId="WW8Num40ztrue3000000">
    <w:name w:val="WW8Num40ztrue3000000"/>
    <w:rsid w:val="00761A50"/>
  </w:style>
  <w:style w:type="character" w:customStyle="1" w:styleId="WW8Num40ztrue4000000">
    <w:name w:val="WW8Num40ztrue4000000"/>
    <w:rsid w:val="00761A50"/>
  </w:style>
  <w:style w:type="character" w:customStyle="1" w:styleId="WW8Num40ztrue5000000">
    <w:name w:val="WW8Num40ztrue5000000"/>
    <w:rsid w:val="00761A50"/>
  </w:style>
  <w:style w:type="character" w:customStyle="1" w:styleId="WW8Num40ztrue6000000">
    <w:name w:val="WW8Num40ztrue6000000"/>
    <w:rsid w:val="00761A50"/>
  </w:style>
  <w:style w:type="character" w:customStyle="1" w:styleId="WW8Num41ztrue0000000">
    <w:name w:val="WW8Num41ztrue0000000"/>
    <w:rsid w:val="00761A50"/>
  </w:style>
  <w:style w:type="character" w:customStyle="1" w:styleId="WW8Num41ztrue1000000">
    <w:name w:val="WW8Num41ztrue1000000"/>
    <w:rsid w:val="00761A50"/>
  </w:style>
  <w:style w:type="character" w:customStyle="1" w:styleId="WW8Num41ztrue2000000">
    <w:name w:val="WW8Num41ztrue2000000"/>
    <w:rsid w:val="00761A50"/>
  </w:style>
  <w:style w:type="character" w:customStyle="1" w:styleId="WW8Num41ztrue3000000">
    <w:name w:val="WW8Num41ztrue3000000"/>
    <w:rsid w:val="00761A50"/>
  </w:style>
  <w:style w:type="character" w:customStyle="1" w:styleId="WW8Num41ztrue4000000">
    <w:name w:val="WW8Num41ztrue4000000"/>
    <w:rsid w:val="00761A50"/>
  </w:style>
  <w:style w:type="character" w:customStyle="1" w:styleId="WW8Num42ztrue0000000">
    <w:name w:val="WW8Num42ztrue0000000"/>
    <w:rsid w:val="00761A50"/>
  </w:style>
  <w:style w:type="character" w:customStyle="1" w:styleId="WW8Num42ztrue1000000">
    <w:name w:val="WW8Num42ztrue1000000"/>
    <w:rsid w:val="00761A50"/>
  </w:style>
  <w:style w:type="character" w:customStyle="1" w:styleId="WW8Num42ztrue2000000">
    <w:name w:val="WW8Num42ztrue2000000"/>
    <w:rsid w:val="00761A50"/>
  </w:style>
  <w:style w:type="character" w:customStyle="1" w:styleId="WW8Num42ztrue3000000">
    <w:name w:val="WW8Num42ztrue3000000"/>
    <w:rsid w:val="00761A50"/>
  </w:style>
  <w:style w:type="character" w:customStyle="1" w:styleId="WW8Num42ztrue4000000">
    <w:name w:val="WW8Num42ztrue4000000"/>
    <w:rsid w:val="00761A50"/>
  </w:style>
  <w:style w:type="character" w:customStyle="1" w:styleId="WW8Num42ztrue5000000">
    <w:name w:val="WW8Num42ztrue5000000"/>
    <w:rsid w:val="00761A50"/>
  </w:style>
  <w:style w:type="character" w:customStyle="1" w:styleId="WW8Num42ztrue6000000">
    <w:name w:val="WW8Num42ztrue6000000"/>
    <w:rsid w:val="00761A50"/>
  </w:style>
  <w:style w:type="character" w:customStyle="1" w:styleId="WW8Num43ztrue0000000">
    <w:name w:val="WW8Num43ztrue0000000"/>
    <w:rsid w:val="00761A50"/>
  </w:style>
  <w:style w:type="character" w:customStyle="1" w:styleId="WW8Num43ztrue1000000">
    <w:name w:val="WW8Num43ztrue1000000"/>
    <w:rsid w:val="00761A50"/>
  </w:style>
  <w:style w:type="character" w:customStyle="1" w:styleId="WW8Num43ztrue2000000">
    <w:name w:val="WW8Num43ztrue2000000"/>
    <w:rsid w:val="00761A50"/>
  </w:style>
  <w:style w:type="character" w:customStyle="1" w:styleId="WW8Num43ztrue3000000">
    <w:name w:val="WW8Num43ztrue3000000"/>
    <w:rsid w:val="00761A50"/>
  </w:style>
  <w:style w:type="character" w:customStyle="1" w:styleId="WW8Num43ztrue4000000">
    <w:name w:val="WW8Num43ztrue4000000"/>
    <w:rsid w:val="00761A50"/>
  </w:style>
  <w:style w:type="character" w:customStyle="1" w:styleId="WW8Num43ztrue5000000">
    <w:name w:val="WW8Num43ztrue5000000"/>
    <w:rsid w:val="00761A50"/>
  </w:style>
  <w:style w:type="character" w:styleId="FollowedHyperlink">
    <w:name w:val="FollowedHyperlink"/>
    <w:basedOn w:val="DefaultParagraphFont"/>
    <w:uiPriority w:val="99"/>
    <w:semiHidden/>
    <w:unhideWhenUsed/>
    <w:rsid w:val="009F7114"/>
    <w:rPr>
      <w:color w:val="954F72" w:themeColor="followedHyperlink"/>
      <w:u w:val="single"/>
    </w:rPr>
  </w:style>
  <w:style w:type="character" w:styleId="CommentReference">
    <w:name w:val="annotation reference"/>
    <w:basedOn w:val="DefaultParagraphFont"/>
    <w:uiPriority w:val="99"/>
    <w:semiHidden/>
    <w:unhideWhenUsed/>
    <w:rsid w:val="00CA1E69"/>
    <w:rPr>
      <w:sz w:val="16"/>
      <w:szCs w:val="16"/>
    </w:rPr>
  </w:style>
  <w:style w:type="paragraph" w:styleId="CommentText">
    <w:name w:val="annotation text"/>
    <w:basedOn w:val="Normal"/>
    <w:link w:val="CommentTextChar"/>
    <w:uiPriority w:val="99"/>
    <w:semiHidden/>
    <w:unhideWhenUsed/>
    <w:rsid w:val="00CA1E69"/>
    <w:rPr>
      <w:sz w:val="20"/>
      <w:szCs w:val="20"/>
    </w:rPr>
  </w:style>
  <w:style w:type="character" w:customStyle="1" w:styleId="CommentTextChar">
    <w:name w:val="Comment Text Char"/>
    <w:basedOn w:val="DefaultParagraphFont"/>
    <w:link w:val="CommentText"/>
    <w:uiPriority w:val="99"/>
    <w:semiHidden/>
    <w:rsid w:val="00CA1E69"/>
    <w:rPr>
      <w:sz w:val="20"/>
      <w:szCs w:val="20"/>
    </w:rPr>
  </w:style>
  <w:style w:type="paragraph" w:styleId="CommentSubject">
    <w:name w:val="annotation subject"/>
    <w:basedOn w:val="CommentText"/>
    <w:next w:val="CommentText"/>
    <w:link w:val="CommentSubjectChar"/>
    <w:uiPriority w:val="99"/>
    <w:semiHidden/>
    <w:unhideWhenUsed/>
    <w:rsid w:val="00CA1E69"/>
    <w:rPr>
      <w:b/>
      <w:bCs/>
    </w:rPr>
  </w:style>
  <w:style w:type="character" w:customStyle="1" w:styleId="CommentSubjectChar">
    <w:name w:val="Comment Subject Char"/>
    <w:basedOn w:val="CommentTextChar"/>
    <w:link w:val="CommentSubject"/>
    <w:uiPriority w:val="99"/>
    <w:semiHidden/>
    <w:rsid w:val="00CA1E69"/>
    <w:rPr>
      <w:b/>
      <w:bCs/>
      <w:sz w:val="20"/>
      <w:szCs w:val="20"/>
    </w:rPr>
  </w:style>
  <w:style w:type="paragraph" w:styleId="Bibliography">
    <w:name w:val="Bibliography"/>
    <w:basedOn w:val="Normal"/>
    <w:next w:val="Normal"/>
    <w:uiPriority w:val="37"/>
    <w:unhideWhenUsed/>
    <w:rsid w:val="000D4300"/>
    <w:pPr>
      <w:tabs>
        <w:tab w:val="left" w:pos="384"/>
      </w:tabs>
      <w:ind w:left="384" w:hanging="384"/>
    </w:pPr>
  </w:style>
  <w:style w:type="paragraph" w:customStyle="1" w:styleId="paragraph">
    <w:name w:val="paragraph"/>
    <w:basedOn w:val="Normal"/>
    <w:rsid w:val="00157318"/>
    <w:pPr>
      <w:spacing w:before="100" w:beforeAutospacing="1" w:after="100" w:afterAutospacing="1"/>
      <w:jc w:val="left"/>
    </w:pPr>
    <w:rPr>
      <w:sz w:val="24"/>
      <w:szCs w:val="24"/>
      <w:lang w:val="en-US" w:eastAsia="en-US"/>
    </w:rPr>
  </w:style>
  <w:style w:type="character" w:customStyle="1" w:styleId="normaltextrun">
    <w:name w:val="normaltextrun"/>
    <w:basedOn w:val="DefaultParagraphFont"/>
    <w:rsid w:val="00157318"/>
  </w:style>
  <w:style w:type="character" w:customStyle="1" w:styleId="eop">
    <w:name w:val="eop"/>
    <w:basedOn w:val="DefaultParagraphFont"/>
    <w:rsid w:val="001573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1581311">
      <w:bodyDiv w:val="1"/>
      <w:marLeft w:val="0"/>
      <w:marRight w:val="0"/>
      <w:marTop w:val="0"/>
      <w:marBottom w:val="0"/>
      <w:divBdr>
        <w:top w:val="none" w:sz="0" w:space="0" w:color="auto"/>
        <w:left w:val="none" w:sz="0" w:space="0" w:color="auto"/>
        <w:bottom w:val="none" w:sz="0" w:space="0" w:color="auto"/>
        <w:right w:val="none" w:sz="0" w:space="0" w:color="auto"/>
      </w:divBdr>
      <w:divsChild>
        <w:div w:id="219875742">
          <w:marLeft w:val="0"/>
          <w:marRight w:val="0"/>
          <w:marTop w:val="0"/>
          <w:marBottom w:val="0"/>
          <w:divBdr>
            <w:top w:val="none" w:sz="0" w:space="0" w:color="auto"/>
            <w:left w:val="none" w:sz="0" w:space="0" w:color="auto"/>
            <w:bottom w:val="none" w:sz="0" w:space="0" w:color="auto"/>
            <w:right w:val="none" w:sz="0" w:space="0" w:color="auto"/>
          </w:divBdr>
          <w:divsChild>
            <w:div w:id="16584452">
              <w:marLeft w:val="0"/>
              <w:marRight w:val="0"/>
              <w:marTop w:val="0"/>
              <w:marBottom w:val="0"/>
              <w:divBdr>
                <w:top w:val="none" w:sz="0" w:space="0" w:color="auto"/>
                <w:left w:val="none" w:sz="0" w:space="0" w:color="auto"/>
                <w:bottom w:val="none" w:sz="0" w:space="0" w:color="auto"/>
                <w:right w:val="none" w:sz="0" w:space="0" w:color="auto"/>
              </w:divBdr>
            </w:div>
          </w:divsChild>
        </w:div>
        <w:div w:id="346178797">
          <w:marLeft w:val="0"/>
          <w:marRight w:val="0"/>
          <w:marTop w:val="0"/>
          <w:marBottom w:val="0"/>
          <w:divBdr>
            <w:top w:val="none" w:sz="0" w:space="0" w:color="auto"/>
            <w:left w:val="none" w:sz="0" w:space="0" w:color="auto"/>
            <w:bottom w:val="none" w:sz="0" w:space="0" w:color="auto"/>
            <w:right w:val="none" w:sz="0" w:space="0" w:color="auto"/>
          </w:divBdr>
          <w:divsChild>
            <w:div w:id="1903713283">
              <w:marLeft w:val="0"/>
              <w:marRight w:val="0"/>
              <w:marTop w:val="0"/>
              <w:marBottom w:val="0"/>
              <w:divBdr>
                <w:top w:val="none" w:sz="0" w:space="0" w:color="auto"/>
                <w:left w:val="none" w:sz="0" w:space="0" w:color="auto"/>
                <w:bottom w:val="none" w:sz="0" w:space="0" w:color="auto"/>
                <w:right w:val="none" w:sz="0" w:space="0" w:color="auto"/>
              </w:divBdr>
            </w:div>
          </w:divsChild>
        </w:div>
        <w:div w:id="362021829">
          <w:marLeft w:val="0"/>
          <w:marRight w:val="0"/>
          <w:marTop w:val="0"/>
          <w:marBottom w:val="0"/>
          <w:divBdr>
            <w:top w:val="none" w:sz="0" w:space="0" w:color="auto"/>
            <w:left w:val="none" w:sz="0" w:space="0" w:color="auto"/>
            <w:bottom w:val="none" w:sz="0" w:space="0" w:color="auto"/>
            <w:right w:val="none" w:sz="0" w:space="0" w:color="auto"/>
          </w:divBdr>
          <w:divsChild>
            <w:div w:id="978847074">
              <w:marLeft w:val="0"/>
              <w:marRight w:val="0"/>
              <w:marTop w:val="0"/>
              <w:marBottom w:val="0"/>
              <w:divBdr>
                <w:top w:val="none" w:sz="0" w:space="0" w:color="auto"/>
                <w:left w:val="none" w:sz="0" w:space="0" w:color="auto"/>
                <w:bottom w:val="none" w:sz="0" w:space="0" w:color="auto"/>
                <w:right w:val="none" w:sz="0" w:space="0" w:color="auto"/>
              </w:divBdr>
            </w:div>
          </w:divsChild>
        </w:div>
        <w:div w:id="702512273">
          <w:marLeft w:val="0"/>
          <w:marRight w:val="0"/>
          <w:marTop w:val="0"/>
          <w:marBottom w:val="0"/>
          <w:divBdr>
            <w:top w:val="none" w:sz="0" w:space="0" w:color="auto"/>
            <w:left w:val="none" w:sz="0" w:space="0" w:color="auto"/>
            <w:bottom w:val="none" w:sz="0" w:space="0" w:color="auto"/>
            <w:right w:val="none" w:sz="0" w:space="0" w:color="auto"/>
          </w:divBdr>
          <w:divsChild>
            <w:div w:id="606742862">
              <w:marLeft w:val="0"/>
              <w:marRight w:val="0"/>
              <w:marTop w:val="0"/>
              <w:marBottom w:val="0"/>
              <w:divBdr>
                <w:top w:val="none" w:sz="0" w:space="0" w:color="auto"/>
                <w:left w:val="none" w:sz="0" w:space="0" w:color="auto"/>
                <w:bottom w:val="none" w:sz="0" w:space="0" w:color="auto"/>
                <w:right w:val="none" w:sz="0" w:space="0" w:color="auto"/>
              </w:divBdr>
            </w:div>
          </w:divsChild>
        </w:div>
        <w:div w:id="1268584463">
          <w:marLeft w:val="0"/>
          <w:marRight w:val="0"/>
          <w:marTop w:val="0"/>
          <w:marBottom w:val="0"/>
          <w:divBdr>
            <w:top w:val="none" w:sz="0" w:space="0" w:color="auto"/>
            <w:left w:val="none" w:sz="0" w:space="0" w:color="auto"/>
            <w:bottom w:val="none" w:sz="0" w:space="0" w:color="auto"/>
            <w:right w:val="none" w:sz="0" w:space="0" w:color="auto"/>
          </w:divBdr>
          <w:divsChild>
            <w:div w:id="20012230">
              <w:marLeft w:val="0"/>
              <w:marRight w:val="0"/>
              <w:marTop w:val="0"/>
              <w:marBottom w:val="0"/>
              <w:divBdr>
                <w:top w:val="none" w:sz="0" w:space="0" w:color="auto"/>
                <w:left w:val="none" w:sz="0" w:space="0" w:color="auto"/>
                <w:bottom w:val="none" w:sz="0" w:space="0" w:color="auto"/>
                <w:right w:val="none" w:sz="0" w:space="0" w:color="auto"/>
              </w:divBdr>
            </w:div>
          </w:divsChild>
        </w:div>
        <w:div w:id="1355500269">
          <w:marLeft w:val="0"/>
          <w:marRight w:val="0"/>
          <w:marTop w:val="0"/>
          <w:marBottom w:val="0"/>
          <w:divBdr>
            <w:top w:val="none" w:sz="0" w:space="0" w:color="auto"/>
            <w:left w:val="none" w:sz="0" w:space="0" w:color="auto"/>
            <w:bottom w:val="none" w:sz="0" w:space="0" w:color="auto"/>
            <w:right w:val="none" w:sz="0" w:space="0" w:color="auto"/>
          </w:divBdr>
          <w:divsChild>
            <w:div w:id="1727532121">
              <w:marLeft w:val="0"/>
              <w:marRight w:val="0"/>
              <w:marTop w:val="0"/>
              <w:marBottom w:val="0"/>
              <w:divBdr>
                <w:top w:val="none" w:sz="0" w:space="0" w:color="auto"/>
                <w:left w:val="none" w:sz="0" w:space="0" w:color="auto"/>
                <w:bottom w:val="none" w:sz="0" w:space="0" w:color="auto"/>
                <w:right w:val="none" w:sz="0" w:space="0" w:color="auto"/>
              </w:divBdr>
            </w:div>
          </w:divsChild>
        </w:div>
        <w:div w:id="1544712068">
          <w:marLeft w:val="0"/>
          <w:marRight w:val="0"/>
          <w:marTop w:val="0"/>
          <w:marBottom w:val="0"/>
          <w:divBdr>
            <w:top w:val="none" w:sz="0" w:space="0" w:color="auto"/>
            <w:left w:val="none" w:sz="0" w:space="0" w:color="auto"/>
            <w:bottom w:val="none" w:sz="0" w:space="0" w:color="auto"/>
            <w:right w:val="none" w:sz="0" w:space="0" w:color="auto"/>
          </w:divBdr>
          <w:divsChild>
            <w:div w:id="1311665535">
              <w:marLeft w:val="0"/>
              <w:marRight w:val="0"/>
              <w:marTop w:val="0"/>
              <w:marBottom w:val="0"/>
              <w:divBdr>
                <w:top w:val="none" w:sz="0" w:space="0" w:color="auto"/>
                <w:left w:val="none" w:sz="0" w:space="0" w:color="auto"/>
                <w:bottom w:val="none" w:sz="0" w:space="0" w:color="auto"/>
                <w:right w:val="none" w:sz="0" w:space="0" w:color="auto"/>
              </w:divBdr>
            </w:div>
          </w:divsChild>
        </w:div>
        <w:div w:id="1588416810">
          <w:marLeft w:val="0"/>
          <w:marRight w:val="0"/>
          <w:marTop w:val="0"/>
          <w:marBottom w:val="0"/>
          <w:divBdr>
            <w:top w:val="none" w:sz="0" w:space="0" w:color="auto"/>
            <w:left w:val="none" w:sz="0" w:space="0" w:color="auto"/>
            <w:bottom w:val="none" w:sz="0" w:space="0" w:color="auto"/>
            <w:right w:val="none" w:sz="0" w:space="0" w:color="auto"/>
          </w:divBdr>
          <w:divsChild>
            <w:div w:id="320815998">
              <w:marLeft w:val="0"/>
              <w:marRight w:val="0"/>
              <w:marTop w:val="0"/>
              <w:marBottom w:val="0"/>
              <w:divBdr>
                <w:top w:val="none" w:sz="0" w:space="0" w:color="auto"/>
                <w:left w:val="none" w:sz="0" w:space="0" w:color="auto"/>
                <w:bottom w:val="none" w:sz="0" w:space="0" w:color="auto"/>
                <w:right w:val="none" w:sz="0" w:space="0" w:color="auto"/>
              </w:divBdr>
            </w:div>
          </w:divsChild>
        </w:div>
        <w:div w:id="1621718052">
          <w:marLeft w:val="0"/>
          <w:marRight w:val="0"/>
          <w:marTop w:val="0"/>
          <w:marBottom w:val="0"/>
          <w:divBdr>
            <w:top w:val="none" w:sz="0" w:space="0" w:color="auto"/>
            <w:left w:val="none" w:sz="0" w:space="0" w:color="auto"/>
            <w:bottom w:val="none" w:sz="0" w:space="0" w:color="auto"/>
            <w:right w:val="none" w:sz="0" w:space="0" w:color="auto"/>
          </w:divBdr>
          <w:divsChild>
            <w:div w:id="1618246180">
              <w:marLeft w:val="0"/>
              <w:marRight w:val="0"/>
              <w:marTop w:val="0"/>
              <w:marBottom w:val="0"/>
              <w:divBdr>
                <w:top w:val="none" w:sz="0" w:space="0" w:color="auto"/>
                <w:left w:val="none" w:sz="0" w:space="0" w:color="auto"/>
                <w:bottom w:val="none" w:sz="0" w:space="0" w:color="auto"/>
                <w:right w:val="none" w:sz="0" w:space="0" w:color="auto"/>
              </w:divBdr>
            </w:div>
          </w:divsChild>
        </w:div>
        <w:div w:id="1812482397">
          <w:marLeft w:val="0"/>
          <w:marRight w:val="0"/>
          <w:marTop w:val="0"/>
          <w:marBottom w:val="0"/>
          <w:divBdr>
            <w:top w:val="none" w:sz="0" w:space="0" w:color="auto"/>
            <w:left w:val="none" w:sz="0" w:space="0" w:color="auto"/>
            <w:bottom w:val="none" w:sz="0" w:space="0" w:color="auto"/>
            <w:right w:val="none" w:sz="0" w:space="0" w:color="auto"/>
          </w:divBdr>
          <w:divsChild>
            <w:div w:id="1946618169">
              <w:marLeft w:val="0"/>
              <w:marRight w:val="0"/>
              <w:marTop w:val="0"/>
              <w:marBottom w:val="0"/>
              <w:divBdr>
                <w:top w:val="none" w:sz="0" w:space="0" w:color="auto"/>
                <w:left w:val="none" w:sz="0" w:space="0" w:color="auto"/>
                <w:bottom w:val="none" w:sz="0" w:space="0" w:color="auto"/>
                <w:right w:val="none" w:sz="0" w:space="0" w:color="auto"/>
              </w:divBdr>
            </w:div>
          </w:divsChild>
        </w:div>
        <w:div w:id="1816294068">
          <w:marLeft w:val="0"/>
          <w:marRight w:val="0"/>
          <w:marTop w:val="0"/>
          <w:marBottom w:val="0"/>
          <w:divBdr>
            <w:top w:val="none" w:sz="0" w:space="0" w:color="auto"/>
            <w:left w:val="none" w:sz="0" w:space="0" w:color="auto"/>
            <w:bottom w:val="none" w:sz="0" w:space="0" w:color="auto"/>
            <w:right w:val="none" w:sz="0" w:space="0" w:color="auto"/>
          </w:divBdr>
          <w:divsChild>
            <w:div w:id="1694456738">
              <w:marLeft w:val="0"/>
              <w:marRight w:val="0"/>
              <w:marTop w:val="0"/>
              <w:marBottom w:val="0"/>
              <w:divBdr>
                <w:top w:val="none" w:sz="0" w:space="0" w:color="auto"/>
                <w:left w:val="none" w:sz="0" w:space="0" w:color="auto"/>
                <w:bottom w:val="none" w:sz="0" w:space="0" w:color="auto"/>
                <w:right w:val="none" w:sz="0" w:space="0" w:color="auto"/>
              </w:divBdr>
            </w:div>
          </w:divsChild>
        </w:div>
        <w:div w:id="1904100162">
          <w:marLeft w:val="0"/>
          <w:marRight w:val="0"/>
          <w:marTop w:val="0"/>
          <w:marBottom w:val="0"/>
          <w:divBdr>
            <w:top w:val="none" w:sz="0" w:space="0" w:color="auto"/>
            <w:left w:val="none" w:sz="0" w:space="0" w:color="auto"/>
            <w:bottom w:val="none" w:sz="0" w:space="0" w:color="auto"/>
            <w:right w:val="none" w:sz="0" w:space="0" w:color="auto"/>
          </w:divBdr>
          <w:divsChild>
            <w:div w:id="1585643720">
              <w:marLeft w:val="0"/>
              <w:marRight w:val="0"/>
              <w:marTop w:val="0"/>
              <w:marBottom w:val="0"/>
              <w:divBdr>
                <w:top w:val="none" w:sz="0" w:space="0" w:color="auto"/>
                <w:left w:val="none" w:sz="0" w:space="0" w:color="auto"/>
                <w:bottom w:val="none" w:sz="0" w:space="0" w:color="auto"/>
                <w:right w:val="none" w:sz="0" w:space="0" w:color="auto"/>
              </w:divBdr>
            </w:div>
          </w:divsChild>
        </w:div>
        <w:div w:id="2006471545">
          <w:marLeft w:val="0"/>
          <w:marRight w:val="0"/>
          <w:marTop w:val="0"/>
          <w:marBottom w:val="0"/>
          <w:divBdr>
            <w:top w:val="none" w:sz="0" w:space="0" w:color="auto"/>
            <w:left w:val="none" w:sz="0" w:space="0" w:color="auto"/>
            <w:bottom w:val="none" w:sz="0" w:space="0" w:color="auto"/>
            <w:right w:val="none" w:sz="0" w:space="0" w:color="auto"/>
          </w:divBdr>
          <w:divsChild>
            <w:div w:id="2320431">
              <w:marLeft w:val="0"/>
              <w:marRight w:val="0"/>
              <w:marTop w:val="0"/>
              <w:marBottom w:val="0"/>
              <w:divBdr>
                <w:top w:val="none" w:sz="0" w:space="0" w:color="auto"/>
                <w:left w:val="none" w:sz="0" w:space="0" w:color="auto"/>
                <w:bottom w:val="none" w:sz="0" w:space="0" w:color="auto"/>
                <w:right w:val="none" w:sz="0" w:space="0" w:color="auto"/>
              </w:divBdr>
            </w:div>
          </w:divsChild>
        </w:div>
        <w:div w:id="2137019009">
          <w:marLeft w:val="0"/>
          <w:marRight w:val="0"/>
          <w:marTop w:val="0"/>
          <w:marBottom w:val="0"/>
          <w:divBdr>
            <w:top w:val="none" w:sz="0" w:space="0" w:color="auto"/>
            <w:left w:val="none" w:sz="0" w:space="0" w:color="auto"/>
            <w:bottom w:val="none" w:sz="0" w:space="0" w:color="auto"/>
            <w:right w:val="none" w:sz="0" w:space="0" w:color="auto"/>
          </w:divBdr>
          <w:divsChild>
            <w:div w:id="106602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329496">
      <w:bodyDiv w:val="1"/>
      <w:marLeft w:val="0"/>
      <w:marRight w:val="0"/>
      <w:marTop w:val="0"/>
      <w:marBottom w:val="0"/>
      <w:divBdr>
        <w:top w:val="none" w:sz="0" w:space="0" w:color="auto"/>
        <w:left w:val="none" w:sz="0" w:space="0" w:color="auto"/>
        <w:bottom w:val="none" w:sz="0" w:space="0" w:color="auto"/>
        <w:right w:val="none" w:sz="0" w:space="0" w:color="auto"/>
      </w:divBdr>
      <w:divsChild>
        <w:div w:id="16856562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omments" Target="comments.xml"/><Relationship Id="rId18" Type="http://schemas.openxmlformats.org/officeDocument/2006/relationships/image" Target="media/image4.png"/><Relationship Id="rId3" Type="http://schemas.openxmlformats.org/officeDocument/2006/relationships/numbering" Target="numbering.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3.png"/><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ustomXml" Target="ink/ink1.xml"/><Relationship Id="rId5" Type="http://schemas.openxmlformats.org/officeDocument/2006/relationships/settings" Target="settings.xml"/><Relationship Id="rId15" Type="http://schemas.microsoft.com/office/2016/09/relationships/commentsIds" Target="commentsIds.xml"/><Relationship Id="rId10" Type="http://schemas.openxmlformats.org/officeDocument/2006/relationships/footer" Target="footer1.xml"/><Relationship Id="rId19" Type="http://schemas.openxmlformats.org/officeDocument/2006/relationships/image" Target="media/image5.png"/><Relationship Id="rId4" Type="http://schemas.openxmlformats.org/officeDocument/2006/relationships/styles" Target="styles.xml"/><Relationship Id="rId9" Type="http://schemas.openxmlformats.org/officeDocument/2006/relationships/header" Target="header1.xml"/><Relationship Id="rId14" Type="http://schemas.microsoft.com/office/2011/relationships/commentsExtended" Target="commentsExtended.xm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image" Target="media/image10.wmf"/><Relationship Id="rId1" Type="http://schemas.openxmlformats.org/officeDocument/2006/relationships/image" Target="media/image1.wmf"/></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0-19T13:56:40.795"/>
    </inkml:context>
    <inkml:brush xml:id="br0">
      <inkml:brushProperty name="width" value="0.05" units="cm"/>
      <inkml:brushProperty name="height" value="0.05" units="cm"/>
    </inkml:brush>
  </inkml:definitions>
  <inkml:trace contextRef="#ctx0" brushRef="#br0">1372 4495 5265,'11'-63'1088,"22"-68"-1,-7 51-1210,3 2 0,4 2 0,64-108 0,-76 148 37,-2 0 1,-1-1-1,-2-1 0,-1 0 0,13-60 0,45-234 89,-53 216 284,6-23-11,-17 103-264,1 0-1,2 1 1,1 0 0,22-39 0,-19 44-4,11-32 0,14-27 8,-40 87-16,0 0 1,1 0 0,-1 0 0,0 0 0,-1 0 0,1 0 0,0 0 0,-1 0 0,1-1 0,-1 1 0,0 0-1,0 0 1,1-1 0,-2 1 0,1 0 0,0-3 0,-2 1 2,0 0-1,1 0 1,-1 0-1,-1 0 1,1 0-1,-6-5 1,5 4-53,0 0 1,0 0-1,0 0 1,1-1-1,-4-8 0,5 8 18</inkml:trace>
  <inkml:trace contextRef="#ctx0" brushRef="#br0" timeOffset="771.92">1648 3972 5785,'-3'-4'195,"1"-1"-1,-1 1 0,1-1 0,0 0 1,1 0-1,-1 1 0,1-1 1,0 0-1,1 0 0,-1-8 0,-3-12-66,-9-59-48,4-1 1,3-115 0,24-172 53,-2 209-51,48-205 1,66-154-4,-58 154-42,-44 200-35,-23 132-4,-2 0 1,-2 0-1,-5-63 0,4 96 1,-1-42-504,2 0 0,2-1 0,15-77 0,-17 117 210</inkml:trace>
  <inkml:trace contextRef="#ctx0" brushRef="#br0" timeOffset="7135.51">715 4292 5545,'-109'-1430'2286,"138"571"-1828,-6 646-406,10 1 1,61-211-1,60-73-285,-149 480 222,25-81-485,-4-1 0,-5-1-1,11-125 1,-21 100-200</inkml:trace>
  <inkml:trace contextRef="#ctx0" brushRef="#br0" timeOffset="7642.03">394 5607 6305,'-3'3'132,"-1"-1"-1,0 0 1,0 1-1,0-1 0,0-1 1,0 1-1,0-1 1,0 1-1,0-1 1,-1 0-1,1-1 0,-1 1 1,1-1-1,0 0 1,-1 0-1,1 0 1,-1-1-1,1 1 0,-7-3 1,11 3-130,-2 0 4,1-1-1,-1 1 1,1-1 0,0 1-1,-1-1 1,1 0-1,0 1 1,-1-1-1,1 0 1,0 0-1,0 0 1,0 0-1,-2-1 1,-8-11 10,0-1 0,0 0 0,1 0 0,1-1 0,0 0 0,-8-21 0,0-5 18,-16-58 0,2-29 29,-20-178 0,45 264-54,-34-316 59,13-673 1,41 763-44,12 2 0,12 0 0,97-354 0,-111 534-158,4 1 0,3 2 0,5 1 0,59-103 0,-45 101-46</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w:settings xmlns:w="http://schemas.openxmlformats.org/wordprocessingml/2006/main">
  <w:SpecialFormsHighlight w:val="c9c8ff"/>
</w:setting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0AEA6B-E499-4EEF-98A3-AFBB261C493E}">
  <ds:schemaRefs>
    <ds:schemaRef ds:uri="http://schemas.openxmlformats.org/wordprocessingml/2006/main"/>
  </ds:schemaRefs>
</ds:datastoreItem>
</file>

<file path=customXml/itemProps2.xml><?xml version="1.0" encoding="utf-8"?>
<ds:datastoreItem xmlns:ds="http://schemas.openxmlformats.org/officeDocument/2006/customXml" ds:itemID="{1830CE17-C5B0-4C94-BF5C-290F09DDCB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577</Words>
  <Characters>8993</Characters>
  <Application>Microsoft Office Word</Application>
  <DocSecurity>4</DocSecurity>
  <Lines>74</Lines>
  <Paragraphs>21</Paragraphs>
  <ScaleCrop>false</ScaleCrop>
  <Company>CENIT AG</Company>
  <LinksUpToDate>false</LinksUpToDate>
  <CharactersWithSpaces>10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ür Lastenheft</dc:title>
  <dc:subject>Softwaretechnikpraktikum SS06</dc:subject>
  <dc:creator>Matthias Tichy</dc:creator>
  <cp:keywords/>
  <dc:description>auf Basis des Pflichtenheftes von SWE</dc:description>
  <cp:lastModifiedBy>Meier Maximilian (inf20084)</cp:lastModifiedBy>
  <cp:revision>74</cp:revision>
  <dcterms:created xsi:type="dcterms:W3CDTF">2021-10-17T11:02:00Z</dcterms:created>
  <dcterms:modified xsi:type="dcterms:W3CDTF">2021-10-29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urnalAbbreviations" value="true"/&gt;&lt;/prefs&gt;&lt;/data&gt;</vt:lpwstr>
  </property>
  <property fmtid="{D5CDD505-2E9C-101B-9397-08002B2CF9AE}" pid="3" name="ZOTERO_PREF_1">
    <vt:lpwstr>&lt;data data-version="3" zotero-version="5.0.96.3"&gt;&lt;session id="XUySzQRd"/&gt;&lt;style id="http://www.zotero.org/styles/ieee" locale="en-GB" hasBibliography="1" bibliographyStyleHasBeenSet="1"/&gt;&lt;prefs&gt;&lt;pref name="fieldType" value="Field"/&gt;&lt;pref name="automaticJo</vt:lpwstr>
  </property>
</Properties>
</file>